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D8C2706" w14:textId="724E32FF" w:rsidR="00F83003" w:rsidRPr="006437A9" w:rsidRDefault="00F83003" w:rsidP="00686655">
      <w:pPr>
        <w:jc w:val="right"/>
        <w:rPr>
          <w:b/>
        </w:rPr>
      </w:pPr>
      <w:r w:rsidRPr="006437A9">
        <w:rPr>
          <w:b/>
        </w:rPr>
        <w:t>SPD 01</w:t>
      </w:r>
    </w:p>
    <w:p w14:paraId="28ADB230" w14:textId="77777777" w:rsidR="00F83003" w:rsidRPr="006437A9" w:rsidRDefault="00F83003" w:rsidP="00F83003">
      <w:pPr>
        <w:jc w:val="right"/>
        <w:rPr>
          <w:b/>
        </w:rPr>
      </w:pPr>
    </w:p>
    <w:p w14:paraId="3E66EC83" w14:textId="77777777" w:rsidR="00F83003" w:rsidRPr="006437A9" w:rsidRDefault="00F83003" w:rsidP="00AD017F">
      <w:pPr>
        <w:jc w:val="center"/>
        <w:rPr>
          <w:b/>
          <w:color w:val="000000" w:themeColor="text1"/>
        </w:rPr>
      </w:pPr>
    </w:p>
    <w:p w14:paraId="41EE84DF" w14:textId="451ED17A" w:rsidR="003A29BC" w:rsidRPr="006437A9" w:rsidRDefault="00FE7246" w:rsidP="00AD017F">
      <w:pPr>
        <w:jc w:val="center"/>
        <w:rPr>
          <w:b/>
          <w:color w:val="000000" w:themeColor="text1"/>
        </w:rPr>
      </w:pPr>
      <w:r>
        <w:rPr>
          <w:b/>
          <w:color w:val="000000" w:themeColor="text1"/>
        </w:rPr>
        <w:t>[</w:t>
      </w:r>
      <w:r w:rsidR="006F7A2B" w:rsidRPr="006437A9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DISSERTATION TITLE ]</w:t>
      </w:r>
    </w:p>
    <w:p w14:paraId="00CC3C62" w14:textId="77777777" w:rsidR="003A29BC" w:rsidRPr="006437A9" w:rsidRDefault="003A29BC" w:rsidP="00BB4F53">
      <w:pPr>
        <w:spacing w:line="480" w:lineRule="auto"/>
        <w:rPr>
          <w:b/>
        </w:rPr>
      </w:pPr>
    </w:p>
    <w:p w14:paraId="00C7A99B" w14:textId="77777777" w:rsidR="00957FC8" w:rsidRPr="006437A9" w:rsidRDefault="00957FC8" w:rsidP="00F83003">
      <w:pPr>
        <w:jc w:val="center"/>
        <w:rPr>
          <w:b/>
        </w:rPr>
      </w:pPr>
    </w:p>
    <w:p w14:paraId="2E1D2951" w14:textId="5537A4C9" w:rsidR="003A29BC" w:rsidRPr="006437A9" w:rsidRDefault="00FE7246" w:rsidP="00F83003">
      <w:pPr>
        <w:jc w:val="center"/>
        <w:rPr>
          <w:b/>
        </w:rPr>
      </w:pPr>
      <w:r>
        <w:rPr>
          <w:b/>
        </w:rPr>
        <w:t>[NAME…]</w:t>
      </w:r>
    </w:p>
    <w:p w14:paraId="2FC6C8A4" w14:textId="7E3BC4CD" w:rsidR="003A29BC" w:rsidRPr="006437A9" w:rsidRDefault="00FE7246" w:rsidP="00F83003">
      <w:pPr>
        <w:jc w:val="center"/>
        <w:rPr>
          <w:b/>
        </w:rPr>
      </w:pPr>
      <w:r>
        <w:rPr>
          <w:b/>
        </w:rPr>
        <w:t>[NIM: ……]</w:t>
      </w:r>
    </w:p>
    <w:p w14:paraId="705205E9" w14:textId="0E03F19B" w:rsidR="003A29BC" w:rsidRPr="006437A9" w:rsidRDefault="003A29BC" w:rsidP="00BB4F53">
      <w:pPr>
        <w:spacing w:line="480" w:lineRule="auto"/>
        <w:jc w:val="center"/>
        <w:rPr>
          <w:b/>
        </w:rPr>
      </w:pPr>
    </w:p>
    <w:p w14:paraId="2AC81A21" w14:textId="1683631E" w:rsidR="00AD017F" w:rsidRPr="006437A9" w:rsidRDefault="00AD017F" w:rsidP="002055D4">
      <w:pPr>
        <w:jc w:val="center"/>
        <w:rPr>
          <w:b/>
        </w:rPr>
      </w:pPr>
      <w:r w:rsidRPr="006437A9">
        <w:rPr>
          <w:b/>
        </w:rPr>
        <w:t>A dissertation submitted to the Faculty of Education and Language</w:t>
      </w:r>
      <w:r w:rsidR="002055D4">
        <w:rPr>
          <w:b/>
        </w:rPr>
        <w:t>s</w:t>
      </w:r>
      <w:r w:rsidRPr="006437A9">
        <w:rPr>
          <w:b/>
        </w:rPr>
        <w:t xml:space="preserve"> in partial </w:t>
      </w:r>
      <w:proofErr w:type="spellStart"/>
      <w:r w:rsidRPr="006437A9">
        <w:rPr>
          <w:b/>
        </w:rPr>
        <w:t>fulfi</w:t>
      </w:r>
      <w:r w:rsidR="00A62535">
        <w:rPr>
          <w:b/>
        </w:rPr>
        <w:t>l</w:t>
      </w:r>
      <w:r w:rsidRPr="006437A9">
        <w:rPr>
          <w:b/>
        </w:rPr>
        <w:t>lment</w:t>
      </w:r>
      <w:proofErr w:type="spellEnd"/>
      <w:r w:rsidRPr="006437A9">
        <w:rPr>
          <w:b/>
        </w:rPr>
        <w:t xml:space="preserve"> of the requirements for the deg</w:t>
      </w:r>
      <w:r w:rsidR="002055D4">
        <w:rPr>
          <w:b/>
        </w:rPr>
        <w:t xml:space="preserve">ree of Doctor of Philosophy in </w:t>
      </w:r>
      <w:r w:rsidRPr="006437A9">
        <w:rPr>
          <w:b/>
        </w:rPr>
        <w:t>Applied English Linguistics</w:t>
      </w:r>
    </w:p>
    <w:p w14:paraId="411F3FD0" w14:textId="2A82F105" w:rsidR="003A29BC" w:rsidRPr="006437A9" w:rsidRDefault="00F83003" w:rsidP="00BB4F53">
      <w:pPr>
        <w:spacing w:line="480" w:lineRule="auto"/>
        <w:jc w:val="center"/>
        <w:rPr>
          <w:b/>
        </w:rPr>
      </w:pPr>
      <w:r w:rsidRPr="006437A9">
        <w:rPr>
          <w:b/>
          <w:noProof/>
          <w:lang w:val="en-US"/>
        </w:rPr>
        <w:drawing>
          <wp:anchor distT="0" distB="0" distL="114300" distR="114300" simplePos="0" relativeHeight="251659264" behindDoc="0" locked="0" layoutInCell="1" allowOverlap="1" wp14:anchorId="21588F83" wp14:editId="04F67CD9">
            <wp:simplePos x="0" y="0"/>
            <wp:positionH relativeFrom="column">
              <wp:posOffset>1780942</wp:posOffset>
            </wp:positionH>
            <wp:positionV relativeFrom="paragraph">
              <wp:posOffset>350520</wp:posOffset>
            </wp:positionV>
            <wp:extent cx="1400175" cy="2409604"/>
            <wp:effectExtent l="0" t="0" r="0" b="3810"/>
            <wp:wrapSquare wrapText="bothSides"/>
            <wp:docPr id="1" name="Picture 1" descr="Macintosh HD:private:var:folders:42:mww02zt546l82ss34bxxznxh0000gn:T:TemporaryItems:searc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private:var:folders:42:mww02zt546l82ss34bxxznxh0000gn:T:TemporaryItems:search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00175" cy="24096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6DFF477" w14:textId="5D553FF1" w:rsidR="003A29BC" w:rsidRPr="006437A9" w:rsidRDefault="003916B7" w:rsidP="003916B7">
      <w:pPr>
        <w:spacing w:line="480" w:lineRule="auto"/>
        <w:rPr>
          <w:b/>
        </w:rPr>
      </w:pPr>
      <w:r w:rsidRPr="006437A9">
        <w:rPr>
          <w:b/>
        </w:rPr>
        <w:br w:type="textWrapping" w:clear="all"/>
      </w:r>
    </w:p>
    <w:p w14:paraId="3A00AE42" w14:textId="77777777" w:rsidR="003A29BC" w:rsidRPr="006437A9" w:rsidRDefault="003A29BC" w:rsidP="00F83003">
      <w:pPr>
        <w:spacing w:line="480" w:lineRule="auto"/>
        <w:rPr>
          <w:b/>
        </w:rPr>
      </w:pPr>
    </w:p>
    <w:p w14:paraId="1FF4FE1A" w14:textId="41AF52E3" w:rsidR="00DB5763" w:rsidRPr="006437A9" w:rsidRDefault="00E074A6" w:rsidP="00DB5763">
      <w:pPr>
        <w:jc w:val="center"/>
        <w:rPr>
          <w:b/>
        </w:rPr>
      </w:pPr>
      <w:r>
        <w:rPr>
          <w:b/>
        </w:rPr>
        <w:t xml:space="preserve">DOCTORAL PROGRAM IN </w:t>
      </w:r>
      <w:r w:rsidR="00DB5763" w:rsidRPr="006437A9">
        <w:rPr>
          <w:b/>
        </w:rPr>
        <w:t xml:space="preserve">APPLIED ENGLISH LINGUISTICS </w:t>
      </w:r>
    </w:p>
    <w:p w14:paraId="4729EE32" w14:textId="1BE44F3E" w:rsidR="003A29BC" w:rsidRPr="006437A9" w:rsidRDefault="003A29BC" w:rsidP="00AD017F">
      <w:pPr>
        <w:jc w:val="center"/>
        <w:rPr>
          <w:b/>
        </w:rPr>
      </w:pPr>
      <w:r w:rsidRPr="006437A9">
        <w:rPr>
          <w:b/>
        </w:rPr>
        <w:t>FACULTY OF EDUCATION AND LANGUAGE</w:t>
      </w:r>
      <w:r w:rsidR="00E074A6">
        <w:rPr>
          <w:b/>
        </w:rPr>
        <w:t>S</w:t>
      </w:r>
      <w:r w:rsidRPr="006437A9">
        <w:rPr>
          <w:b/>
        </w:rPr>
        <w:t xml:space="preserve"> </w:t>
      </w:r>
    </w:p>
    <w:p w14:paraId="2EA3D44C" w14:textId="77777777" w:rsidR="003A29BC" w:rsidRPr="006437A9" w:rsidRDefault="003A29BC" w:rsidP="00AD017F">
      <w:pPr>
        <w:jc w:val="center"/>
        <w:rPr>
          <w:b/>
        </w:rPr>
      </w:pPr>
      <w:r w:rsidRPr="006437A9">
        <w:rPr>
          <w:b/>
        </w:rPr>
        <w:t>ATMAJAYA CATHOLIC UNIVERSITY OF INDONESIA</w:t>
      </w:r>
    </w:p>
    <w:p w14:paraId="5E14432C" w14:textId="77777777" w:rsidR="003A29BC" w:rsidRPr="006437A9" w:rsidRDefault="003A29BC" w:rsidP="00AD017F">
      <w:pPr>
        <w:jc w:val="center"/>
        <w:rPr>
          <w:b/>
        </w:rPr>
      </w:pPr>
      <w:r w:rsidRPr="006437A9">
        <w:rPr>
          <w:b/>
        </w:rPr>
        <w:t>JAKARTA</w:t>
      </w:r>
    </w:p>
    <w:p w14:paraId="0F658A50" w14:textId="6D595DF7" w:rsidR="00304C80" w:rsidRPr="006437A9" w:rsidRDefault="003A29BC" w:rsidP="00AD017F">
      <w:pPr>
        <w:jc w:val="center"/>
        <w:rPr>
          <w:b/>
        </w:rPr>
        <w:sectPr w:rsidR="00304C80" w:rsidRPr="006437A9" w:rsidSect="00AD017F">
          <w:headerReference w:type="even" r:id="rId9"/>
          <w:headerReference w:type="default" r:id="rId10"/>
          <w:footerReference w:type="even" r:id="rId11"/>
          <w:footerReference w:type="default" r:id="rId12"/>
          <w:pgSz w:w="11900" w:h="16840"/>
          <w:pgMar w:top="2268" w:right="1701" w:bottom="1701" w:left="2268" w:header="709" w:footer="709" w:gutter="0"/>
          <w:pgNumType w:start="1" w:chapStyle="1"/>
          <w:cols w:space="708"/>
          <w:titlePg/>
          <w:docGrid w:linePitch="360"/>
        </w:sectPr>
      </w:pPr>
      <w:r w:rsidRPr="006437A9">
        <w:rPr>
          <w:b/>
        </w:rPr>
        <w:t>202</w:t>
      </w:r>
      <w:r w:rsidR="00FE7246">
        <w:rPr>
          <w:b/>
        </w:rPr>
        <w:t>….</w:t>
      </w:r>
    </w:p>
    <w:p w14:paraId="0827F898" w14:textId="77777777" w:rsidR="00304C80" w:rsidRPr="006437A9" w:rsidRDefault="00304C80" w:rsidP="00304C80">
      <w:pPr>
        <w:spacing w:line="480" w:lineRule="auto"/>
        <w:rPr>
          <w:b/>
        </w:rPr>
      </w:pPr>
    </w:p>
    <w:p w14:paraId="1EC6CBBC" w14:textId="7B91B05D" w:rsidR="003B7064" w:rsidRPr="006437A9" w:rsidRDefault="006E2FEB" w:rsidP="00060184">
      <w:pPr>
        <w:jc w:val="center"/>
      </w:pPr>
      <w:r w:rsidRPr="006437A9">
        <w:br w:type="page"/>
      </w:r>
    </w:p>
    <w:p w14:paraId="6E6AD414" w14:textId="13570738" w:rsidR="003B7064" w:rsidRPr="006437A9" w:rsidRDefault="003B7064" w:rsidP="00650B7A">
      <w:pPr>
        <w:spacing w:before="100" w:beforeAutospacing="1" w:after="100" w:afterAutospacing="1" w:line="276" w:lineRule="auto"/>
        <w:jc w:val="both"/>
      </w:pPr>
    </w:p>
    <w:p w14:paraId="3B016C7F" w14:textId="1B70C3E3" w:rsidR="003B7064" w:rsidRPr="006437A9" w:rsidRDefault="003B7064" w:rsidP="003B7064">
      <w:pPr>
        <w:pStyle w:val="NormalWeb"/>
        <w:spacing w:before="0" w:beforeAutospacing="0" w:after="0" w:afterAutospacing="0"/>
        <w:jc w:val="center"/>
        <w:rPr>
          <w:b/>
          <w:bCs/>
        </w:rPr>
      </w:pPr>
      <w:r w:rsidRPr="006437A9">
        <w:rPr>
          <w:b/>
          <w:bCs/>
        </w:rPr>
        <w:t>FACULTY OF EDUCATION AND LANGUAGE</w:t>
      </w:r>
      <w:r w:rsidR="00E074A6">
        <w:rPr>
          <w:b/>
          <w:bCs/>
        </w:rPr>
        <w:t>S</w:t>
      </w:r>
    </w:p>
    <w:p w14:paraId="40AC20F9" w14:textId="77777777" w:rsidR="003B7064" w:rsidRPr="006437A9" w:rsidRDefault="003B7064" w:rsidP="003B7064">
      <w:pPr>
        <w:pStyle w:val="NormalWeb"/>
        <w:spacing w:before="0" w:beforeAutospacing="0" w:after="0" w:afterAutospacing="0"/>
        <w:jc w:val="center"/>
        <w:rPr>
          <w:b/>
          <w:bCs/>
        </w:rPr>
      </w:pPr>
      <w:r w:rsidRPr="006437A9">
        <w:rPr>
          <w:b/>
          <w:bCs/>
        </w:rPr>
        <w:t xml:space="preserve">ATMAJAYA CATHOLIC UNIVERSITY OF INDONESIA </w:t>
      </w:r>
    </w:p>
    <w:p w14:paraId="2679CC52" w14:textId="2834ACCC" w:rsidR="003B7064" w:rsidRPr="006437A9" w:rsidRDefault="00E074A6" w:rsidP="003B7064">
      <w:pPr>
        <w:pStyle w:val="NormalWeb"/>
        <w:spacing w:before="0" w:beforeAutospacing="0" w:after="0" w:afterAutospacing="0"/>
        <w:jc w:val="center"/>
        <w:rPr>
          <w:b/>
          <w:bCs/>
        </w:rPr>
      </w:pPr>
      <w:r>
        <w:rPr>
          <w:b/>
          <w:bCs/>
        </w:rPr>
        <w:t xml:space="preserve">Doctoral </w:t>
      </w:r>
      <w:r w:rsidR="003B7064" w:rsidRPr="006437A9">
        <w:rPr>
          <w:b/>
          <w:bCs/>
        </w:rPr>
        <w:t>Program in Applied English Linguistics</w:t>
      </w:r>
    </w:p>
    <w:p w14:paraId="29A033CB" w14:textId="77777777" w:rsidR="003B7064" w:rsidRPr="006437A9" w:rsidRDefault="003B7064" w:rsidP="003B7064">
      <w:pPr>
        <w:pStyle w:val="NormalWeb"/>
        <w:spacing w:before="0" w:beforeAutospacing="0" w:after="0" w:afterAutospacing="0"/>
        <w:jc w:val="center"/>
        <w:rPr>
          <w:b/>
          <w:bCs/>
        </w:rPr>
      </w:pPr>
    </w:p>
    <w:p w14:paraId="01EFA999" w14:textId="77777777" w:rsidR="003B7064" w:rsidRPr="006437A9" w:rsidRDefault="003B7064" w:rsidP="003B7064">
      <w:pPr>
        <w:pStyle w:val="NormalWeb"/>
        <w:spacing w:before="0" w:beforeAutospacing="0" w:after="0" w:afterAutospacing="0"/>
        <w:jc w:val="center"/>
        <w:rPr>
          <w:b/>
          <w:bCs/>
        </w:rPr>
      </w:pPr>
    </w:p>
    <w:p w14:paraId="624A048F" w14:textId="77777777" w:rsidR="003B7064" w:rsidRPr="006437A9" w:rsidRDefault="003B7064" w:rsidP="003B7064">
      <w:pPr>
        <w:pStyle w:val="NormalWeb"/>
        <w:spacing w:before="0" w:beforeAutospacing="0" w:after="0" w:afterAutospacing="0"/>
        <w:jc w:val="center"/>
        <w:rPr>
          <w:b/>
          <w:bCs/>
        </w:rPr>
      </w:pPr>
      <w:r w:rsidRPr="006437A9">
        <w:rPr>
          <w:b/>
          <w:bCs/>
        </w:rPr>
        <w:t>DISSERTATION APPROVAL FORM</w:t>
      </w:r>
    </w:p>
    <w:p w14:paraId="4C9DC1B6" w14:textId="77777777" w:rsidR="003B7064" w:rsidRPr="006437A9" w:rsidRDefault="003B7064" w:rsidP="003B7064">
      <w:pPr>
        <w:pStyle w:val="NormalWeb"/>
        <w:spacing w:before="0" w:beforeAutospacing="0" w:after="0" w:afterAutospacing="0"/>
        <w:rPr>
          <w:b/>
          <w:bCs/>
        </w:rPr>
      </w:pPr>
    </w:p>
    <w:p w14:paraId="5B1D32D7" w14:textId="6E0769A3" w:rsidR="003B7064" w:rsidRPr="006437A9" w:rsidRDefault="003B7064" w:rsidP="003B7064">
      <w:pPr>
        <w:pStyle w:val="NormalWeb"/>
        <w:spacing w:before="0" w:beforeAutospacing="0" w:after="0" w:afterAutospacing="0"/>
        <w:rPr>
          <w:bCs/>
        </w:rPr>
      </w:pPr>
      <w:r w:rsidRPr="006437A9">
        <w:rPr>
          <w:bCs/>
        </w:rPr>
        <w:t>Name</w:t>
      </w:r>
      <w:r w:rsidRPr="006437A9">
        <w:rPr>
          <w:bCs/>
        </w:rPr>
        <w:tab/>
      </w:r>
      <w:r w:rsidRPr="006437A9">
        <w:rPr>
          <w:bCs/>
        </w:rPr>
        <w:tab/>
      </w:r>
      <w:r w:rsidRPr="006437A9">
        <w:rPr>
          <w:bCs/>
        </w:rPr>
        <w:tab/>
        <w:t xml:space="preserve">: </w:t>
      </w:r>
      <w:r w:rsidR="00FE7246">
        <w:rPr>
          <w:bCs/>
        </w:rPr>
        <w:t>……………………….</w:t>
      </w:r>
    </w:p>
    <w:p w14:paraId="0A344623" w14:textId="5974EAFE" w:rsidR="003B7064" w:rsidRPr="006437A9" w:rsidRDefault="003B7064" w:rsidP="003B7064">
      <w:pPr>
        <w:pStyle w:val="NormalWeb"/>
        <w:spacing w:before="0" w:beforeAutospacing="0" w:after="0" w:afterAutospacing="0"/>
        <w:rPr>
          <w:bCs/>
        </w:rPr>
      </w:pPr>
      <w:r w:rsidRPr="006437A9">
        <w:rPr>
          <w:bCs/>
        </w:rPr>
        <w:t>Student ID</w:t>
      </w:r>
      <w:r w:rsidRPr="006437A9">
        <w:rPr>
          <w:bCs/>
        </w:rPr>
        <w:tab/>
      </w:r>
      <w:r w:rsidRPr="006437A9">
        <w:rPr>
          <w:bCs/>
        </w:rPr>
        <w:tab/>
        <w:t xml:space="preserve">: </w:t>
      </w:r>
      <w:r w:rsidR="00FE7246">
        <w:rPr>
          <w:bCs/>
        </w:rPr>
        <w:t>………………………..</w:t>
      </w:r>
    </w:p>
    <w:p w14:paraId="12737300" w14:textId="469E2EB3" w:rsidR="003B7064" w:rsidRPr="006437A9" w:rsidRDefault="003B7064" w:rsidP="003B7064">
      <w:pPr>
        <w:pStyle w:val="NormalWeb"/>
        <w:spacing w:before="0" w:beforeAutospacing="0" w:after="0" w:afterAutospacing="0"/>
      </w:pPr>
      <w:r w:rsidRPr="006437A9">
        <w:t>Program</w:t>
      </w:r>
      <w:r w:rsidRPr="006437A9">
        <w:tab/>
      </w:r>
      <w:r w:rsidRPr="006437A9">
        <w:tab/>
        <w:t xml:space="preserve">: </w:t>
      </w:r>
      <w:r w:rsidR="00D205E8">
        <w:t>Doctor of Applied English Linguistics</w:t>
      </w:r>
    </w:p>
    <w:p w14:paraId="720F8902" w14:textId="3D726F28" w:rsidR="003B7064" w:rsidRPr="006437A9" w:rsidRDefault="003B7064" w:rsidP="003B7064">
      <w:pPr>
        <w:pStyle w:val="NormalWeb"/>
        <w:spacing w:before="0" w:beforeAutospacing="0" w:after="0" w:afterAutospacing="0"/>
      </w:pPr>
      <w:r w:rsidRPr="006437A9">
        <w:t>Major</w:t>
      </w:r>
      <w:r w:rsidRPr="006437A9">
        <w:tab/>
      </w:r>
      <w:r w:rsidRPr="006437A9">
        <w:tab/>
      </w:r>
      <w:r w:rsidRPr="006437A9">
        <w:tab/>
        <w:t xml:space="preserve">: Applied </w:t>
      </w:r>
      <w:r w:rsidR="00D205E8">
        <w:t xml:space="preserve">English </w:t>
      </w:r>
      <w:r w:rsidRPr="006437A9">
        <w:t>Linguistics</w:t>
      </w:r>
    </w:p>
    <w:p w14:paraId="590812E7" w14:textId="5D4E0EB7" w:rsidR="003B7064" w:rsidRPr="006437A9" w:rsidRDefault="002055D4" w:rsidP="003B7064">
      <w:pPr>
        <w:pStyle w:val="NormalWeb"/>
        <w:spacing w:before="0" w:beforeAutospacing="0" w:after="0" w:afterAutospacing="0"/>
      </w:pPr>
      <w:r>
        <w:t>Date of Examination</w:t>
      </w:r>
      <w:r>
        <w:tab/>
        <w:t>:</w:t>
      </w:r>
      <w:r w:rsidR="00D205E8">
        <w:t xml:space="preserve"> ………………..</w:t>
      </w:r>
    </w:p>
    <w:p w14:paraId="528CB752" w14:textId="6395C480" w:rsidR="003B7064" w:rsidRPr="006437A9" w:rsidRDefault="003B7064" w:rsidP="00765F53">
      <w:pPr>
        <w:pStyle w:val="NormalWeb"/>
        <w:spacing w:before="0" w:beforeAutospacing="0" w:after="0" w:afterAutospacing="0"/>
        <w:ind w:left="2127" w:hanging="2160"/>
      </w:pPr>
      <w:r w:rsidRPr="006437A9">
        <w:t>Dissertatio</w:t>
      </w:r>
      <w:r w:rsidR="00765F53">
        <w:t>n Title</w:t>
      </w:r>
      <w:r w:rsidR="00765F53">
        <w:tab/>
        <w:t xml:space="preserve">: </w:t>
      </w:r>
      <w:r w:rsidR="00D205E8">
        <w:t>……………………………………..</w:t>
      </w:r>
    </w:p>
    <w:p w14:paraId="7B6197E2" w14:textId="77777777" w:rsidR="003B7064" w:rsidRPr="006437A9" w:rsidRDefault="003B7064" w:rsidP="003B7064">
      <w:pPr>
        <w:pStyle w:val="NormalWeb"/>
        <w:spacing w:line="480" w:lineRule="auto"/>
        <w:jc w:val="center"/>
        <w:rPr>
          <w:iCs/>
        </w:rPr>
      </w:pPr>
    </w:p>
    <w:p w14:paraId="6A0CA3CC" w14:textId="3833AC23" w:rsidR="003B7064" w:rsidRPr="006437A9" w:rsidRDefault="001463C4" w:rsidP="003B7064">
      <w:pPr>
        <w:pStyle w:val="NormalWeb"/>
        <w:jc w:val="center"/>
        <w:rPr>
          <w:iCs/>
        </w:rPr>
      </w:pPr>
      <w:r>
        <w:rPr>
          <w:iCs/>
        </w:rPr>
        <w:t xml:space="preserve">Public </w:t>
      </w:r>
      <w:proofErr w:type="spellStart"/>
      <w:r>
        <w:rPr>
          <w:iCs/>
        </w:rPr>
        <w:t>Defense</w:t>
      </w:r>
      <w:proofErr w:type="spellEnd"/>
      <w:r w:rsidR="0018144E">
        <w:rPr>
          <w:iCs/>
        </w:rPr>
        <w:t xml:space="preserve"> </w:t>
      </w:r>
      <w:r w:rsidR="003B7064" w:rsidRPr="006437A9">
        <w:rPr>
          <w:iCs/>
        </w:rPr>
        <w:t>Examination Board</w:t>
      </w:r>
    </w:p>
    <w:p w14:paraId="01F4BC21" w14:textId="77777777" w:rsidR="003B7064" w:rsidRPr="006437A9" w:rsidRDefault="003B7064" w:rsidP="003B7064">
      <w:pPr>
        <w:pStyle w:val="NormalWeb"/>
        <w:jc w:val="center"/>
        <w:rPr>
          <w:iCs/>
        </w:rPr>
      </w:pPr>
      <w:r w:rsidRPr="006437A9">
        <w:rPr>
          <w:iCs/>
        </w:rPr>
        <w:t>Dean of Faculty</w:t>
      </w:r>
    </w:p>
    <w:p w14:paraId="24E1EA7F" w14:textId="77777777" w:rsidR="003B7064" w:rsidRPr="006437A9" w:rsidRDefault="003B7064" w:rsidP="003B7064">
      <w:pPr>
        <w:pStyle w:val="NormalWeb"/>
        <w:jc w:val="center"/>
        <w:rPr>
          <w:iCs/>
        </w:rPr>
      </w:pPr>
    </w:p>
    <w:p w14:paraId="09EDDFF0" w14:textId="26BCDD8C" w:rsidR="003B7064" w:rsidRPr="006437A9" w:rsidRDefault="001463C4" w:rsidP="003B7064">
      <w:pPr>
        <w:pStyle w:val="NormalWeb"/>
        <w:jc w:val="center"/>
        <w:rPr>
          <w:b/>
          <w:iCs/>
        </w:rPr>
      </w:pPr>
      <w:r>
        <w:rPr>
          <w:b/>
          <w:iCs/>
        </w:rPr>
        <w:t xml:space="preserve">Rm. Dr. Yoseph </w:t>
      </w:r>
      <w:proofErr w:type="spellStart"/>
      <w:r>
        <w:rPr>
          <w:b/>
          <w:iCs/>
        </w:rPr>
        <w:t>Pedhu</w:t>
      </w:r>
      <w:proofErr w:type="spellEnd"/>
      <w:r>
        <w:rPr>
          <w:b/>
          <w:iCs/>
        </w:rPr>
        <w:t>, CP, MA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0"/>
        <w:gridCol w:w="3971"/>
      </w:tblGrid>
      <w:tr w:rsidR="00FE7246" w:rsidRPr="006437A9" w14:paraId="2751CAEA" w14:textId="77777777" w:rsidTr="003B7064">
        <w:tc>
          <w:tcPr>
            <w:tcW w:w="4073" w:type="dxa"/>
          </w:tcPr>
          <w:p w14:paraId="05B49D7C" w14:textId="77777777" w:rsidR="003B7064" w:rsidRPr="006437A9" w:rsidRDefault="003B7064" w:rsidP="003B7064">
            <w:pPr>
              <w:pStyle w:val="NormalWeb"/>
              <w:jc w:val="center"/>
              <w:rPr>
                <w:iCs/>
              </w:rPr>
            </w:pPr>
            <w:r w:rsidRPr="006437A9">
              <w:rPr>
                <w:iCs/>
              </w:rPr>
              <w:t>Advisor 1</w:t>
            </w:r>
          </w:p>
          <w:p w14:paraId="7D0A405C" w14:textId="77777777" w:rsidR="003B7064" w:rsidRPr="006437A9" w:rsidRDefault="003B7064" w:rsidP="003B7064">
            <w:pPr>
              <w:pStyle w:val="NormalWeb"/>
              <w:jc w:val="center"/>
              <w:rPr>
                <w:b/>
                <w:iCs/>
              </w:rPr>
            </w:pPr>
          </w:p>
          <w:p w14:paraId="0D5410F8" w14:textId="77777777" w:rsidR="003B7064" w:rsidRPr="006437A9" w:rsidRDefault="003B7064" w:rsidP="003B7064">
            <w:pPr>
              <w:pStyle w:val="NormalWeb"/>
              <w:jc w:val="center"/>
              <w:rPr>
                <w:b/>
                <w:iCs/>
              </w:rPr>
            </w:pPr>
          </w:p>
          <w:p w14:paraId="6D1BC432" w14:textId="5168646F" w:rsidR="003B7064" w:rsidRPr="006437A9" w:rsidRDefault="00FE7246" w:rsidP="003B7064">
            <w:pPr>
              <w:pStyle w:val="NormalWeb"/>
              <w:jc w:val="center"/>
              <w:rPr>
                <w:b/>
                <w:iCs/>
              </w:rPr>
            </w:pPr>
            <w:r>
              <w:rPr>
                <w:b/>
                <w:iCs/>
              </w:rPr>
              <w:t>…………………………</w:t>
            </w:r>
          </w:p>
        </w:tc>
        <w:tc>
          <w:tcPr>
            <w:tcW w:w="4074" w:type="dxa"/>
          </w:tcPr>
          <w:p w14:paraId="5D42A4A7" w14:textId="77777777" w:rsidR="003B7064" w:rsidRPr="006437A9" w:rsidRDefault="003B7064" w:rsidP="003B7064">
            <w:pPr>
              <w:pStyle w:val="NormalWeb"/>
              <w:jc w:val="center"/>
              <w:rPr>
                <w:iCs/>
              </w:rPr>
            </w:pPr>
            <w:r w:rsidRPr="006437A9">
              <w:rPr>
                <w:iCs/>
              </w:rPr>
              <w:t>Co-Advisor</w:t>
            </w:r>
          </w:p>
          <w:p w14:paraId="60B3897C" w14:textId="77777777" w:rsidR="003B7064" w:rsidRPr="006437A9" w:rsidRDefault="003B7064" w:rsidP="003B7064">
            <w:pPr>
              <w:pStyle w:val="NormalWeb"/>
              <w:jc w:val="center"/>
              <w:rPr>
                <w:b/>
                <w:iCs/>
              </w:rPr>
            </w:pPr>
          </w:p>
          <w:p w14:paraId="62AE4CAF" w14:textId="77777777" w:rsidR="003B7064" w:rsidRPr="006437A9" w:rsidRDefault="003B7064" w:rsidP="003B7064">
            <w:pPr>
              <w:pStyle w:val="NormalWeb"/>
              <w:jc w:val="center"/>
              <w:rPr>
                <w:b/>
                <w:iCs/>
              </w:rPr>
            </w:pPr>
          </w:p>
          <w:p w14:paraId="53C0D254" w14:textId="2FA3DC25" w:rsidR="003B7064" w:rsidRPr="006437A9" w:rsidRDefault="00FE7246" w:rsidP="003B7064">
            <w:pPr>
              <w:pStyle w:val="NormalWeb"/>
              <w:jc w:val="center"/>
              <w:rPr>
                <w:b/>
                <w:iCs/>
              </w:rPr>
            </w:pPr>
            <w:r>
              <w:rPr>
                <w:b/>
                <w:iCs/>
              </w:rPr>
              <w:t>…………………………..</w:t>
            </w:r>
          </w:p>
        </w:tc>
      </w:tr>
    </w:tbl>
    <w:p w14:paraId="07E24A27" w14:textId="77777777" w:rsidR="003B7064" w:rsidRPr="006437A9" w:rsidRDefault="003B7064" w:rsidP="003B7064">
      <w:pPr>
        <w:spacing w:line="480" w:lineRule="auto"/>
        <w:jc w:val="both"/>
      </w:pPr>
    </w:p>
    <w:tbl>
      <w:tblPr>
        <w:tblStyle w:val="TableGrid"/>
        <w:tblW w:w="10065" w:type="dxa"/>
        <w:tblInd w:w="-74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58"/>
        <w:gridCol w:w="3347"/>
        <w:gridCol w:w="3260"/>
      </w:tblGrid>
      <w:tr w:rsidR="003B7064" w:rsidRPr="006437A9" w14:paraId="174D0AE7" w14:textId="77777777" w:rsidTr="003B7064">
        <w:tc>
          <w:tcPr>
            <w:tcW w:w="3458" w:type="dxa"/>
          </w:tcPr>
          <w:p w14:paraId="0F43772A" w14:textId="77777777" w:rsidR="003B7064" w:rsidRPr="006437A9" w:rsidRDefault="003B7064" w:rsidP="003B7064">
            <w:pPr>
              <w:jc w:val="both"/>
              <w:rPr>
                <w:b/>
              </w:rPr>
            </w:pPr>
          </w:p>
          <w:p w14:paraId="2A3F3431" w14:textId="77777777" w:rsidR="003B7064" w:rsidRPr="006437A9" w:rsidRDefault="003B7064" w:rsidP="003B7064">
            <w:pPr>
              <w:jc w:val="both"/>
              <w:rPr>
                <w:b/>
              </w:rPr>
            </w:pPr>
          </w:p>
          <w:p w14:paraId="55C1FC8A" w14:textId="77777777" w:rsidR="003B7064" w:rsidRPr="006437A9" w:rsidRDefault="003B7064" w:rsidP="003B7064">
            <w:pPr>
              <w:jc w:val="both"/>
              <w:rPr>
                <w:b/>
              </w:rPr>
            </w:pPr>
          </w:p>
          <w:p w14:paraId="0E021194" w14:textId="77777777" w:rsidR="003B7064" w:rsidRPr="006437A9" w:rsidRDefault="003B7064" w:rsidP="003B7064">
            <w:pPr>
              <w:jc w:val="both"/>
              <w:rPr>
                <w:b/>
              </w:rPr>
            </w:pPr>
          </w:p>
          <w:p w14:paraId="00690D46" w14:textId="7404B630" w:rsidR="003B7064" w:rsidRPr="006437A9" w:rsidRDefault="00FE7246" w:rsidP="003B7064">
            <w:pPr>
              <w:jc w:val="both"/>
              <w:rPr>
                <w:b/>
              </w:rPr>
            </w:pPr>
            <w:r>
              <w:rPr>
                <w:b/>
              </w:rPr>
              <w:t>……………………</w:t>
            </w:r>
          </w:p>
          <w:p w14:paraId="592ED3E0" w14:textId="77777777" w:rsidR="003B7064" w:rsidRPr="006437A9" w:rsidRDefault="003B7064" w:rsidP="003B7064">
            <w:pPr>
              <w:jc w:val="both"/>
            </w:pPr>
            <w:r w:rsidRPr="006437A9">
              <w:t>Examiner 1</w:t>
            </w:r>
          </w:p>
        </w:tc>
        <w:tc>
          <w:tcPr>
            <w:tcW w:w="3347" w:type="dxa"/>
          </w:tcPr>
          <w:p w14:paraId="748320F9" w14:textId="77777777" w:rsidR="003B7064" w:rsidRPr="006437A9" w:rsidRDefault="003B7064" w:rsidP="003B7064">
            <w:pPr>
              <w:rPr>
                <w:b/>
              </w:rPr>
            </w:pPr>
          </w:p>
          <w:p w14:paraId="6594EE8F" w14:textId="77777777" w:rsidR="003B7064" w:rsidRPr="006437A9" w:rsidRDefault="003B7064" w:rsidP="00C5467E">
            <w:pPr>
              <w:ind w:firstLine="720"/>
              <w:rPr>
                <w:b/>
              </w:rPr>
            </w:pPr>
          </w:p>
          <w:p w14:paraId="1D90D8C4" w14:textId="77777777" w:rsidR="003B7064" w:rsidRPr="006437A9" w:rsidRDefault="003B7064" w:rsidP="003B7064">
            <w:pPr>
              <w:rPr>
                <w:b/>
              </w:rPr>
            </w:pPr>
          </w:p>
          <w:p w14:paraId="58D8917F" w14:textId="77777777" w:rsidR="003B7064" w:rsidRPr="006437A9" w:rsidRDefault="003B7064" w:rsidP="003B7064">
            <w:pPr>
              <w:rPr>
                <w:b/>
              </w:rPr>
            </w:pPr>
          </w:p>
          <w:p w14:paraId="07529B1E" w14:textId="4C480EC8" w:rsidR="003B7064" w:rsidRPr="006437A9" w:rsidRDefault="00FE7246" w:rsidP="003B7064">
            <w:pPr>
              <w:rPr>
                <w:b/>
              </w:rPr>
            </w:pPr>
            <w:r>
              <w:rPr>
                <w:b/>
              </w:rPr>
              <w:t>………………….</w:t>
            </w:r>
          </w:p>
          <w:p w14:paraId="0715898C" w14:textId="77777777" w:rsidR="003B7064" w:rsidRPr="006437A9" w:rsidRDefault="003B7064" w:rsidP="003B7064">
            <w:pPr>
              <w:rPr>
                <w:b/>
              </w:rPr>
            </w:pPr>
            <w:r w:rsidRPr="006437A9">
              <w:t>Examiner 2</w:t>
            </w:r>
          </w:p>
        </w:tc>
        <w:tc>
          <w:tcPr>
            <w:tcW w:w="3260" w:type="dxa"/>
          </w:tcPr>
          <w:p w14:paraId="604A6373" w14:textId="77777777" w:rsidR="003B7064" w:rsidRPr="006437A9" w:rsidRDefault="003B7064" w:rsidP="003B7064">
            <w:pPr>
              <w:jc w:val="both"/>
              <w:rPr>
                <w:b/>
              </w:rPr>
            </w:pPr>
          </w:p>
          <w:p w14:paraId="20D61755" w14:textId="77777777" w:rsidR="003B7064" w:rsidRPr="006437A9" w:rsidRDefault="003B7064" w:rsidP="003B7064">
            <w:pPr>
              <w:jc w:val="both"/>
              <w:rPr>
                <w:b/>
              </w:rPr>
            </w:pPr>
          </w:p>
          <w:p w14:paraId="5049E893" w14:textId="77777777" w:rsidR="003B7064" w:rsidRPr="006437A9" w:rsidRDefault="003B7064" w:rsidP="003B7064">
            <w:pPr>
              <w:jc w:val="both"/>
              <w:rPr>
                <w:b/>
              </w:rPr>
            </w:pPr>
          </w:p>
          <w:p w14:paraId="3E6C414B" w14:textId="77777777" w:rsidR="003B7064" w:rsidRPr="006437A9" w:rsidRDefault="003B7064" w:rsidP="003B7064">
            <w:pPr>
              <w:jc w:val="both"/>
              <w:rPr>
                <w:b/>
              </w:rPr>
            </w:pPr>
          </w:p>
          <w:p w14:paraId="5A11B7AE" w14:textId="28FC9C48" w:rsidR="003B7064" w:rsidRPr="006437A9" w:rsidRDefault="00FE7246" w:rsidP="003B7064">
            <w:pPr>
              <w:jc w:val="both"/>
              <w:rPr>
                <w:b/>
              </w:rPr>
            </w:pPr>
            <w:r>
              <w:rPr>
                <w:b/>
              </w:rPr>
              <w:t>…………………..</w:t>
            </w:r>
          </w:p>
          <w:p w14:paraId="74C07B74" w14:textId="77777777" w:rsidR="003B7064" w:rsidRPr="006437A9" w:rsidRDefault="003B7064" w:rsidP="003B7064">
            <w:pPr>
              <w:jc w:val="both"/>
              <w:rPr>
                <w:b/>
              </w:rPr>
            </w:pPr>
            <w:r w:rsidRPr="006437A9">
              <w:t>Examiner 3</w:t>
            </w:r>
          </w:p>
        </w:tc>
      </w:tr>
    </w:tbl>
    <w:p w14:paraId="0CBC9DE1" w14:textId="3E66CAC6" w:rsidR="003B7064" w:rsidRDefault="003B7064" w:rsidP="00650B7A">
      <w:pPr>
        <w:spacing w:before="100" w:beforeAutospacing="1" w:after="100" w:afterAutospacing="1" w:line="276" w:lineRule="auto"/>
        <w:jc w:val="both"/>
      </w:pPr>
    </w:p>
    <w:p w14:paraId="28971131" w14:textId="77777777" w:rsidR="00D205E8" w:rsidRPr="006437A9" w:rsidRDefault="00D205E8" w:rsidP="00650B7A">
      <w:pPr>
        <w:spacing w:before="100" w:beforeAutospacing="1" w:after="100" w:afterAutospacing="1" w:line="276" w:lineRule="auto"/>
        <w:jc w:val="both"/>
      </w:pPr>
    </w:p>
    <w:p w14:paraId="65404D43" w14:textId="1DB477F3" w:rsidR="003B7064" w:rsidRPr="006437A9" w:rsidRDefault="003B7064" w:rsidP="00060184">
      <w:pPr>
        <w:jc w:val="center"/>
        <w:rPr>
          <w:b/>
          <w:bCs/>
        </w:rPr>
      </w:pPr>
      <w:r w:rsidRPr="006437A9">
        <w:rPr>
          <w:b/>
          <w:bCs/>
        </w:rPr>
        <w:lastRenderedPageBreak/>
        <w:t>ORIGINALITY STATEMENT</w:t>
      </w:r>
    </w:p>
    <w:p w14:paraId="6EE0E7BE" w14:textId="77777777" w:rsidR="003B7064" w:rsidRPr="006437A9" w:rsidRDefault="003B7064" w:rsidP="003B7064">
      <w:pPr>
        <w:pStyle w:val="NormalWeb"/>
      </w:pPr>
    </w:p>
    <w:p w14:paraId="45274D26" w14:textId="1EE689BC" w:rsidR="003B7064" w:rsidRPr="006437A9" w:rsidRDefault="003B7064" w:rsidP="003B7064">
      <w:pPr>
        <w:pStyle w:val="NormalWeb"/>
        <w:spacing w:line="480" w:lineRule="auto"/>
        <w:jc w:val="both"/>
      </w:pPr>
      <w:r w:rsidRPr="006437A9">
        <w:t>“I here declare that this dissertation is my own work and to the best of my knowledge</w:t>
      </w:r>
      <w:r w:rsidR="00A62535">
        <w:t>,</w:t>
      </w:r>
      <w:r w:rsidRPr="006437A9">
        <w:t xml:space="preserve"> it contains no materials previously published or written by another person, or substantial proportions of material which have been accepted for the award of any other degree or diploma at </w:t>
      </w:r>
      <w:r w:rsidR="00A62535">
        <w:t xml:space="preserve">the </w:t>
      </w:r>
      <w:r w:rsidRPr="006437A9">
        <w:t>Atma Jaya Catholic University of Indonesia or any other educational instituti</w:t>
      </w:r>
      <w:r w:rsidR="00A62535">
        <w:t>on, except where due acknowledg</w:t>
      </w:r>
      <w:r w:rsidRPr="006437A9">
        <w:t xml:space="preserve">ment is made in the dissertation.” </w:t>
      </w:r>
    </w:p>
    <w:p w14:paraId="0FC77EA7" w14:textId="77777777" w:rsidR="003B7064" w:rsidRPr="006437A9" w:rsidRDefault="003B7064" w:rsidP="003B7064">
      <w:pPr>
        <w:pStyle w:val="NormalWeb"/>
        <w:spacing w:line="480" w:lineRule="auto"/>
        <w:jc w:val="right"/>
      </w:pPr>
    </w:p>
    <w:p w14:paraId="735289F5" w14:textId="5B009C43" w:rsidR="003B7064" w:rsidRPr="006437A9" w:rsidRDefault="003B7064" w:rsidP="003B7064">
      <w:pPr>
        <w:pStyle w:val="NormalWeb"/>
        <w:spacing w:line="480" w:lineRule="auto"/>
        <w:jc w:val="right"/>
      </w:pPr>
      <w:r w:rsidRPr="006437A9">
        <w:tab/>
      </w:r>
      <w:r w:rsidRPr="006437A9">
        <w:tab/>
      </w:r>
      <w:r w:rsidRPr="006437A9">
        <w:tab/>
      </w:r>
      <w:r w:rsidRPr="006437A9">
        <w:tab/>
      </w:r>
      <w:r w:rsidRPr="006437A9">
        <w:tab/>
      </w:r>
      <w:r w:rsidRPr="006437A9">
        <w:tab/>
      </w:r>
      <w:r w:rsidR="00465222">
        <w:t>Jakarta,</w:t>
      </w:r>
      <w:r w:rsidR="005F1D83">
        <w:t xml:space="preserve"> </w:t>
      </w:r>
      <w:r w:rsidR="00D205E8">
        <w:t>……………..</w:t>
      </w:r>
    </w:p>
    <w:p w14:paraId="40836C2C" w14:textId="0EA93895" w:rsidR="003B7064" w:rsidRDefault="00E06C22" w:rsidP="003B7064">
      <w:pPr>
        <w:pStyle w:val="NormalWeb"/>
        <w:spacing w:line="480" w:lineRule="auto"/>
        <w:jc w:val="right"/>
      </w:pPr>
      <w:proofErr w:type="spellStart"/>
      <w:r>
        <w:t>Tdtgn</w:t>
      </w:r>
      <w:proofErr w:type="spellEnd"/>
      <w:r>
        <w:t xml:space="preserve"> di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materai</w:t>
      </w:r>
      <w:proofErr w:type="spellEnd"/>
    </w:p>
    <w:p w14:paraId="0CD9AAAE" w14:textId="2011702B" w:rsidR="003B7064" w:rsidRPr="006437A9" w:rsidRDefault="003B7064" w:rsidP="003B7064">
      <w:pPr>
        <w:pStyle w:val="NormalWeb"/>
        <w:spacing w:before="0" w:beforeAutospacing="0" w:after="0" w:afterAutospacing="0"/>
        <w:jc w:val="right"/>
      </w:pPr>
      <w:r w:rsidRPr="006437A9">
        <w:tab/>
      </w:r>
      <w:r w:rsidRPr="006437A9">
        <w:tab/>
      </w:r>
      <w:r w:rsidRPr="006437A9">
        <w:tab/>
      </w:r>
      <w:r w:rsidRPr="006437A9">
        <w:tab/>
      </w:r>
      <w:r w:rsidRPr="006437A9">
        <w:tab/>
      </w:r>
      <w:r w:rsidRPr="006437A9">
        <w:tab/>
        <w:t>(</w:t>
      </w:r>
      <w:r w:rsidR="00D205E8">
        <w:rPr>
          <w:b/>
        </w:rPr>
        <w:t>………NAME…..……</w:t>
      </w:r>
      <w:r w:rsidRPr="006437A9">
        <w:t>)</w:t>
      </w:r>
    </w:p>
    <w:p w14:paraId="15758EC2" w14:textId="3E0EF061" w:rsidR="003B7064" w:rsidRPr="006437A9" w:rsidRDefault="003B7064" w:rsidP="003B7064">
      <w:pPr>
        <w:pStyle w:val="NormalWeb"/>
        <w:spacing w:before="0" w:beforeAutospacing="0" w:after="0" w:afterAutospacing="0"/>
        <w:ind w:left="3600" w:firstLine="720"/>
        <w:jc w:val="center"/>
      </w:pPr>
      <w:r w:rsidRPr="006437A9">
        <w:t xml:space="preserve">                 </w:t>
      </w:r>
      <w:r w:rsidR="00440145" w:rsidRPr="006437A9">
        <w:t xml:space="preserve"> </w:t>
      </w:r>
      <w:r w:rsidR="00D205E8">
        <w:t>…..NIM……</w:t>
      </w:r>
    </w:p>
    <w:p w14:paraId="2428703E" w14:textId="77777777" w:rsidR="003B7064" w:rsidRDefault="003B7064" w:rsidP="00650B7A">
      <w:pPr>
        <w:spacing w:before="100" w:beforeAutospacing="1" w:after="100" w:afterAutospacing="1" w:line="276" w:lineRule="auto"/>
        <w:jc w:val="both"/>
      </w:pPr>
    </w:p>
    <w:p w14:paraId="233AD82A" w14:textId="77777777" w:rsidR="00FB704A" w:rsidRPr="006437A9" w:rsidRDefault="00FB704A" w:rsidP="00650B7A">
      <w:pPr>
        <w:spacing w:before="100" w:beforeAutospacing="1" w:after="100" w:afterAutospacing="1" w:line="276" w:lineRule="auto"/>
        <w:jc w:val="both"/>
      </w:pPr>
    </w:p>
    <w:p w14:paraId="13D000D0" w14:textId="5C605C21" w:rsidR="003B7064" w:rsidRPr="006437A9" w:rsidRDefault="00327E60" w:rsidP="003B7064">
      <w:pPr>
        <w:jc w:val="center"/>
        <w:rPr>
          <w:b/>
        </w:rPr>
      </w:pPr>
      <w:r w:rsidRPr="006437A9">
        <w:br w:type="page"/>
      </w:r>
      <w:r w:rsidR="003B7064" w:rsidRPr="006437A9">
        <w:rPr>
          <w:b/>
        </w:rPr>
        <w:lastRenderedPageBreak/>
        <w:t>ACKNOWLEDGEMENTS</w:t>
      </w:r>
    </w:p>
    <w:p w14:paraId="38DFF4F0" w14:textId="02C46E10" w:rsidR="00800D5B" w:rsidRPr="006437A9" w:rsidRDefault="00800D5B" w:rsidP="00800D5B">
      <w:pPr>
        <w:rPr>
          <w:b/>
        </w:rPr>
      </w:pPr>
    </w:p>
    <w:p w14:paraId="701F228A" w14:textId="77777777" w:rsidR="00800D5B" w:rsidRPr="006437A9" w:rsidRDefault="00800D5B" w:rsidP="00800D5B">
      <w:pPr>
        <w:spacing w:line="480" w:lineRule="auto"/>
        <w:jc w:val="center"/>
        <w:rPr>
          <w:color w:val="000000" w:themeColor="text1"/>
        </w:rPr>
      </w:pPr>
    </w:p>
    <w:p w14:paraId="003BC598" w14:textId="212667E6" w:rsidR="00800D5B" w:rsidRPr="006437A9" w:rsidRDefault="00D205E8" w:rsidP="009657AF">
      <w:pPr>
        <w:spacing w:line="480" w:lineRule="auto"/>
        <w:ind w:firstLine="426"/>
        <w:jc w:val="both"/>
        <w:rPr>
          <w:color w:val="000000" w:themeColor="text1"/>
        </w:rPr>
      </w:pPr>
      <w:r>
        <w:rPr>
          <w:color w:val="000000" w:themeColor="text1"/>
        </w:rPr>
        <w:t>…………………………………..</w:t>
      </w:r>
    </w:p>
    <w:p w14:paraId="1F28691D" w14:textId="77777777" w:rsidR="003B7064" w:rsidRPr="006437A9" w:rsidRDefault="003B7064" w:rsidP="003B7064">
      <w:pPr>
        <w:jc w:val="both"/>
        <w:rPr>
          <w:b/>
        </w:rPr>
      </w:pPr>
    </w:p>
    <w:p w14:paraId="6ED28AE5" w14:textId="77777777" w:rsidR="00800D5B" w:rsidRPr="006437A9" w:rsidRDefault="00800D5B" w:rsidP="003B7064">
      <w:pPr>
        <w:spacing w:line="480" w:lineRule="auto"/>
        <w:jc w:val="right"/>
      </w:pPr>
    </w:p>
    <w:p w14:paraId="4C51F8ED" w14:textId="3F175B98" w:rsidR="003B7064" w:rsidRPr="006437A9" w:rsidRDefault="00676308" w:rsidP="003B7064">
      <w:pPr>
        <w:spacing w:line="480" w:lineRule="auto"/>
        <w:jc w:val="right"/>
      </w:pPr>
      <w:r>
        <w:t>Jakarta,</w:t>
      </w:r>
      <w:r w:rsidRPr="006437A9">
        <w:t xml:space="preserve"> </w:t>
      </w:r>
      <w:r w:rsidR="00D205E8">
        <w:t>……………….</w:t>
      </w:r>
    </w:p>
    <w:p w14:paraId="7E09B75F" w14:textId="55CCA282" w:rsidR="00475FEB" w:rsidRPr="006437A9" w:rsidRDefault="00475FEB" w:rsidP="003B7064">
      <w:pPr>
        <w:spacing w:line="480" w:lineRule="auto"/>
        <w:jc w:val="right"/>
      </w:pPr>
    </w:p>
    <w:p w14:paraId="26833DC1" w14:textId="77777777" w:rsidR="00475FEB" w:rsidRPr="006437A9" w:rsidRDefault="00475FEB" w:rsidP="003B7064">
      <w:pPr>
        <w:spacing w:line="480" w:lineRule="auto"/>
        <w:jc w:val="right"/>
      </w:pPr>
    </w:p>
    <w:p w14:paraId="0E66007B" w14:textId="77777777" w:rsidR="00D205E8" w:rsidRPr="006437A9" w:rsidRDefault="00D205E8" w:rsidP="00D205E8">
      <w:pPr>
        <w:pStyle w:val="NormalWeb"/>
        <w:spacing w:before="0" w:beforeAutospacing="0" w:after="0" w:afterAutospacing="0"/>
        <w:jc w:val="right"/>
      </w:pPr>
      <w:r w:rsidRPr="006437A9">
        <w:t>(</w:t>
      </w:r>
      <w:r>
        <w:rPr>
          <w:b/>
        </w:rPr>
        <w:t>………NAME…..……</w:t>
      </w:r>
      <w:r w:rsidRPr="006437A9">
        <w:t>)</w:t>
      </w:r>
    </w:p>
    <w:p w14:paraId="7A2D1C76" w14:textId="77777777" w:rsidR="00D205E8" w:rsidRPr="006437A9" w:rsidRDefault="00D205E8" w:rsidP="00D205E8">
      <w:pPr>
        <w:pStyle w:val="NormalWeb"/>
        <w:spacing w:before="0" w:beforeAutospacing="0" w:after="0" w:afterAutospacing="0"/>
        <w:ind w:left="3600" w:firstLine="720"/>
        <w:jc w:val="center"/>
      </w:pPr>
      <w:r w:rsidRPr="006437A9">
        <w:t xml:space="preserve">                  </w:t>
      </w:r>
      <w:r>
        <w:t>…..NIM……</w:t>
      </w:r>
    </w:p>
    <w:p w14:paraId="5835F9BE" w14:textId="29BACB3C" w:rsidR="00060184" w:rsidRPr="006437A9" w:rsidRDefault="00060184">
      <w:r w:rsidRPr="006437A9">
        <w:br w:type="page"/>
      </w:r>
    </w:p>
    <w:p w14:paraId="24A70079" w14:textId="71015752" w:rsidR="00060184" w:rsidRPr="006437A9" w:rsidRDefault="00060184" w:rsidP="00060184">
      <w:pPr>
        <w:jc w:val="center"/>
      </w:pPr>
      <w:r w:rsidRPr="006437A9">
        <w:rPr>
          <w:b/>
        </w:rPr>
        <w:lastRenderedPageBreak/>
        <w:t>ABSTRACT</w:t>
      </w:r>
      <w:r w:rsidR="005773A9">
        <w:rPr>
          <w:b/>
        </w:rPr>
        <w:t xml:space="preserve"> (600 - 750 words)</w:t>
      </w:r>
    </w:p>
    <w:p w14:paraId="35C9DF2D" w14:textId="77777777" w:rsidR="00060184" w:rsidRPr="006437A9" w:rsidRDefault="00060184" w:rsidP="00060184">
      <w:pPr>
        <w:spacing w:line="276" w:lineRule="auto"/>
        <w:jc w:val="center"/>
        <w:rPr>
          <w:b/>
          <w:color w:val="000000" w:themeColor="text1"/>
        </w:rPr>
      </w:pPr>
    </w:p>
    <w:p w14:paraId="4AB1E435" w14:textId="434F3955" w:rsidR="005773A9" w:rsidRPr="005773A9" w:rsidRDefault="005773A9" w:rsidP="005773A9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eastAsiaTheme="minorEastAsia"/>
          <w:color w:val="000000"/>
          <w:lang w:val="en-US"/>
        </w:rPr>
      </w:pPr>
      <w:r w:rsidRPr="005773A9">
        <w:rPr>
          <w:rFonts w:eastAsiaTheme="minorEastAsia"/>
          <w:color w:val="000000"/>
          <w:lang w:val="en-US"/>
        </w:rPr>
        <w:t xml:space="preserve">paragraph 1: </w:t>
      </w:r>
      <w:r>
        <w:rPr>
          <w:rFonts w:eastAsiaTheme="minorEastAsia"/>
          <w:color w:val="000000"/>
          <w:lang w:val="en-US"/>
        </w:rPr>
        <w:t xml:space="preserve">rationale, </w:t>
      </w:r>
      <w:r w:rsidRPr="005773A9">
        <w:rPr>
          <w:rFonts w:eastAsiaTheme="minorEastAsia"/>
          <w:color w:val="000000"/>
          <w:lang w:val="en-US"/>
        </w:rPr>
        <w:t>gap in the literature, aims of the study, RQs</w:t>
      </w:r>
    </w:p>
    <w:p w14:paraId="258C9428" w14:textId="77777777" w:rsidR="005773A9" w:rsidRPr="005773A9" w:rsidRDefault="005773A9" w:rsidP="005773A9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eastAsiaTheme="minorEastAsia"/>
          <w:color w:val="000000"/>
          <w:lang w:val="en-US"/>
        </w:rPr>
      </w:pPr>
      <w:r w:rsidRPr="005773A9">
        <w:rPr>
          <w:rFonts w:eastAsiaTheme="minorEastAsia"/>
          <w:color w:val="000000"/>
          <w:lang w:val="en-US"/>
        </w:rPr>
        <w:t>paragraph 2: main theories in designing and analyzing data</w:t>
      </w:r>
    </w:p>
    <w:p w14:paraId="1D1C8046" w14:textId="5FF62608" w:rsidR="005773A9" w:rsidRPr="005773A9" w:rsidRDefault="005773A9" w:rsidP="005773A9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eastAsiaTheme="minorEastAsia"/>
          <w:color w:val="000000"/>
          <w:lang w:val="en-US"/>
        </w:rPr>
      </w:pPr>
      <w:r w:rsidRPr="005773A9">
        <w:rPr>
          <w:rFonts w:eastAsiaTheme="minorEastAsia"/>
          <w:color w:val="000000"/>
          <w:lang w:val="en-US"/>
        </w:rPr>
        <w:t>paragraph 3: methodology, research setting / institutions</w:t>
      </w:r>
      <w:r>
        <w:rPr>
          <w:rFonts w:eastAsiaTheme="minorEastAsia"/>
          <w:color w:val="000000"/>
          <w:lang w:val="en-US"/>
        </w:rPr>
        <w:t xml:space="preserve"> / objects of the study</w:t>
      </w:r>
      <w:r w:rsidRPr="005773A9">
        <w:rPr>
          <w:rFonts w:eastAsiaTheme="minorEastAsia"/>
          <w:color w:val="000000"/>
          <w:lang w:val="en-US"/>
        </w:rPr>
        <w:t xml:space="preserve">, sampling method, </w:t>
      </w:r>
      <w:r>
        <w:rPr>
          <w:rFonts w:eastAsiaTheme="minorEastAsia"/>
          <w:color w:val="000000"/>
          <w:lang w:val="en-US"/>
        </w:rPr>
        <w:t xml:space="preserve">data / </w:t>
      </w:r>
      <w:r w:rsidRPr="005773A9">
        <w:rPr>
          <w:rFonts w:eastAsiaTheme="minorEastAsia"/>
          <w:color w:val="000000"/>
          <w:lang w:val="en-US"/>
        </w:rPr>
        <w:t>participants, data collection instruments</w:t>
      </w:r>
      <w:r>
        <w:rPr>
          <w:rFonts w:eastAsiaTheme="minorEastAsia"/>
          <w:color w:val="000000"/>
          <w:lang w:val="en-US"/>
        </w:rPr>
        <w:t xml:space="preserve"> / procedures</w:t>
      </w:r>
      <w:r w:rsidRPr="005773A9">
        <w:rPr>
          <w:rFonts w:eastAsiaTheme="minorEastAsia"/>
          <w:color w:val="000000"/>
          <w:lang w:val="en-US"/>
        </w:rPr>
        <w:t xml:space="preserve">, data analysis </w:t>
      </w:r>
      <w:r>
        <w:rPr>
          <w:rFonts w:eastAsiaTheme="minorEastAsia"/>
          <w:color w:val="000000"/>
          <w:lang w:val="en-US"/>
        </w:rPr>
        <w:t xml:space="preserve">instruments </w:t>
      </w:r>
    </w:p>
    <w:p w14:paraId="6971CAAE" w14:textId="77777777" w:rsidR="005773A9" w:rsidRPr="005773A9" w:rsidRDefault="005773A9" w:rsidP="005773A9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eastAsiaTheme="minorEastAsia"/>
          <w:color w:val="000000"/>
          <w:lang w:val="en-US"/>
        </w:rPr>
      </w:pPr>
      <w:r w:rsidRPr="005773A9">
        <w:rPr>
          <w:rFonts w:eastAsiaTheme="minorEastAsia"/>
          <w:color w:val="000000"/>
          <w:lang w:val="en-US"/>
        </w:rPr>
        <w:t>paragraph 4: significant findings (answers to the RQs)</w:t>
      </w:r>
    </w:p>
    <w:p w14:paraId="5B1593E9" w14:textId="4D795977" w:rsidR="005773A9" w:rsidRPr="005773A9" w:rsidRDefault="005773A9" w:rsidP="005773A9">
      <w:pPr>
        <w:spacing w:line="480" w:lineRule="auto"/>
        <w:jc w:val="both"/>
      </w:pPr>
      <w:r w:rsidRPr="005773A9">
        <w:rPr>
          <w:rFonts w:eastAsiaTheme="minorEastAsia"/>
          <w:color w:val="000000"/>
          <w:lang w:val="en-US"/>
        </w:rPr>
        <w:t>paragraph 5: pedagogical implications and suggestions for further research</w:t>
      </w:r>
    </w:p>
    <w:p w14:paraId="5D1AD920" w14:textId="4C3BA498" w:rsidR="00060184" w:rsidRPr="006437A9" w:rsidRDefault="00060184" w:rsidP="00060184">
      <w:pPr>
        <w:spacing w:before="100" w:beforeAutospacing="1" w:after="100" w:afterAutospacing="1" w:line="276" w:lineRule="auto"/>
        <w:jc w:val="both"/>
      </w:pPr>
      <w:r w:rsidRPr="006437A9">
        <w:rPr>
          <w:b/>
          <w:bCs/>
        </w:rPr>
        <w:t xml:space="preserve">Keywords: </w:t>
      </w:r>
      <w:r w:rsidR="00C501BA" w:rsidRPr="00C501BA">
        <w:rPr>
          <w:bCs/>
          <w:color w:val="000000"/>
          <w:sz w:val="22"/>
          <w:szCs w:val="22"/>
        </w:rPr>
        <w:t>English as a Foreign Language;</w:t>
      </w:r>
      <w:r w:rsidR="00C501BA" w:rsidRPr="00C501BA">
        <w:rPr>
          <w:color w:val="000000"/>
          <w:sz w:val="22"/>
          <w:szCs w:val="22"/>
        </w:rPr>
        <w:t xml:space="preserve"> negotiation strategies; remote learning; translingual practice, translanguaging space</w:t>
      </w:r>
    </w:p>
    <w:p w14:paraId="3E88E431" w14:textId="77777777" w:rsidR="00060184" w:rsidRPr="006437A9" w:rsidRDefault="00060184" w:rsidP="003B7064">
      <w:pPr>
        <w:spacing w:line="480" w:lineRule="auto"/>
        <w:jc w:val="right"/>
      </w:pPr>
    </w:p>
    <w:p w14:paraId="1F661FB0" w14:textId="388F9674" w:rsidR="009657AF" w:rsidRPr="006437A9" w:rsidRDefault="009657AF">
      <w:r w:rsidRPr="006437A9">
        <w:br w:type="page"/>
      </w:r>
    </w:p>
    <w:p w14:paraId="273BD5BB" w14:textId="5837F0EB" w:rsidR="003C18B9" w:rsidRPr="006437A9" w:rsidRDefault="000F26C6" w:rsidP="00AF2FDA">
      <w:pPr>
        <w:pStyle w:val="JudulBabdenganNomor"/>
        <w:ind w:left="340"/>
        <w:rPr>
          <w:rFonts w:cs="Times New Roman"/>
          <w:sz w:val="24"/>
          <w:szCs w:val="24"/>
        </w:rPr>
      </w:pPr>
      <w:r w:rsidRPr="006437A9">
        <w:rPr>
          <w:rFonts w:cs="Times New Roman"/>
          <w:sz w:val="24"/>
          <w:szCs w:val="24"/>
        </w:rPr>
        <w:lastRenderedPageBreak/>
        <w:t>TABLE OF CONTENT</w:t>
      </w:r>
      <w:r w:rsidR="00536D0F">
        <w:rPr>
          <w:rFonts w:cs="Times New Roman"/>
          <w:sz w:val="24"/>
          <w:szCs w:val="24"/>
        </w:rPr>
        <w:t xml:space="preserve"> </w:t>
      </w:r>
      <w:r w:rsidR="00536D0F" w:rsidRPr="00536D0F">
        <w:rPr>
          <w:rFonts w:cs="Times New Roman"/>
          <w:sz w:val="24"/>
          <w:szCs w:val="24"/>
          <w:highlight w:val="yellow"/>
        </w:rPr>
        <w:t>(an example)</w:t>
      </w:r>
    </w:p>
    <w:sdt>
      <w:sdtPr>
        <w:rPr>
          <w:rFonts w:ascii="Times New Roman" w:eastAsiaTheme="minorEastAsia" w:hAnsi="Times New Roman" w:cs="Times New Roman"/>
          <w:b w:val="0"/>
          <w:bCs w:val="0"/>
          <w:color w:val="auto"/>
          <w:sz w:val="24"/>
          <w:szCs w:val="24"/>
          <w:lang w:val="en-ID" w:eastAsia="ja-JP"/>
        </w:rPr>
        <w:id w:val="-1916623008"/>
        <w:docPartObj>
          <w:docPartGallery w:val="Table of Contents"/>
          <w:docPartUnique/>
        </w:docPartObj>
      </w:sdtPr>
      <w:sdtEndPr>
        <w:rPr>
          <w:rFonts w:cstheme="minorBidi"/>
          <w:noProof/>
          <w:szCs w:val="22"/>
          <w:highlight w:val="yellow"/>
          <w:lang w:val="en-US" w:eastAsia="en-US"/>
        </w:rPr>
      </w:sdtEndPr>
      <w:sdtContent>
        <w:p w14:paraId="03837F64" w14:textId="279CA874" w:rsidR="003C18B9" w:rsidRPr="006437A9" w:rsidRDefault="003C18B9" w:rsidP="006D33A5">
          <w:pPr>
            <w:pStyle w:val="TOCHeading"/>
            <w:spacing w:before="120" w:after="120" w:line="240" w:lineRule="auto"/>
            <w:rPr>
              <w:rFonts w:ascii="Times New Roman" w:hAnsi="Times New Roman" w:cs="Times New Roman"/>
              <w:sz w:val="24"/>
              <w:szCs w:val="24"/>
            </w:rPr>
          </w:pPr>
        </w:p>
        <w:p w14:paraId="6E6A2855" w14:textId="50F8C36D" w:rsidR="003C18B9" w:rsidRPr="006437A9" w:rsidRDefault="005A1199" w:rsidP="006D33A5">
          <w:pPr>
            <w:pStyle w:val="TOC1"/>
            <w:tabs>
              <w:tab w:val="clear" w:pos="7928"/>
              <w:tab w:val="right" w:pos="7931"/>
            </w:tabs>
            <w:spacing w:before="120" w:after="120" w:line="240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bCs/>
              <w:szCs w:val="24"/>
            </w:rPr>
            <w:t>DISSERTATION APPR</w:t>
          </w:r>
          <w:r w:rsidR="007259BC" w:rsidRPr="006437A9">
            <w:rPr>
              <w:rFonts w:cs="Times New Roman"/>
              <w:bCs/>
              <w:szCs w:val="24"/>
            </w:rPr>
            <w:t>O</w:t>
          </w:r>
          <w:r w:rsidRPr="006437A9">
            <w:rPr>
              <w:rFonts w:cs="Times New Roman"/>
              <w:bCs/>
              <w:szCs w:val="24"/>
            </w:rPr>
            <w:t>VAL FORM</w:t>
          </w:r>
          <w:r w:rsidR="003C18B9" w:rsidRPr="006437A9">
            <w:rPr>
              <w:rFonts w:cs="Times New Roman"/>
              <w:b/>
              <w:bCs/>
              <w:szCs w:val="24"/>
            </w:rPr>
            <w:fldChar w:fldCharType="begin"/>
          </w:r>
          <w:r w:rsidR="003C18B9" w:rsidRPr="006437A9">
            <w:rPr>
              <w:rFonts w:cs="Times New Roman"/>
              <w:b/>
              <w:bCs/>
              <w:szCs w:val="24"/>
            </w:rPr>
            <w:instrText xml:space="preserve"> TOC \o "1-3" \h \z \u </w:instrText>
          </w:r>
          <w:r w:rsidR="003C18B9" w:rsidRPr="006437A9">
            <w:rPr>
              <w:rFonts w:cs="Times New Roman"/>
              <w:b/>
              <w:bCs/>
              <w:szCs w:val="24"/>
            </w:rPr>
            <w:fldChar w:fldCharType="separate"/>
          </w:r>
          <w:hyperlink w:anchor="_Toc63338901" w:history="1">
            <w:r w:rsidR="003C18B9" w:rsidRPr="006437A9">
              <w:rPr>
                <w:rFonts w:cs="Times New Roman"/>
                <w:webHidden/>
                <w:szCs w:val="24"/>
              </w:rPr>
              <w:tab/>
            </w:r>
            <w:r w:rsidR="00253E01" w:rsidRPr="006437A9">
              <w:rPr>
                <w:rFonts w:cs="Times New Roman"/>
                <w:webHidden/>
                <w:szCs w:val="24"/>
              </w:rPr>
              <w:t>i</w:t>
            </w:r>
          </w:hyperlink>
          <w:r w:rsidR="009C2428" w:rsidRPr="006437A9">
            <w:rPr>
              <w:rFonts w:cs="Times New Roman"/>
              <w:szCs w:val="24"/>
            </w:rPr>
            <w:t>i</w:t>
          </w:r>
        </w:p>
        <w:p w14:paraId="27AFE26B" w14:textId="0CD85501" w:rsidR="005A1199" w:rsidRPr="006437A9" w:rsidRDefault="005A1199" w:rsidP="006D33A5">
          <w:pPr>
            <w:spacing w:before="120" w:after="120"/>
            <w:ind w:right="-6"/>
            <w:rPr>
              <w:bCs/>
            </w:rPr>
          </w:pPr>
          <w:r w:rsidRPr="006437A9">
            <w:rPr>
              <w:bCs/>
            </w:rPr>
            <w:t>ORIGINALITY STATEMENT                                                                              ii</w:t>
          </w:r>
          <w:r w:rsidR="004D5B94" w:rsidRPr="006437A9">
            <w:rPr>
              <w:bCs/>
            </w:rPr>
            <w:t>i</w:t>
          </w:r>
        </w:p>
        <w:p w14:paraId="696FCA5D" w14:textId="72A22245" w:rsidR="005A1199" w:rsidRPr="006437A9" w:rsidRDefault="005A1199" w:rsidP="006D33A5">
          <w:pPr>
            <w:spacing w:before="120" w:after="120"/>
            <w:ind w:right="-7"/>
            <w:rPr>
              <w:bCs/>
            </w:rPr>
          </w:pPr>
          <w:r w:rsidRPr="006437A9">
            <w:rPr>
              <w:bCs/>
            </w:rPr>
            <w:t>ACKNOWLEDGEMENTS                                                                                    i</w:t>
          </w:r>
          <w:r w:rsidR="004D5B94" w:rsidRPr="006437A9">
            <w:rPr>
              <w:bCs/>
            </w:rPr>
            <w:t>v</w:t>
          </w:r>
        </w:p>
        <w:p w14:paraId="7DD52510" w14:textId="79F12C42" w:rsidR="005A1199" w:rsidRPr="006437A9" w:rsidRDefault="005A1199" w:rsidP="006D33A5">
          <w:pPr>
            <w:spacing w:before="120" w:after="120"/>
            <w:ind w:right="-7"/>
            <w:rPr>
              <w:bCs/>
            </w:rPr>
          </w:pPr>
          <w:r w:rsidRPr="006437A9">
            <w:rPr>
              <w:bCs/>
            </w:rPr>
            <w:t xml:space="preserve">ABSTRACT                                                                               </w:t>
          </w:r>
          <w:r w:rsidR="00BE39E4" w:rsidRPr="006437A9">
            <w:rPr>
              <w:bCs/>
            </w:rPr>
            <w:t xml:space="preserve">                             v</w:t>
          </w:r>
          <w:r w:rsidR="004D5B94" w:rsidRPr="006437A9">
            <w:rPr>
              <w:bCs/>
            </w:rPr>
            <w:t>i</w:t>
          </w:r>
        </w:p>
        <w:p w14:paraId="2FD6A8AC" w14:textId="77B53ACC" w:rsidR="00253E01" w:rsidRPr="006437A9" w:rsidRDefault="00253E01" w:rsidP="006D33A5">
          <w:pPr>
            <w:pStyle w:val="TOC1"/>
            <w:spacing w:before="120" w:after="120" w:line="240" w:lineRule="auto"/>
            <w:rPr>
              <w:rFonts w:cs="Times New Roman"/>
              <w:szCs w:val="24"/>
            </w:rPr>
          </w:pPr>
          <w:hyperlink w:anchor="_Toc63338901" w:history="1">
            <w:r w:rsidRPr="006437A9">
              <w:rPr>
                <w:rStyle w:val="Hyperlink"/>
                <w:rFonts w:cs="Times New Roman"/>
                <w:szCs w:val="24"/>
                <w:u w:val="none"/>
              </w:rPr>
              <w:t>TABLE OF CONTENT</w:t>
            </w:r>
            <w:r w:rsidRPr="006437A9">
              <w:rPr>
                <w:rFonts w:cs="Times New Roman"/>
                <w:webHidden/>
                <w:szCs w:val="24"/>
              </w:rPr>
              <w:tab/>
            </w:r>
            <w:r w:rsidR="00BE39E4" w:rsidRPr="006437A9">
              <w:rPr>
                <w:rFonts w:cs="Times New Roman"/>
                <w:webHidden/>
                <w:szCs w:val="24"/>
              </w:rPr>
              <w:t>v</w:t>
            </w:r>
          </w:hyperlink>
          <w:r w:rsidR="004D5B94" w:rsidRPr="006437A9">
            <w:rPr>
              <w:rFonts w:cs="Times New Roman"/>
              <w:szCs w:val="24"/>
            </w:rPr>
            <w:t>ii</w:t>
          </w:r>
        </w:p>
        <w:p w14:paraId="7FD84A7C" w14:textId="4F967431" w:rsidR="00BE39E4" w:rsidRPr="006437A9" w:rsidRDefault="00BE39E4" w:rsidP="006D33A5">
          <w:pPr>
            <w:spacing w:before="120" w:after="120"/>
            <w:ind w:right="-7"/>
            <w:rPr>
              <w:bCs/>
            </w:rPr>
          </w:pPr>
          <w:r w:rsidRPr="006437A9">
            <w:rPr>
              <w:bCs/>
            </w:rPr>
            <w:t xml:space="preserve">LIST OF TABLES                                                                                                </w:t>
          </w:r>
          <w:r w:rsidR="004D5B94" w:rsidRPr="006437A9">
            <w:rPr>
              <w:bCs/>
            </w:rPr>
            <w:t xml:space="preserve">   x</w:t>
          </w:r>
        </w:p>
        <w:p w14:paraId="1985D8BE" w14:textId="08C93CE1" w:rsidR="00BE39E4" w:rsidRPr="006437A9" w:rsidRDefault="00BE39E4" w:rsidP="006D33A5">
          <w:pPr>
            <w:spacing w:before="120" w:after="120"/>
            <w:ind w:right="-7"/>
            <w:rPr>
              <w:bCs/>
            </w:rPr>
          </w:pPr>
          <w:r w:rsidRPr="006437A9">
            <w:rPr>
              <w:bCs/>
            </w:rPr>
            <w:t>LIST OF FIGURES                                                                                                x</w:t>
          </w:r>
          <w:r w:rsidR="004D5B94" w:rsidRPr="006437A9">
            <w:rPr>
              <w:bCs/>
            </w:rPr>
            <w:t>i</w:t>
          </w:r>
        </w:p>
        <w:p w14:paraId="12A88AB9" w14:textId="0709E309" w:rsidR="00D347CE" w:rsidRPr="006437A9" w:rsidRDefault="00D347CE" w:rsidP="00505F47">
          <w:pPr>
            <w:pStyle w:val="TOC1"/>
            <w:tabs>
              <w:tab w:val="clear" w:pos="1701"/>
              <w:tab w:val="left" w:pos="1418"/>
            </w:tabs>
            <w:spacing w:before="120" w:after="120" w:line="240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szCs w:val="24"/>
            </w:rPr>
            <w:t>CHAPTER</w:t>
          </w:r>
          <w:r w:rsidR="00BD6407" w:rsidRPr="006437A9">
            <w:rPr>
              <w:rFonts w:cs="Times New Roman"/>
              <w:szCs w:val="24"/>
            </w:rPr>
            <w:t xml:space="preserve"> </w:t>
          </w:r>
          <w:hyperlink w:anchor="_Toc63338911" w:history="1">
            <w:r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 xml:space="preserve">I </w:t>
            </w:r>
            <w:r w:rsidR="00BD6407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 xml:space="preserve">  </w:t>
            </w:r>
            <w:r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>INTRODUCTION</w:t>
            </w:r>
            <w:r w:rsidRPr="006437A9">
              <w:rPr>
                <w:rFonts w:cs="Times New Roman"/>
                <w:webHidden/>
                <w:szCs w:val="24"/>
              </w:rPr>
              <w:tab/>
            </w:r>
          </w:hyperlink>
        </w:p>
        <w:p w14:paraId="636C56BA" w14:textId="603FBA95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05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1</w:t>
            </w:r>
            <w:r w:rsidR="00D82FF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070FC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Background of the Study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8C5AF8" w:rsidRPr="006437A9">
              <w:rPr>
                <w:rFonts w:cs="Times New Roman"/>
                <w:noProof/>
                <w:webHidden/>
                <w:szCs w:val="24"/>
              </w:rPr>
              <w:t>1</w:t>
            </w:r>
          </w:hyperlink>
        </w:p>
        <w:p w14:paraId="4E47F90F" w14:textId="2B1B4843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06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2</w:t>
            </w:r>
            <w:r w:rsidR="00D82FF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070FC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Research Questions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991E2D" w:rsidRPr="006437A9">
              <w:rPr>
                <w:rFonts w:cs="Times New Roman"/>
                <w:noProof/>
                <w:webHidden/>
                <w:szCs w:val="24"/>
              </w:rPr>
              <w:t>6</w:t>
            </w:r>
          </w:hyperlink>
        </w:p>
        <w:p w14:paraId="3A2A85F9" w14:textId="42B3CE9B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07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3</w:t>
            </w:r>
            <w:r w:rsidR="00D82FF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070FC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Objective of the Study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FD1330" w:rsidRPr="006437A9">
              <w:rPr>
                <w:rFonts w:cs="Times New Roman"/>
                <w:noProof/>
                <w:webHidden/>
                <w:szCs w:val="24"/>
              </w:rPr>
              <w:t>6</w:t>
            </w:r>
          </w:hyperlink>
        </w:p>
        <w:p w14:paraId="0C626CEA" w14:textId="1C5EF0CA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08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4</w:t>
            </w:r>
            <w:r w:rsidR="00D82FF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820FA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Significance of the Study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</w:hyperlink>
          <w:r w:rsidR="004D5B94" w:rsidRPr="006437A9">
            <w:rPr>
              <w:rFonts w:cs="Times New Roman"/>
              <w:noProof/>
              <w:szCs w:val="24"/>
            </w:rPr>
            <w:t>6</w:t>
          </w:r>
        </w:p>
        <w:p w14:paraId="4E3A29A6" w14:textId="07719D1A" w:rsidR="003916B7" w:rsidRPr="006437A9" w:rsidRDefault="003916B7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08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5</w:t>
            </w:r>
            <w:r w:rsidR="00D82FF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The Scope of the Study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</w:hyperlink>
          <w:r w:rsidR="00FD1330" w:rsidRPr="006437A9">
            <w:rPr>
              <w:rFonts w:cs="Times New Roman"/>
              <w:noProof/>
              <w:szCs w:val="24"/>
            </w:rPr>
            <w:t>8</w:t>
          </w:r>
        </w:p>
        <w:p w14:paraId="5C2836E4" w14:textId="58A578AD" w:rsidR="003916B7" w:rsidRPr="006437A9" w:rsidRDefault="003916B7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08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6</w:t>
            </w:r>
            <w:r w:rsidR="00D82FF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Definition of Terms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</w:hyperlink>
          <w:r w:rsidR="00FD1330" w:rsidRPr="006437A9">
            <w:rPr>
              <w:rFonts w:cs="Times New Roman"/>
              <w:noProof/>
              <w:szCs w:val="24"/>
            </w:rPr>
            <w:t>8</w:t>
          </w:r>
        </w:p>
        <w:p w14:paraId="3AD4DD27" w14:textId="6D7B574B" w:rsidR="003C18B9" w:rsidRPr="006437A9" w:rsidRDefault="00820FAC" w:rsidP="006D33A5">
          <w:pPr>
            <w:pStyle w:val="TOC1"/>
            <w:spacing w:before="120" w:after="120" w:line="240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szCs w:val="24"/>
            </w:rPr>
            <w:t>CHAPTER</w:t>
          </w:r>
          <w:r w:rsidR="00BD6407" w:rsidRPr="006437A9">
            <w:rPr>
              <w:rFonts w:cs="Times New Roman"/>
              <w:szCs w:val="24"/>
            </w:rPr>
            <w:t xml:space="preserve"> </w:t>
          </w:r>
          <w:hyperlink w:anchor="_Toc63338911" w:history="1">
            <w:r w:rsidR="003C18B9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>II</w:t>
            </w:r>
            <w:r w:rsidR="003916B7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 xml:space="preserve"> </w:t>
            </w:r>
            <w:r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>LITERATURE</w:t>
            </w:r>
            <w:r w:rsidR="00BD6407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 xml:space="preserve">  </w:t>
            </w:r>
            <w:r w:rsidR="003916B7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>REVIEW</w:t>
            </w:r>
            <w:r w:rsidR="00301BA9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 xml:space="preserve"> AND THEORETICAL FRAMEWO</w:t>
            </w:r>
            <w:r w:rsidR="00333D1C">
              <w:rPr>
                <w:rStyle w:val="Hyperlink"/>
                <w:rFonts w:cs="Times New Roman"/>
                <w:bCs/>
                <w:szCs w:val="24"/>
                <w:u w:val="none"/>
              </w:rPr>
              <w:t>R</w:t>
            </w:r>
            <w:r w:rsidR="00301BA9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>K</w:t>
            </w:r>
            <w:r w:rsidR="003916B7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 xml:space="preserve"> </w:t>
            </w:r>
            <w:r w:rsidR="003916B7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ab/>
            </w:r>
          </w:hyperlink>
        </w:p>
        <w:p w14:paraId="59320C84" w14:textId="4B39F03A" w:rsidR="00B11116" w:rsidRPr="006437A9" w:rsidRDefault="00B11116" w:rsidP="00B11116">
          <w:pPr>
            <w:pStyle w:val="TOC2"/>
            <w:rPr>
              <w:rFonts w:cs="Times New Roman"/>
              <w:noProof/>
              <w:szCs w:val="24"/>
            </w:rPr>
          </w:pPr>
          <w:hyperlink w:anchor="_Toc63338912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</w:t>
            </w:r>
            <w:r w:rsidR="0010762E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From Translanguaging to Translingual Practice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  <w:t>1</w:t>
            </w:r>
            <w:r w:rsidR="00551A4B" w:rsidRPr="006437A9">
              <w:rPr>
                <w:rFonts w:cs="Times New Roman"/>
                <w:noProof/>
                <w:webHidden/>
                <w:szCs w:val="24"/>
              </w:rPr>
              <w:t>2</w:t>
            </w:r>
          </w:hyperlink>
        </w:p>
        <w:p w14:paraId="0212613A" w14:textId="0BD80FD0" w:rsidR="007F352B" w:rsidRPr="006437A9" w:rsidRDefault="007F352B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</w:t>
          </w:r>
          <w:r w:rsidR="00383C93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07C89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</w:t>
          </w:r>
          <w:r w:rsidR="0010762E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hyperlink w:anchor="_Toc63338913" w:history="1">
            <w:r w:rsidR="003C18B9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1.</w:t>
            </w:r>
            <w:r w:rsidR="003C18B9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On </w:t>
            </w:r>
            <w:r w:rsidR="00400262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Translanguaging</w:t>
            </w:r>
            <w:r w:rsidR="003C18B9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00262" w:rsidRPr="006437A9">
              <w:rPr>
                <w:rFonts w:cs="Times New Roman"/>
                <w:noProof/>
                <w:webHidden/>
                <w:szCs w:val="24"/>
              </w:rPr>
              <w:t>1</w:t>
            </w:r>
            <w:r w:rsidR="00551A4B" w:rsidRPr="006437A9">
              <w:rPr>
                <w:rFonts w:cs="Times New Roman"/>
                <w:noProof/>
                <w:webHidden/>
                <w:szCs w:val="24"/>
              </w:rPr>
              <w:t>2</w:t>
            </w:r>
          </w:hyperlink>
        </w:p>
        <w:p w14:paraId="484F0D7B" w14:textId="789D6788" w:rsidR="003C18B9" w:rsidRPr="006437A9" w:rsidRDefault="00D04BE0" w:rsidP="0010762E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7F352B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0B6A4B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83C93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07C89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10762E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</w:t>
          </w:r>
          <w:hyperlink w:anchor="_Toc63338913" w:history="1">
            <w:r w:rsidR="003C18B9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2.</w:t>
            </w:r>
            <w:r w:rsidR="003C18B9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Translin</w:t>
            </w:r>
            <w:r w:rsidR="00C878B7">
              <w:rPr>
                <w:rStyle w:val="Hyperlink"/>
                <w:rFonts w:cs="Times New Roman"/>
                <w:noProof/>
                <w:szCs w:val="24"/>
                <w:u w:val="none"/>
              </w:rPr>
              <w:t>gual Practice and the Challenge</w:t>
            </w:r>
            <w:r w:rsidR="003C18B9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F06E91" w:rsidRPr="006437A9">
              <w:rPr>
                <w:rFonts w:cs="Times New Roman"/>
                <w:noProof/>
                <w:webHidden/>
                <w:szCs w:val="24"/>
              </w:rPr>
              <w:t>2</w:t>
            </w:r>
            <w:r w:rsidR="00C878B7">
              <w:rPr>
                <w:rFonts w:cs="Times New Roman"/>
                <w:noProof/>
                <w:webHidden/>
                <w:szCs w:val="24"/>
              </w:rPr>
              <w:t>3</w:t>
            </w:r>
          </w:hyperlink>
        </w:p>
        <w:p w14:paraId="67F13FC1" w14:textId="760FBF62" w:rsidR="00F06E91" w:rsidRPr="006437A9" w:rsidRDefault="007F352B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</w:t>
          </w:r>
          <w:r w:rsidR="00383C93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07C89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</w:t>
          </w:r>
          <w:hyperlink w:anchor="_Toc63338913" w:history="1"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10762E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</w:t>
            </w:r>
            <w:r w:rsidR="00D07762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Translingual Negotiation Strategies:    </w:t>
            </w:r>
            <w:r w:rsidR="00D07762" w:rsidRPr="006437A9">
              <w:rPr>
                <w:rFonts w:cs="Times New Roman"/>
                <w:noProof/>
                <w:webHidden/>
                <w:szCs w:val="24"/>
              </w:rPr>
              <w:t xml:space="preserve"> </w:t>
            </w:r>
            <w:r w:rsidR="00D07762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A84F13" w:rsidRPr="006437A9">
              <w:rPr>
                <w:rFonts w:cs="Times New Roman"/>
                <w:noProof/>
                <w:webHidden/>
                <w:szCs w:val="24"/>
              </w:rPr>
              <w:t>29</w:t>
            </w:r>
          </w:hyperlink>
        </w:p>
        <w:p w14:paraId="0E8B3C67" w14:textId="30BFD42A" w:rsidR="00F06E91" w:rsidRPr="006437A9" w:rsidRDefault="00D07762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       </w:t>
          </w:r>
          <w:r w:rsidR="00383C93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07C89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</w:t>
          </w:r>
          <w:hyperlink w:anchor="_Toc63338913" w:history="1"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D95608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D95608" w:rsidRPr="006437A9">
              <w:rPr>
                <w:rFonts w:cs="Times New Roman"/>
                <w:szCs w:val="24"/>
              </w:rPr>
              <w:t>Envoicing</w:t>
            </w:r>
            <w:r w:rsidR="00F06E91" w:rsidRPr="006437A9">
              <w:rPr>
                <w:rFonts w:cs="Times New Roman"/>
                <w:szCs w:val="24"/>
              </w:rPr>
              <w:t xml:space="preserve"> Strategies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F06E91" w:rsidRPr="006437A9">
              <w:rPr>
                <w:rFonts w:cs="Times New Roman"/>
                <w:noProof/>
                <w:webHidden/>
                <w:szCs w:val="24"/>
              </w:rPr>
              <w:tab/>
              <w:t>3</w:t>
            </w:r>
            <w:r w:rsidR="00551A4B" w:rsidRPr="006437A9">
              <w:rPr>
                <w:rFonts w:cs="Times New Roman"/>
                <w:noProof/>
                <w:webHidden/>
                <w:szCs w:val="24"/>
              </w:rPr>
              <w:t>0</w:t>
            </w:r>
          </w:hyperlink>
        </w:p>
        <w:p w14:paraId="3C30CC4C" w14:textId="0112D555" w:rsidR="00D95608" w:rsidRPr="006437A9" w:rsidRDefault="00D95608" w:rsidP="00D95608">
          <w:pPr>
            <w:ind w:firstLine="2410"/>
            <w:rPr>
              <w:lang w:val="en-US"/>
            </w:rPr>
          </w:pPr>
          <w:hyperlink w:anchor="_Toc63338913" w:history="1">
            <w:r w:rsidRPr="006437A9">
              <w:rPr>
                <w:rStyle w:val="Hyperlink"/>
                <w:noProof/>
                <w:u w:val="none"/>
              </w:rPr>
              <w:t>2.</w:t>
            </w:r>
            <w:r w:rsidR="004D5B94" w:rsidRPr="006437A9">
              <w:rPr>
                <w:rStyle w:val="Hyperlink"/>
                <w:noProof/>
                <w:u w:val="none"/>
              </w:rPr>
              <w:t>1</w:t>
            </w:r>
            <w:r w:rsidRPr="006437A9">
              <w:rPr>
                <w:rStyle w:val="Hyperlink"/>
                <w:noProof/>
                <w:u w:val="none"/>
              </w:rPr>
              <w:t>.</w:t>
            </w:r>
            <w:r w:rsidR="004D5B94" w:rsidRPr="006437A9">
              <w:rPr>
                <w:rStyle w:val="Hyperlink"/>
                <w:noProof/>
                <w:u w:val="none"/>
              </w:rPr>
              <w:t>3</w:t>
            </w:r>
            <w:r w:rsidRPr="006437A9">
              <w:rPr>
                <w:rStyle w:val="Hyperlink"/>
                <w:noProof/>
                <w:u w:val="none"/>
              </w:rPr>
              <w:t xml:space="preserve">.2. </w:t>
            </w:r>
            <w:r w:rsidRPr="006437A9">
              <w:t>Recontextualization Strategies</w:t>
            </w:r>
            <w:r w:rsidR="004D5B94" w:rsidRPr="006437A9">
              <w:t xml:space="preserve"> </w:t>
            </w:r>
            <w:r w:rsidRPr="006437A9">
              <w:rPr>
                <w:rStyle w:val="Hyperlink"/>
                <w:noProof/>
                <w:u w:val="none"/>
              </w:rPr>
              <w:t xml:space="preserve">     </w:t>
            </w:r>
            <w:r w:rsidRPr="006437A9">
              <w:rPr>
                <w:noProof/>
                <w:webHidden/>
              </w:rPr>
              <w:tab/>
            </w:r>
            <w:r w:rsidRPr="006437A9">
              <w:rPr>
                <w:noProof/>
                <w:webHidden/>
              </w:rPr>
              <w:tab/>
              <w:t xml:space="preserve">       </w:t>
            </w:r>
            <w:r w:rsidR="004D5B94" w:rsidRPr="006437A9">
              <w:rPr>
                <w:noProof/>
                <w:webHidden/>
              </w:rPr>
              <w:t xml:space="preserve"> </w:t>
            </w:r>
            <w:r w:rsidRPr="006437A9">
              <w:rPr>
                <w:noProof/>
                <w:webHidden/>
              </w:rPr>
              <w:t>3</w:t>
            </w:r>
            <w:r w:rsidR="00551A4B" w:rsidRPr="006437A9">
              <w:rPr>
                <w:noProof/>
                <w:webHidden/>
              </w:rPr>
              <w:t>2</w:t>
            </w:r>
          </w:hyperlink>
        </w:p>
        <w:p w14:paraId="6DCD8A46" w14:textId="65F96B19" w:rsidR="00F06E91" w:rsidRPr="006437A9" w:rsidRDefault="00D07762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       </w:t>
          </w:r>
          <w:r w:rsidR="00383C93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07C89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</w:t>
          </w:r>
          <w:hyperlink w:anchor="_Toc63338913" w:history="1"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3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A5637A" w:rsidRPr="006437A9">
              <w:rPr>
                <w:rFonts w:cs="Times New Roman"/>
                <w:szCs w:val="24"/>
              </w:rPr>
              <w:t>Interactional</w:t>
            </w:r>
            <w:r w:rsidR="00F06E91" w:rsidRPr="006437A9">
              <w:rPr>
                <w:rFonts w:cs="Times New Roman"/>
                <w:szCs w:val="24"/>
              </w:rPr>
              <w:t xml:space="preserve"> Strategies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</w:t>
            </w:r>
            <w:r w:rsidR="00F06E91" w:rsidRPr="006437A9">
              <w:rPr>
                <w:rFonts w:cs="Times New Roman"/>
                <w:noProof/>
                <w:webHidden/>
                <w:szCs w:val="24"/>
              </w:rPr>
              <w:tab/>
              <w:t>3</w:t>
            </w:r>
            <w:r w:rsidR="004D5B94" w:rsidRPr="006437A9">
              <w:rPr>
                <w:rFonts w:cs="Times New Roman"/>
                <w:noProof/>
                <w:webHidden/>
                <w:szCs w:val="24"/>
              </w:rPr>
              <w:t>4</w:t>
            </w:r>
          </w:hyperlink>
        </w:p>
        <w:p w14:paraId="5A597D5A" w14:textId="30FA82D2" w:rsidR="00F06E91" w:rsidRPr="006437A9" w:rsidRDefault="00D07762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       </w:t>
          </w:r>
          <w:r w:rsidR="00383C93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07C89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</w:t>
          </w:r>
          <w:hyperlink w:anchor="_Toc63338913" w:history="1"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4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F06E91" w:rsidRPr="006437A9">
              <w:rPr>
                <w:rFonts w:cs="Times New Roman"/>
                <w:szCs w:val="24"/>
              </w:rPr>
              <w:t>Entextualization Strategies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F06E91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A1681" w:rsidRPr="006437A9">
              <w:rPr>
                <w:rFonts w:cs="Times New Roman"/>
                <w:noProof/>
                <w:webHidden/>
                <w:szCs w:val="24"/>
              </w:rPr>
              <w:t>3</w:t>
            </w:r>
            <w:r w:rsidR="00551A4B" w:rsidRPr="006437A9">
              <w:rPr>
                <w:rFonts w:cs="Times New Roman"/>
                <w:noProof/>
                <w:webHidden/>
                <w:szCs w:val="24"/>
              </w:rPr>
              <w:t>5</w:t>
            </w:r>
          </w:hyperlink>
        </w:p>
        <w:p w14:paraId="46446F26" w14:textId="76D43937" w:rsidR="00CE6D40" w:rsidRPr="006437A9" w:rsidRDefault="00F06E91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. </w:t>
            </w:r>
            <w:r w:rsidRPr="006437A9">
              <w:rPr>
                <w:rFonts w:cs="Times New Roman"/>
                <w:szCs w:val="24"/>
              </w:rPr>
              <w:t xml:space="preserve">Monolingual </w:t>
            </w:r>
            <w:r w:rsidR="00C728F5" w:rsidRPr="006437A9">
              <w:rPr>
                <w:rFonts w:cs="Times New Roman"/>
                <w:szCs w:val="24"/>
              </w:rPr>
              <w:t>vs</w:t>
            </w:r>
            <w:r w:rsidR="00A62535">
              <w:rPr>
                <w:rFonts w:cs="Times New Roman"/>
                <w:szCs w:val="24"/>
              </w:rPr>
              <w:t>.</w:t>
            </w:r>
            <w:r w:rsidRPr="006437A9">
              <w:rPr>
                <w:rFonts w:cs="Times New Roman"/>
                <w:szCs w:val="24"/>
              </w:rPr>
              <w:t xml:space="preserve"> Translingual Orientation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A1681" w:rsidRPr="006437A9">
              <w:rPr>
                <w:rFonts w:cs="Times New Roman"/>
                <w:noProof/>
                <w:webHidden/>
                <w:szCs w:val="24"/>
              </w:rPr>
              <w:t>3</w:t>
            </w:r>
            <w:r w:rsidR="00A84F13" w:rsidRPr="006437A9">
              <w:rPr>
                <w:rFonts w:cs="Times New Roman"/>
                <w:noProof/>
                <w:webHidden/>
                <w:szCs w:val="24"/>
              </w:rPr>
              <w:t>7</w:t>
            </w:r>
          </w:hyperlink>
        </w:p>
        <w:p w14:paraId="1BC9A9BB" w14:textId="50279853" w:rsidR="000869B0" w:rsidRPr="006437A9" w:rsidRDefault="000869B0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. </w:t>
            </w:r>
            <w:r w:rsidR="00C878B7">
              <w:rPr>
                <w:rFonts w:cs="Times New Roman"/>
                <w:szCs w:val="24"/>
              </w:rPr>
              <w:t>Translanguaging a</w:t>
            </w:r>
            <w:r w:rsidRPr="006437A9">
              <w:rPr>
                <w:rFonts w:cs="Times New Roman"/>
                <w:szCs w:val="24"/>
              </w:rPr>
              <w:t>s Pedagog</w:t>
            </w:r>
            <w:r w:rsidR="004D5B94" w:rsidRPr="006437A9">
              <w:rPr>
                <w:rFonts w:cs="Times New Roman"/>
                <w:szCs w:val="24"/>
              </w:rPr>
              <w:t>ical Practice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A84F13" w:rsidRPr="006437A9">
              <w:rPr>
                <w:rFonts w:cs="Times New Roman"/>
                <w:noProof/>
                <w:webHidden/>
                <w:szCs w:val="24"/>
              </w:rPr>
              <w:t>4</w:t>
            </w:r>
            <w:r w:rsidR="00D72F4A">
              <w:rPr>
                <w:rFonts w:cs="Times New Roman"/>
                <w:noProof/>
                <w:webHidden/>
                <w:szCs w:val="24"/>
              </w:rPr>
              <w:t>3</w:t>
            </w:r>
          </w:hyperlink>
        </w:p>
        <w:p w14:paraId="2F7303E3" w14:textId="1394D295" w:rsidR="006F7A2B" w:rsidRPr="006437A9" w:rsidRDefault="006F7A2B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4</w:t>
            </w:r>
            <w:r w:rsidR="00D07762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Pr="006437A9">
              <w:rPr>
                <w:rFonts w:cs="Times New Roman"/>
                <w:szCs w:val="24"/>
              </w:rPr>
              <w:t>Transl</w:t>
            </w:r>
            <w:r w:rsidR="00A62535">
              <w:rPr>
                <w:rFonts w:cs="Times New Roman"/>
                <w:szCs w:val="24"/>
              </w:rPr>
              <w:t>anguaging, code-switching, code-</w:t>
            </w:r>
            <w:r w:rsidRPr="006437A9">
              <w:rPr>
                <w:rFonts w:cs="Times New Roman"/>
                <w:szCs w:val="24"/>
              </w:rPr>
              <w:t xml:space="preserve">mixing, and </w:t>
            </w:r>
            <w:r w:rsidR="001D7096" w:rsidRPr="006437A9">
              <w:rPr>
                <w:rFonts w:cs="Times New Roman"/>
                <w:szCs w:val="24"/>
              </w:rPr>
              <w:t xml:space="preserve">        </w:t>
            </w:r>
            <w:r w:rsidR="000B6A4B" w:rsidRPr="006437A9">
              <w:rPr>
                <w:rFonts w:cs="Times New Roman"/>
                <w:szCs w:val="24"/>
              </w:rPr>
              <w:t xml:space="preserve">    </w:t>
            </w:r>
            <w:r w:rsidR="00383C93" w:rsidRPr="006437A9">
              <w:rPr>
                <w:rFonts w:cs="Times New Roman"/>
                <w:szCs w:val="24"/>
              </w:rPr>
              <w:t xml:space="preserve">     </w:t>
            </w:r>
            <w:r w:rsidRPr="006437A9">
              <w:rPr>
                <w:rFonts w:cs="Times New Roman"/>
                <w:szCs w:val="24"/>
              </w:rPr>
              <w:t>code</w:t>
            </w:r>
            <w:r w:rsidR="00D07762" w:rsidRPr="006437A9">
              <w:rPr>
                <w:rFonts w:cs="Times New Roman"/>
                <w:szCs w:val="24"/>
              </w:rPr>
              <w:t xml:space="preserve"> </w:t>
            </w:r>
            <w:r w:rsidR="00333D1C">
              <w:rPr>
                <w:rFonts w:cs="Times New Roman"/>
                <w:szCs w:val="24"/>
              </w:rPr>
              <w:t>meshing: A clarification of</w:t>
            </w:r>
            <w:r w:rsidRPr="006437A9">
              <w:rPr>
                <w:rFonts w:cs="Times New Roman"/>
                <w:szCs w:val="24"/>
              </w:rPr>
              <w:t xml:space="preserve"> the concepts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551A4B" w:rsidRPr="006437A9">
              <w:rPr>
                <w:rFonts w:cs="Times New Roman"/>
                <w:noProof/>
                <w:webHidden/>
                <w:szCs w:val="24"/>
              </w:rPr>
              <w:t>4</w:t>
            </w:r>
            <w:r w:rsidR="00D72F4A">
              <w:rPr>
                <w:rFonts w:cs="Times New Roman"/>
                <w:noProof/>
                <w:webHidden/>
                <w:szCs w:val="24"/>
              </w:rPr>
              <w:t>8</w:t>
            </w:r>
          </w:hyperlink>
        </w:p>
        <w:p w14:paraId="20E7940C" w14:textId="184473BB" w:rsidR="006F7A2B" w:rsidRPr="006437A9" w:rsidRDefault="001D7096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</w:t>
          </w:r>
          <w:r w:rsidR="0010762E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hyperlink w:anchor="_Toc63338913" w:history="1"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4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1.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6F7A2B" w:rsidRPr="006437A9">
              <w:rPr>
                <w:rFonts w:cs="Times New Roman"/>
                <w:szCs w:val="24"/>
              </w:rPr>
              <w:t>Code-switching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6F7A2B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BD1C67" w:rsidRPr="006437A9">
              <w:rPr>
                <w:rFonts w:cs="Times New Roman"/>
                <w:noProof/>
                <w:webHidden/>
                <w:szCs w:val="24"/>
              </w:rPr>
              <w:t>49</w:t>
            </w:r>
          </w:hyperlink>
        </w:p>
        <w:p w14:paraId="6F274867" w14:textId="6B2DA958" w:rsidR="006F7A2B" w:rsidRPr="006437A9" w:rsidRDefault="001D7096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</w:t>
          </w:r>
          <w:hyperlink w:anchor="_Toc63338913" w:history="1"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4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2.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6F7A2B" w:rsidRPr="006437A9">
              <w:rPr>
                <w:rFonts w:cs="Times New Roman"/>
                <w:szCs w:val="24"/>
              </w:rPr>
              <w:t>Code-mixing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6F7A2B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551A4B" w:rsidRPr="006437A9">
              <w:rPr>
                <w:rFonts w:cs="Times New Roman"/>
                <w:noProof/>
                <w:webHidden/>
                <w:szCs w:val="24"/>
              </w:rPr>
              <w:t>5</w:t>
            </w:r>
            <w:r w:rsidR="00BD1C67" w:rsidRPr="006437A9">
              <w:rPr>
                <w:rFonts w:cs="Times New Roman"/>
                <w:noProof/>
                <w:webHidden/>
                <w:szCs w:val="24"/>
              </w:rPr>
              <w:t>8</w:t>
            </w:r>
          </w:hyperlink>
        </w:p>
        <w:p w14:paraId="51119286" w14:textId="38F85057" w:rsidR="006F7A2B" w:rsidRPr="006437A9" w:rsidRDefault="001D7096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</w:t>
          </w:r>
          <w:hyperlink w:anchor="_Toc63338913" w:history="1"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4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3.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6F7A2B" w:rsidRPr="006437A9">
              <w:rPr>
                <w:rFonts w:cs="Times New Roman"/>
                <w:szCs w:val="24"/>
              </w:rPr>
              <w:t>Code meshing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6F7A2B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164115" w:rsidRPr="006437A9">
              <w:rPr>
                <w:rFonts w:cs="Times New Roman"/>
                <w:noProof/>
                <w:webHidden/>
                <w:szCs w:val="24"/>
              </w:rPr>
              <w:t>6</w:t>
            </w:r>
            <w:r w:rsidR="00D72F4A">
              <w:rPr>
                <w:rFonts w:cs="Times New Roman"/>
                <w:noProof/>
                <w:webHidden/>
                <w:szCs w:val="24"/>
              </w:rPr>
              <w:t>0</w:t>
            </w:r>
          </w:hyperlink>
        </w:p>
        <w:p w14:paraId="34B45F5A" w14:textId="48951EE8" w:rsidR="006F7A2B" w:rsidRPr="006437A9" w:rsidRDefault="006F7A2B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DB3FC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5</w:t>
            </w:r>
            <w:r w:rsidR="00C45F43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Pr="006437A9">
              <w:rPr>
                <w:rFonts w:cs="Times New Roman"/>
                <w:szCs w:val="24"/>
              </w:rPr>
              <w:t>Previous Studies on Translingual Practices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164115" w:rsidRPr="006437A9">
              <w:rPr>
                <w:rFonts w:cs="Times New Roman"/>
                <w:noProof/>
                <w:webHidden/>
                <w:szCs w:val="24"/>
              </w:rPr>
              <w:t>6</w:t>
            </w:r>
            <w:r w:rsidR="00BD1C67" w:rsidRPr="006437A9">
              <w:rPr>
                <w:rFonts w:cs="Times New Roman"/>
                <w:noProof/>
                <w:webHidden/>
                <w:szCs w:val="24"/>
              </w:rPr>
              <w:t>2</w:t>
            </w:r>
          </w:hyperlink>
        </w:p>
        <w:p w14:paraId="36B46533" w14:textId="41532F59" w:rsidR="00373960" w:rsidRPr="006437A9" w:rsidRDefault="00373960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color w:val="auto"/>
                <w:szCs w:val="24"/>
                <w:u w:val="none"/>
              </w:rPr>
              <w:t>2.</w:t>
            </w:r>
            <w:r w:rsidR="00DB3FC5" w:rsidRPr="006437A9">
              <w:rPr>
                <w:rStyle w:val="Hyperlink"/>
                <w:rFonts w:cs="Times New Roman"/>
                <w:noProof/>
                <w:color w:val="auto"/>
                <w:szCs w:val="24"/>
                <w:u w:val="none"/>
              </w:rPr>
              <w:t>6</w:t>
            </w:r>
            <w:r w:rsidRPr="006437A9">
              <w:rPr>
                <w:rStyle w:val="Hyperlink"/>
                <w:rFonts w:cs="Times New Roman"/>
                <w:noProof/>
                <w:color w:val="auto"/>
                <w:szCs w:val="24"/>
                <w:u w:val="none"/>
              </w:rPr>
              <w:t xml:space="preserve">. </w:t>
            </w:r>
            <w:r w:rsidRPr="006437A9">
              <w:rPr>
                <w:rFonts w:cs="Times New Roman"/>
                <w:szCs w:val="24"/>
              </w:rPr>
              <w:t>Langu</w:t>
            </w:r>
            <w:r w:rsidR="007D61E1" w:rsidRPr="006437A9">
              <w:rPr>
                <w:rFonts w:cs="Times New Roman"/>
                <w:szCs w:val="24"/>
              </w:rPr>
              <w:t>a</w:t>
            </w:r>
            <w:r w:rsidRPr="006437A9">
              <w:rPr>
                <w:rFonts w:cs="Times New Roman"/>
                <w:szCs w:val="24"/>
              </w:rPr>
              <w:t>ge Competence</w:t>
            </w:r>
            <w:r w:rsidRPr="006437A9">
              <w:rPr>
                <w:rStyle w:val="Hyperlink"/>
                <w:rFonts w:cs="Times New Roman"/>
                <w:noProof/>
                <w:color w:val="auto"/>
                <w:szCs w:val="24"/>
                <w:u w:val="none"/>
              </w:rPr>
              <w:t xml:space="preserve"> 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DB3FC5" w:rsidRPr="006437A9">
              <w:rPr>
                <w:rFonts w:cs="Times New Roman"/>
                <w:noProof/>
                <w:webHidden/>
                <w:szCs w:val="24"/>
              </w:rPr>
              <w:t>7</w:t>
            </w:r>
            <w:r w:rsidR="00D72F4A">
              <w:rPr>
                <w:rFonts w:cs="Times New Roman"/>
                <w:noProof/>
                <w:webHidden/>
                <w:szCs w:val="24"/>
              </w:rPr>
              <w:t>0</w:t>
            </w:r>
          </w:hyperlink>
        </w:p>
        <w:p w14:paraId="7A4C68A4" w14:textId="5FF870B4" w:rsidR="00F06E91" w:rsidRPr="006437A9" w:rsidRDefault="00F06E91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DB3FC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7</w:t>
            </w:r>
            <w:r w:rsidR="007F35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217C2F" w:rsidRPr="006437A9">
              <w:rPr>
                <w:rFonts w:cs="Times New Roman"/>
                <w:szCs w:val="24"/>
              </w:rPr>
              <w:t>Language Identity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A1681" w:rsidRPr="006437A9">
              <w:rPr>
                <w:rFonts w:cs="Times New Roman"/>
                <w:noProof/>
                <w:webHidden/>
                <w:szCs w:val="24"/>
              </w:rPr>
              <w:t>7</w:t>
            </w:r>
            <w:r w:rsidR="00BD1C67" w:rsidRPr="006437A9">
              <w:rPr>
                <w:rFonts w:cs="Times New Roman"/>
                <w:noProof/>
                <w:webHidden/>
                <w:szCs w:val="24"/>
              </w:rPr>
              <w:t>3</w:t>
            </w:r>
          </w:hyperlink>
        </w:p>
        <w:p w14:paraId="1BE096EB" w14:textId="3A3CD677" w:rsidR="008C5AF8" w:rsidRPr="006437A9" w:rsidRDefault="008C5AF8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DB3FC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8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. </w:t>
            </w:r>
            <w:r w:rsidR="00DB3FC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Linguistic </w:t>
            </w:r>
            <w:r w:rsidRPr="006437A9">
              <w:rPr>
                <w:rFonts w:cs="Times New Roman"/>
                <w:szCs w:val="24"/>
              </w:rPr>
              <w:t>Repertoire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A1681" w:rsidRPr="006437A9">
              <w:rPr>
                <w:rFonts w:cs="Times New Roman"/>
                <w:noProof/>
                <w:webHidden/>
                <w:szCs w:val="24"/>
              </w:rPr>
              <w:t>7</w:t>
            </w:r>
            <w:r w:rsidR="00BD1C67" w:rsidRPr="006437A9">
              <w:rPr>
                <w:rFonts w:cs="Times New Roman"/>
                <w:noProof/>
                <w:webHidden/>
                <w:szCs w:val="24"/>
              </w:rPr>
              <w:t>6</w:t>
            </w:r>
          </w:hyperlink>
        </w:p>
        <w:p w14:paraId="0E601FA2" w14:textId="34D73ECB" w:rsidR="00F06E91" w:rsidRPr="006437A9" w:rsidRDefault="00F06E91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DB3FC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9</w:t>
            </w:r>
            <w:r w:rsidR="007F35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217C2F" w:rsidRPr="006437A9">
              <w:rPr>
                <w:rFonts w:cs="Times New Roman"/>
                <w:szCs w:val="24"/>
              </w:rPr>
              <w:t>Remote Language Learning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A1681" w:rsidRPr="006437A9">
              <w:rPr>
                <w:rFonts w:cs="Times New Roman"/>
                <w:noProof/>
                <w:webHidden/>
                <w:szCs w:val="24"/>
              </w:rPr>
              <w:t>7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8</w:t>
            </w:r>
          </w:hyperlink>
        </w:p>
        <w:p w14:paraId="6E4B5335" w14:textId="60604B1E" w:rsidR="00D96936" w:rsidRPr="006437A9" w:rsidRDefault="00D96936" w:rsidP="006D33A5">
          <w:pPr>
            <w:pStyle w:val="TOC1"/>
            <w:tabs>
              <w:tab w:val="left" w:pos="1418"/>
              <w:tab w:val="left" w:pos="1560"/>
            </w:tabs>
            <w:spacing w:before="120" w:after="120" w:line="240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szCs w:val="24"/>
            </w:rPr>
            <w:t xml:space="preserve">CHAPTER </w:t>
          </w:r>
          <w:hyperlink w:anchor="_Toc63338911" w:history="1">
            <w:r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>III METHODOLOGY</w:t>
            </w:r>
            <w:r w:rsidRPr="006437A9">
              <w:rPr>
                <w:rFonts w:cs="Times New Roman"/>
                <w:webHidden/>
                <w:szCs w:val="24"/>
              </w:rPr>
              <w:tab/>
            </w:r>
          </w:hyperlink>
        </w:p>
        <w:p w14:paraId="55931757" w14:textId="0D551160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5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.1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D96936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Research</w:t>
            </w:r>
            <w:r w:rsidR="007B766F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Approach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DB3FC5" w:rsidRPr="006437A9">
              <w:rPr>
                <w:rFonts w:cs="Times New Roman"/>
                <w:noProof/>
                <w:webHidden/>
                <w:szCs w:val="24"/>
              </w:rPr>
              <w:t>8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4</w:t>
            </w:r>
          </w:hyperlink>
        </w:p>
        <w:p w14:paraId="06F356CD" w14:textId="6E615BCB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6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.2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D96936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Research Context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A1681" w:rsidRPr="006437A9">
              <w:rPr>
                <w:rFonts w:cs="Times New Roman"/>
                <w:noProof/>
                <w:webHidden/>
                <w:szCs w:val="24"/>
              </w:rPr>
              <w:t>8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6</w:t>
            </w:r>
          </w:hyperlink>
        </w:p>
        <w:p w14:paraId="4402F630" w14:textId="5BB20B70" w:rsidR="00003403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7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.3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Participants</w:t>
            </w:r>
            <w:r w:rsidR="00A91882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DB3FC5" w:rsidRPr="006437A9">
              <w:rPr>
                <w:rFonts w:cs="Times New Roman"/>
                <w:noProof/>
                <w:webHidden/>
                <w:szCs w:val="24"/>
              </w:rPr>
              <w:t>9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2</w:t>
            </w:r>
          </w:hyperlink>
        </w:p>
        <w:p w14:paraId="305D2CD9" w14:textId="04B50669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7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.4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003403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Source of 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Data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D72F4A">
              <w:rPr>
                <w:rFonts w:cs="Times New Roman"/>
                <w:noProof/>
                <w:webHidden/>
                <w:szCs w:val="24"/>
              </w:rPr>
              <w:t>100</w:t>
            </w:r>
          </w:hyperlink>
        </w:p>
        <w:p w14:paraId="61BB3095" w14:textId="531BCB79" w:rsidR="00AD5553" w:rsidRPr="006437A9" w:rsidRDefault="00003403" w:rsidP="001D017C">
          <w:pPr>
            <w:tabs>
              <w:tab w:val="left" w:pos="1418"/>
              <w:tab w:val="left" w:pos="1701"/>
            </w:tabs>
            <w:spacing w:before="120" w:after="120"/>
            <w:ind w:firstLine="1418"/>
            <w:rPr>
              <w:lang w:val="en-US"/>
            </w:rPr>
          </w:pPr>
          <w:r w:rsidRPr="006437A9">
            <w:rPr>
              <w:lang w:val="en-US"/>
            </w:rPr>
            <w:t>3.</w:t>
          </w:r>
          <w:r w:rsidR="008D3DC8" w:rsidRPr="006437A9">
            <w:rPr>
              <w:lang w:val="en-US"/>
            </w:rPr>
            <w:t>5</w:t>
          </w:r>
          <w:r w:rsidRPr="006437A9">
            <w:rPr>
              <w:lang w:val="en-US"/>
            </w:rPr>
            <w:t>. Data Collection Method</w:t>
          </w:r>
          <w:r w:rsidRPr="006437A9">
            <w:rPr>
              <w:lang w:val="en-US"/>
            </w:rPr>
            <w:tab/>
          </w:r>
          <w:r w:rsidRPr="006437A9">
            <w:rPr>
              <w:lang w:val="en-US"/>
            </w:rPr>
            <w:tab/>
          </w:r>
          <w:r w:rsidRPr="006437A9">
            <w:rPr>
              <w:lang w:val="en-US"/>
            </w:rPr>
            <w:tab/>
          </w:r>
          <w:r w:rsidRPr="006437A9">
            <w:rPr>
              <w:lang w:val="en-US"/>
            </w:rPr>
            <w:tab/>
          </w:r>
          <w:r w:rsidR="003434BD" w:rsidRPr="006437A9">
            <w:rPr>
              <w:lang w:val="en-US"/>
            </w:rPr>
            <w:t xml:space="preserve">          </w:t>
          </w:r>
          <w:r w:rsidR="008D3DC8" w:rsidRPr="006437A9">
            <w:rPr>
              <w:lang w:val="en-US"/>
            </w:rPr>
            <w:t xml:space="preserve">      </w:t>
          </w:r>
          <w:r w:rsidR="004A1681" w:rsidRPr="006437A9">
            <w:rPr>
              <w:lang w:val="en-US"/>
            </w:rPr>
            <w:t xml:space="preserve"> </w:t>
          </w:r>
          <w:r w:rsidR="00B001E5" w:rsidRPr="006437A9">
            <w:rPr>
              <w:lang w:val="en-US"/>
            </w:rPr>
            <w:t xml:space="preserve"> </w:t>
          </w:r>
          <w:r w:rsidR="00A84F13" w:rsidRPr="006437A9">
            <w:rPr>
              <w:lang w:val="en-US"/>
            </w:rPr>
            <w:t>10</w:t>
          </w:r>
          <w:r w:rsidR="00B65414" w:rsidRPr="006437A9">
            <w:rPr>
              <w:lang w:val="en-US"/>
            </w:rPr>
            <w:t>0</w:t>
          </w:r>
        </w:p>
        <w:p w14:paraId="21C8EBD0" w14:textId="4A03CE69" w:rsidR="00426CE5" w:rsidRPr="006437A9" w:rsidRDefault="00691A7C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</w:t>
          </w:r>
          <w:hyperlink w:anchor="_Toc63338913" w:history="1"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.</w:t>
            </w:r>
            <w:r w:rsidR="008D3DC8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5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1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426CE5" w:rsidRPr="006437A9">
              <w:rPr>
                <w:rFonts w:cs="Times New Roman"/>
                <w:szCs w:val="24"/>
              </w:rPr>
              <w:t>Classroom Observation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426CE5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DB3FC5" w:rsidRPr="006437A9">
              <w:rPr>
                <w:rFonts w:cs="Times New Roman"/>
                <w:noProof/>
                <w:webHidden/>
                <w:szCs w:val="24"/>
              </w:rPr>
              <w:t>1</w:t>
            </w:r>
            <w:r w:rsidR="00A84F13" w:rsidRPr="006437A9">
              <w:rPr>
                <w:rFonts w:cs="Times New Roman"/>
                <w:noProof/>
                <w:webHidden/>
                <w:szCs w:val="24"/>
              </w:rPr>
              <w:t>0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2</w:t>
            </w:r>
          </w:hyperlink>
        </w:p>
        <w:p w14:paraId="340B5318" w14:textId="5001FD03" w:rsidR="00426CE5" w:rsidRPr="006437A9" w:rsidRDefault="00691A7C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</w:t>
          </w:r>
          <w:hyperlink w:anchor="_Toc63338913" w:history="1"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.</w:t>
            </w:r>
            <w:r w:rsidR="008D3DC8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5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2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426CE5" w:rsidRPr="006437A9">
              <w:rPr>
                <w:rFonts w:cs="Times New Roman"/>
                <w:szCs w:val="24"/>
              </w:rPr>
              <w:t>Questionnaire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426CE5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DB3FC5" w:rsidRPr="006437A9">
              <w:rPr>
                <w:rFonts w:cs="Times New Roman"/>
                <w:noProof/>
                <w:webHidden/>
                <w:szCs w:val="24"/>
              </w:rPr>
              <w:t>10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3</w:t>
            </w:r>
          </w:hyperlink>
        </w:p>
        <w:p w14:paraId="125D566A" w14:textId="7654E9BB" w:rsidR="00426CE5" w:rsidRPr="006437A9" w:rsidRDefault="00691A7C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</w:t>
          </w:r>
          <w:hyperlink w:anchor="_Toc63338913" w:history="1">
            <w:r w:rsidR="007C3857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8D3DC8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5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3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7C3857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Interview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426CE5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FD1330" w:rsidRPr="006437A9">
              <w:rPr>
                <w:rFonts w:cs="Times New Roman"/>
                <w:noProof/>
                <w:webHidden/>
                <w:szCs w:val="24"/>
              </w:rPr>
              <w:t>10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4</w:t>
            </w:r>
          </w:hyperlink>
        </w:p>
        <w:p w14:paraId="018E55BB" w14:textId="15B11C0F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7" w:history="1">
            <w:r w:rsidRPr="006437A9">
              <w:rPr>
                <w:rStyle w:val="Hyperlink"/>
                <w:rFonts w:cs="Times New Roman"/>
                <w:noProof/>
                <w:szCs w:val="24"/>
              </w:rPr>
              <w:t>3.</w:t>
            </w:r>
            <w:r w:rsidR="008D3DC8" w:rsidRPr="006437A9">
              <w:rPr>
                <w:rStyle w:val="Hyperlink"/>
                <w:rFonts w:cs="Times New Roman"/>
                <w:noProof/>
                <w:szCs w:val="24"/>
              </w:rPr>
              <w:t>6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</w:rPr>
              <w:t xml:space="preserve"> </w:t>
            </w:r>
            <w:r w:rsidR="007C3857" w:rsidRPr="006437A9">
              <w:rPr>
                <w:rStyle w:val="Hyperlink"/>
                <w:rFonts w:cs="Times New Roman"/>
                <w:noProof/>
                <w:szCs w:val="24"/>
              </w:rPr>
              <w:t>Data Analysis and Interpretation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FD1330" w:rsidRPr="006437A9">
              <w:rPr>
                <w:rFonts w:cs="Times New Roman"/>
                <w:noProof/>
                <w:webHidden/>
                <w:szCs w:val="24"/>
              </w:rPr>
              <w:t>10</w:t>
            </w:r>
            <w:r w:rsidR="00D72F4A">
              <w:rPr>
                <w:rFonts w:cs="Times New Roman"/>
                <w:noProof/>
                <w:webHidden/>
                <w:szCs w:val="24"/>
              </w:rPr>
              <w:t>6</w:t>
            </w:r>
          </w:hyperlink>
        </w:p>
        <w:p w14:paraId="3BB76D24" w14:textId="1DE24859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7" w:history="1">
            <w:r w:rsidRPr="006437A9">
              <w:rPr>
                <w:rStyle w:val="Hyperlink"/>
                <w:rFonts w:cs="Times New Roman"/>
                <w:noProof/>
                <w:szCs w:val="24"/>
              </w:rPr>
              <w:t>3.</w:t>
            </w:r>
            <w:r w:rsidR="008D3DC8" w:rsidRPr="006437A9">
              <w:rPr>
                <w:rStyle w:val="Hyperlink"/>
                <w:rFonts w:cs="Times New Roman"/>
                <w:noProof/>
                <w:szCs w:val="24"/>
              </w:rPr>
              <w:t>7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</w:rPr>
              <w:t xml:space="preserve"> </w:t>
            </w:r>
            <w:r w:rsidR="007C3857" w:rsidRPr="006437A9">
              <w:rPr>
                <w:rStyle w:val="Hyperlink"/>
                <w:rFonts w:cs="Times New Roman"/>
                <w:noProof/>
                <w:szCs w:val="24"/>
              </w:rPr>
              <w:t>Triangulation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327392" w:rsidRPr="006437A9">
              <w:rPr>
                <w:rFonts w:cs="Times New Roman"/>
                <w:noProof/>
                <w:webHidden/>
                <w:szCs w:val="24"/>
              </w:rPr>
              <w:t>1</w:t>
            </w:r>
            <w:r w:rsidR="00A84F13" w:rsidRPr="006437A9">
              <w:rPr>
                <w:rFonts w:cs="Times New Roman"/>
                <w:noProof/>
                <w:webHidden/>
                <w:szCs w:val="24"/>
              </w:rPr>
              <w:t>1</w:t>
            </w:r>
          </w:hyperlink>
          <w:r w:rsidR="00B65414" w:rsidRPr="006437A9">
            <w:rPr>
              <w:rFonts w:cs="Times New Roman"/>
              <w:noProof/>
              <w:szCs w:val="24"/>
            </w:rPr>
            <w:t>0</w:t>
          </w:r>
        </w:p>
        <w:p w14:paraId="683752C6" w14:textId="7FF2F941" w:rsidR="004A0263" w:rsidRPr="006437A9" w:rsidRDefault="004A0263" w:rsidP="006D33A5">
          <w:pPr>
            <w:pStyle w:val="TOC1"/>
            <w:spacing w:before="120" w:after="120" w:line="240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szCs w:val="24"/>
            </w:rPr>
            <w:t xml:space="preserve">CHAPTER </w:t>
          </w:r>
          <w:hyperlink w:anchor="_Toc63338911" w:history="1">
            <w:r w:rsidRPr="006437A9">
              <w:rPr>
                <w:rStyle w:val="Hyperlink"/>
                <w:rFonts w:cs="Times New Roman"/>
                <w:bCs/>
                <w:szCs w:val="24"/>
              </w:rPr>
              <w:t>IV FINDING</w:t>
            </w:r>
            <w:r w:rsidR="00ED3D55" w:rsidRPr="006437A9">
              <w:rPr>
                <w:rStyle w:val="Hyperlink"/>
                <w:rFonts w:cs="Times New Roman"/>
                <w:bCs/>
                <w:szCs w:val="24"/>
              </w:rPr>
              <w:t>S</w:t>
            </w:r>
            <w:r w:rsidRPr="006437A9">
              <w:rPr>
                <w:rStyle w:val="Hyperlink"/>
                <w:rFonts w:cs="Times New Roman"/>
                <w:bCs/>
                <w:szCs w:val="24"/>
              </w:rPr>
              <w:t xml:space="preserve"> &amp; DISCUSSION</w:t>
            </w:r>
            <w:r w:rsidRPr="006437A9">
              <w:rPr>
                <w:rFonts w:cs="Times New Roman"/>
                <w:webHidden/>
                <w:szCs w:val="24"/>
              </w:rPr>
              <w:tab/>
            </w:r>
          </w:hyperlink>
        </w:p>
        <w:p w14:paraId="6DC74B05" w14:textId="0A291E99" w:rsidR="00691A7C" w:rsidRPr="006437A9" w:rsidRDefault="00691A7C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2" w:history="1">
            <w:r w:rsidRPr="006437A9">
              <w:rPr>
                <w:rStyle w:val="Hyperlink"/>
                <w:rFonts w:cs="Times New Roman"/>
                <w:noProof/>
                <w:szCs w:val="24"/>
              </w:rPr>
              <w:t>4.1.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</w:rPr>
              <w:t xml:space="preserve"> </w:t>
            </w:r>
            <w:r w:rsidR="00BD0B4B" w:rsidRPr="006437A9">
              <w:rPr>
                <w:rStyle w:val="Hyperlink"/>
                <w:rFonts w:cs="Times New Roman"/>
                <w:noProof/>
                <w:szCs w:val="24"/>
              </w:rPr>
              <w:t>Research Question 1</w:t>
            </w:r>
            <w:r w:rsidR="00A62535">
              <w:rPr>
                <w:rStyle w:val="Hyperlink"/>
                <w:rFonts w:cs="Times New Roman"/>
                <w:noProof/>
                <w:szCs w:val="24"/>
              </w:rPr>
              <w:t>: What negotiation</w:t>
            </w:r>
            <w:r w:rsidR="009C4800" w:rsidRPr="006437A9">
              <w:rPr>
                <w:rStyle w:val="Hyperlink"/>
                <w:rFonts w:cs="Times New Roman"/>
                <w:noProof/>
                <w:szCs w:val="24"/>
              </w:rPr>
              <w:t xml:space="preserve"> </w:t>
            </w:r>
            <w:r w:rsidR="00A62535">
              <w:rPr>
                <w:rStyle w:val="Hyperlink"/>
                <w:rFonts w:cs="Times New Roman"/>
                <w:noProof/>
                <w:szCs w:val="24"/>
              </w:rPr>
              <w:t>strategies did participants emp</w:t>
            </w:r>
            <w:r w:rsidR="009C4800" w:rsidRPr="006437A9">
              <w:rPr>
                <w:rStyle w:val="Hyperlink"/>
                <w:rFonts w:cs="Times New Roman"/>
                <w:noProof/>
                <w:szCs w:val="24"/>
              </w:rPr>
              <w:t>loy in EFL remote learning interactions</w:t>
            </w:r>
            <w:r w:rsidR="00BC6B7D" w:rsidRPr="006437A9">
              <w:rPr>
                <w:rStyle w:val="Hyperlink"/>
                <w:rFonts w:cs="Times New Roman"/>
                <w:noProof/>
                <w:szCs w:val="24"/>
              </w:rPr>
              <w:t>?</w:t>
            </w:r>
            <w:r w:rsidRPr="006437A9">
              <w:rPr>
                <w:rStyle w:val="Hyperlink"/>
                <w:rFonts w:cs="Times New Roman"/>
                <w:noProof/>
                <w:szCs w:val="24"/>
              </w:rPr>
              <w:t xml:space="preserve">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</w:hyperlink>
          <w:r w:rsidR="00BC6B7D" w:rsidRPr="006437A9">
            <w:rPr>
              <w:rFonts w:cs="Times New Roman"/>
              <w:noProof/>
              <w:szCs w:val="24"/>
            </w:rPr>
            <w:t>11</w:t>
          </w:r>
          <w:r w:rsidR="00B65414" w:rsidRPr="006437A9">
            <w:rPr>
              <w:rFonts w:cs="Times New Roman"/>
              <w:noProof/>
              <w:szCs w:val="24"/>
            </w:rPr>
            <w:t>4</w:t>
          </w:r>
        </w:p>
        <w:p w14:paraId="5A35B059" w14:textId="7F48648A" w:rsidR="002105BC" w:rsidRPr="006437A9" w:rsidRDefault="00BD0B4B" w:rsidP="00DC7094">
          <w:pPr>
            <w:spacing w:before="120" w:after="120"/>
            <w:ind w:right="-7" w:firstLine="1843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>4.</w:t>
          </w:r>
          <w:r w:rsidR="00C74C18" w:rsidRPr="006437A9">
            <w:rPr>
              <w:lang w:val="en-US"/>
            </w:rPr>
            <w:t>1.1</w:t>
          </w:r>
          <w:r w:rsidRPr="006437A9">
            <w:rPr>
              <w:lang w:val="en-US"/>
            </w:rPr>
            <w:t>.</w:t>
          </w:r>
          <w:r w:rsidR="000B6A4B" w:rsidRPr="006437A9">
            <w:rPr>
              <w:lang w:val="en-US"/>
            </w:rPr>
            <w:t xml:space="preserve"> </w:t>
          </w:r>
          <w:r w:rsidR="009C4800" w:rsidRPr="006437A9">
            <w:rPr>
              <w:lang w:val="en-US"/>
            </w:rPr>
            <w:t>Envoicing Strategies</w:t>
          </w:r>
          <w:r w:rsidRPr="006437A9">
            <w:rPr>
              <w:webHidden/>
              <w:lang w:val="en-US"/>
            </w:rPr>
            <w:tab/>
          </w:r>
          <w:r w:rsidR="00277D65" w:rsidRPr="006437A9">
            <w:rPr>
              <w:webHidden/>
              <w:lang w:val="en-US"/>
            </w:rPr>
            <w:tab/>
          </w:r>
          <w:r w:rsidR="00277D65" w:rsidRPr="006437A9">
            <w:rPr>
              <w:webHidden/>
              <w:lang w:val="en-US"/>
            </w:rPr>
            <w:tab/>
          </w:r>
          <w:r w:rsidR="00277D65" w:rsidRPr="006437A9">
            <w:rPr>
              <w:webHidden/>
              <w:lang w:val="en-US"/>
            </w:rPr>
            <w:tab/>
            <w:t xml:space="preserve">      </w:t>
          </w:r>
          <w:r w:rsidR="00003403" w:rsidRPr="006437A9">
            <w:rPr>
              <w:webHidden/>
              <w:lang w:val="en-US"/>
            </w:rPr>
            <w:t>1</w:t>
          </w:r>
          <w:r w:rsidR="004A1681" w:rsidRPr="006437A9">
            <w:rPr>
              <w:webHidden/>
              <w:lang w:val="en-US"/>
            </w:rPr>
            <w:t>1</w:t>
          </w:r>
          <w:r w:rsidR="00D72F4A">
            <w:rPr>
              <w:webHidden/>
              <w:lang w:val="en-US"/>
            </w:rPr>
            <w:t>6</w:t>
          </w:r>
        </w:p>
        <w:p w14:paraId="6D114E11" w14:textId="5D2F23A9" w:rsidR="00C74C18" w:rsidRPr="006437A9" w:rsidRDefault="000B6A4B" w:rsidP="00DC7094">
          <w:pPr>
            <w:spacing w:before="120" w:after="120"/>
            <w:ind w:right="-7" w:firstLine="2410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 xml:space="preserve"> </w:t>
          </w:r>
          <w:r w:rsidR="00C74C18" w:rsidRPr="006437A9">
            <w:rPr>
              <w:lang w:val="en-US"/>
            </w:rPr>
            <w:t>4.1.1.1. Code Switching</w:t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  <w:t xml:space="preserve">      1</w:t>
          </w:r>
          <w:r w:rsidR="00D17C40" w:rsidRPr="006437A9">
            <w:rPr>
              <w:webHidden/>
              <w:lang w:val="en-US"/>
            </w:rPr>
            <w:t>1</w:t>
          </w:r>
          <w:r w:rsidR="00A84F13" w:rsidRPr="006437A9">
            <w:rPr>
              <w:webHidden/>
              <w:lang w:val="en-US"/>
            </w:rPr>
            <w:t>6</w:t>
          </w:r>
        </w:p>
        <w:p w14:paraId="1BA1BFFB" w14:textId="0E7BAA73" w:rsidR="00C74C18" w:rsidRPr="006437A9" w:rsidRDefault="000B6A4B" w:rsidP="00DC7094">
          <w:pPr>
            <w:spacing w:before="120" w:after="120"/>
            <w:ind w:right="-7" w:firstLine="2410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 xml:space="preserve"> </w:t>
          </w:r>
          <w:r w:rsidR="00C74C18" w:rsidRPr="006437A9">
            <w:rPr>
              <w:lang w:val="en-US"/>
            </w:rPr>
            <w:t>4.1.1.</w:t>
          </w:r>
          <w:r w:rsidR="00567ECC" w:rsidRPr="006437A9">
            <w:rPr>
              <w:lang w:val="en-US"/>
            </w:rPr>
            <w:t>2</w:t>
          </w:r>
          <w:r w:rsidR="00C74C18" w:rsidRPr="006437A9">
            <w:rPr>
              <w:lang w:val="en-US"/>
            </w:rPr>
            <w:t>. Code Mixing</w:t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  <w:t xml:space="preserve">      1</w:t>
          </w:r>
          <w:r w:rsidR="00D17C40" w:rsidRPr="006437A9">
            <w:rPr>
              <w:webHidden/>
              <w:lang w:val="en-US"/>
            </w:rPr>
            <w:t>2</w:t>
          </w:r>
          <w:r w:rsidR="00D72F4A">
            <w:rPr>
              <w:webHidden/>
              <w:lang w:val="en-US"/>
            </w:rPr>
            <w:t>2</w:t>
          </w:r>
        </w:p>
        <w:p w14:paraId="6F11DEEB" w14:textId="67F256E1" w:rsidR="00C74C18" w:rsidRPr="006437A9" w:rsidRDefault="000B6A4B" w:rsidP="00255997">
          <w:pPr>
            <w:spacing w:before="120" w:after="120"/>
            <w:ind w:right="-7" w:firstLine="2410"/>
            <w:jc w:val="both"/>
            <w:rPr>
              <w:lang w:val="en-US"/>
            </w:rPr>
          </w:pPr>
          <w:r w:rsidRPr="006437A9">
            <w:rPr>
              <w:lang w:val="en-US"/>
            </w:rPr>
            <w:t xml:space="preserve"> </w:t>
          </w:r>
          <w:r w:rsidR="00C74C18" w:rsidRPr="006437A9">
            <w:rPr>
              <w:lang w:val="en-US"/>
            </w:rPr>
            <w:t>4.1.1.</w:t>
          </w:r>
          <w:r w:rsidR="00567ECC" w:rsidRPr="006437A9">
            <w:rPr>
              <w:lang w:val="en-US"/>
            </w:rPr>
            <w:t>3</w:t>
          </w:r>
          <w:r w:rsidR="00C74C18" w:rsidRPr="006437A9">
            <w:rPr>
              <w:lang w:val="en-US"/>
            </w:rPr>
            <w:t>. Foreignization</w:t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  <w:t xml:space="preserve">      1</w:t>
          </w:r>
          <w:r w:rsidR="003434BD" w:rsidRPr="006437A9">
            <w:rPr>
              <w:webHidden/>
              <w:lang w:val="en-US"/>
            </w:rPr>
            <w:t>2</w:t>
          </w:r>
          <w:r w:rsidR="00D72F4A">
            <w:rPr>
              <w:webHidden/>
              <w:lang w:val="en-US"/>
            </w:rPr>
            <w:t>6</w:t>
          </w:r>
        </w:p>
        <w:p w14:paraId="2F25CDAF" w14:textId="775E0F47" w:rsidR="002105BC" w:rsidRPr="006437A9" w:rsidRDefault="00BD0B4B" w:rsidP="00DC7094">
          <w:pPr>
            <w:spacing w:before="120" w:after="120"/>
            <w:ind w:firstLine="1843"/>
            <w:rPr>
              <w:webHidden/>
              <w:lang w:val="en-US"/>
            </w:rPr>
          </w:pPr>
          <w:r w:rsidRPr="006437A9">
            <w:rPr>
              <w:lang w:val="en-US"/>
            </w:rPr>
            <w:t>4.</w:t>
          </w:r>
          <w:r w:rsidR="00C74C18" w:rsidRPr="006437A9">
            <w:rPr>
              <w:lang w:val="en-US"/>
            </w:rPr>
            <w:t>1.</w:t>
          </w:r>
          <w:r w:rsidRPr="006437A9">
            <w:rPr>
              <w:lang w:val="en-US"/>
            </w:rPr>
            <w:t>2.</w:t>
          </w:r>
          <w:r w:rsidR="000B6A4B" w:rsidRPr="006437A9">
            <w:rPr>
              <w:lang w:val="en-US"/>
            </w:rPr>
            <w:t xml:space="preserve"> </w:t>
          </w:r>
          <w:r w:rsidR="009C4800" w:rsidRPr="006437A9">
            <w:rPr>
              <w:lang w:val="en-US"/>
            </w:rPr>
            <w:t>Recontextualization Strategies</w:t>
          </w:r>
          <w:r w:rsidRPr="006437A9">
            <w:rPr>
              <w:lang w:val="en-US"/>
            </w:rPr>
            <w:t xml:space="preserve"> </w:t>
          </w:r>
          <w:r w:rsidR="00277D65" w:rsidRPr="006437A9">
            <w:rPr>
              <w:lang w:val="en-US"/>
            </w:rPr>
            <w:t xml:space="preserve">                           </w:t>
          </w:r>
          <w:r w:rsidRPr="006437A9">
            <w:rPr>
              <w:webHidden/>
              <w:lang w:val="en-US"/>
            </w:rPr>
            <w:tab/>
          </w:r>
          <w:r w:rsidR="00277D65" w:rsidRPr="006437A9">
            <w:rPr>
              <w:webHidden/>
              <w:lang w:val="en-US"/>
            </w:rPr>
            <w:t xml:space="preserve">      </w:t>
          </w:r>
          <w:r w:rsidR="00441A21" w:rsidRPr="006437A9">
            <w:rPr>
              <w:webHidden/>
              <w:lang w:val="en-US"/>
            </w:rPr>
            <w:t>1</w:t>
          </w:r>
          <w:r w:rsidR="004A1681" w:rsidRPr="006437A9">
            <w:rPr>
              <w:webHidden/>
              <w:lang w:val="en-US"/>
            </w:rPr>
            <w:t>2</w:t>
          </w:r>
          <w:r w:rsidR="00C878B7">
            <w:rPr>
              <w:webHidden/>
              <w:lang w:val="en-US"/>
            </w:rPr>
            <w:t>9</w:t>
          </w:r>
        </w:p>
        <w:p w14:paraId="03ECEC63" w14:textId="12CE5E34" w:rsidR="00C74C18" w:rsidRPr="006437A9" w:rsidRDefault="000B6A4B" w:rsidP="00DC7094">
          <w:pPr>
            <w:spacing w:before="120" w:after="120"/>
            <w:ind w:right="-7" w:firstLine="2410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 xml:space="preserve"> </w:t>
          </w:r>
          <w:r w:rsidR="00C74C18" w:rsidRPr="006437A9">
            <w:rPr>
              <w:lang w:val="en-US"/>
            </w:rPr>
            <w:t>4.1.2.1. Contextualization</w:t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Pr="006437A9">
            <w:rPr>
              <w:webHidden/>
              <w:lang w:val="en-US"/>
            </w:rPr>
            <w:t xml:space="preserve">                  </w:t>
          </w:r>
          <w:r w:rsidR="005C4396" w:rsidRPr="006437A9">
            <w:rPr>
              <w:webHidden/>
              <w:lang w:val="en-US"/>
            </w:rPr>
            <w:t xml:space="preserve">            </w:t>
          </w:r>
          <w:r w:rsidR="00C74C18" w:rsidRPr="006437A9">
            <w:rPr>
              <w:webHidden/>
              <w:lang w:val="en-US"/>
            </w:rPr>
            <w:t>1</w:t>
          </w:r>
          <w:r w:rsidR="00D72F4A">
            <w:rPr>
              <w:webHidden/>
              <w:lang w:val="en-US"/>
            </w:rPr>
            <w:t>30</w:t>
          </w:r>
        </w:p>
        <w:p w14:paraId="1B0110E5" w14:textId="5BDCDCD2" w:rsidR="00C74C18" w:rsidRPr="006437A9" w:rsidRDefault="000B6A4B" w:rsidP="00DC7094">
          <w:pPr>
            <w:spacing w:before="120" w:after="120"/>
            <w:ind w:right="-7" w:firstLine="2410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 xml:space="preserve"> </w:t>
          </w:r>
          <w:r w:rsidR="00C74C18" w:rsidRPr="006437A9">
            <w:rPr>
              <w:lang w:val="en-US"/>
            </w:rPr>
            <w:t>4.1.2.</w:t>
          </w:r>
          <w:r w:rsidR="00567ECC" w:rsidRPr="006437A9">
            <w:rPr>
              <w:lang w:val="en-US"/>
            </w:rPr>
            <w:t>2</w:t>
          </w:r>
          <w:r w:rsidR="00A62535">
            <w:rPr>
              <w:lang w:val="en-US"/>
            </w:rPr>
            <w:t>. Managing</w:t>
          </w:r>
          <w:r w:rsidR="00C74C18" w:rsidRPr="006437A9">
            <w:rPr>
              <w:lang w:val="en-US"/>
            </w:rPr>
            <w:t xml:space="preserve"> </w:t>
          </w:r>
          <w:r w:rsidR="00333D1C">
            <w:rPr>
              <w:lang w:val="en-US"/>
            </w:rPr>
            <w:t>T</w:t>
          </w:r>
          <w:r w:rsidR="00C74C18" w:rsidRPr="006437A9">
            <w:rPr>
              <w:lang w:val="en-US"/>
            </w:rPr>
            <w:t>opic</w:t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  <w:t xml:space="preserve"> </w:t>
          </w:r>
          <w:r w:rsidR="00A62535">
            <w:rPr>
              <w:webHidden/>
              <w:lang w:val="en-US"/>
            </w:rPr>
            <w:tab/>
            <w:t xml:space="preserve"> </w:t>
          </w:r>
          <w:r w:rsidR="00C74C18" w:rsidRPr="006437A9">
            <w:rPr>
              <w:webHidden/>
              <w:lang w:val="en-US"/>
            </w:rPr>
            <w:t xml:space="preserve">     1</w:t>
          </w:r>
          <w:r w:rsidR="00B65414" w:rsidRPr="006437A9">
            <w:rPr>
              <w:webHidden/>
              <w:lang w:val="en-US"/>
            </w:rPr>
            <w:t>3</w:t>
          </w:r>
          <w:r w:rsidR="00D72F4A">
            <w:rPr>
              <w:webHidden/>
              <w:lang w:val="en-US"/>
            </w:rPr>
            <w:t>3</w:t>
          </w:r>
        </w:p>
        <w:p w14:paraId="64C8244A" w14:textId="781FDF9A" w:rsidR="002105BC" w:rsidRPr="006437A9" w:rsidRDefault="00BD0B4B" w:rsidP="00DC7094">
          <w:pPr>
            <w:spacing w:before="120" w:after="120"/>
            <w:ind w:firstLine="1843"/>
            <w:rPr>
              <w:webHidden/>
              <w:lang w:val="en-US"/>
            </w:rPr>
          </w:pPr>
          <w:r w:rsidRPr="006437A9">
            <w:rPr>
              <w:lang w:val="en-US"/>
            </w:rPr>
            <w:t>4.</w:t>
          </w:r>
          <w:r w:rsidR="00C74C18" w:rsidRPr="006437A9">
            <w:rPr>
              <w:lang w:val="en-US"/>
            </w:rPr>
            <w:t>1.3</w:t>
          </w:r>
          <w:r w:rsidRPr="006437A9">
            <w:rPr>
              <w:lang w:val="en-US"/>
            </w:rPr>
            <w:t xml:space="preserve">. </w:t>
          </w:r>
          <w:r w:rsidR="009C4800" w:rsidRPr="006437A9">
            <w:rPr>
              <w:lang w:val="en-US"/>
            </w:rPr>
            <w:t>Interactional Strategies</w:t>
          </w:r>
          <w:r w:rsidRPr="006437A9">
            <w:rPr>
              <w:lang w:val="en-US"/>
            </w:rPr>
            <w:t xml:space="preserve"> </w:t>
          </w:r>
          <w:r w:rsidRPr="006437A9">
            <w:rPr>
              <w:webHidden/>
              <w:lang w:val="en-US"/>
            </w:rPr>
            <w:tab/>
          </w:r>
          <w:r w:rsidR="00277D65" w:rsidRPr="006437A9">
            <w:rPr>
              <w:webHidden/>
              <w:lang w:val="en-US"/>
            </w:rPr>
            <w:t xml:space="preserve">                                          </w:t>
          </w:r>
          <w:r w:rsidR="00003403" w:rsidRPr="006437A9">
            <w:rPr>
              <w:webHidden/>
              <w:lang w:val="en-US"/>
            </w:rPr>
            <w:t>1</w:t>
          </w:r>
          <w:r w:rsidR="00D17C40" w:rsidRPr="006437A9">
            <w:rPr>
              <w:webHidden/>
              <w:lang w:val="en-US"/>
            </w:rPr>
            <w:t>3</w:t>
          </w:r>
          <w:r w:rsidR="00D72F4A">
            <w:rPr>
              <w:webHidden/>
              <w:lang w:val="en-US"/>
            </w:rPr>
            <w:t>5</w:t>
          </w:r>
        </w:p>
        <w:p w14:paraId="61C35DF0" w14:textId="22200A7B" w:rsidR="00C74C18" w:rsidRPr="006437A9" w:rsidRDefault="000B6A4B" w:rsidP="00DC7094">
          <w:pPr>
            <w:spacing w:before="120" w:after="120"/>
            <w:ind w:right="-7" w:firstLine="2410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 xml:space="preserve"> </w:t>
          </w:r>
          <w:r w:rsidR="00C74C18" w:rsidRPr="006437A9">
            <w:rPr>
              <w:lang w:val="en-US"/>
            </w:rPr>
            <w:t>4.1.3.1. C</w:t>
          </w:r>
          <w:r w:rsidR="00384DE7" w:rsidRPr="006437A9">
            <w:rPr>
              <w:lang w:val="en-US"/>
            </w:rPr>
            <w:t>on</w:t>
          </w:r>
          <w:r w:rsidR="00C74C18" w:rsidRPr="006437A9">
            <w:rPr>
              <w:lang w:val="en-US"/>
            </w:rPr>
            <w:t>fi</w:t>
          </w:r>
          <w:r w:rsidR="00384DE7" w:rsidRPr="006437A9">
            <w:rPr>
              <w:lang w:val="en-US"/>
            </w:rPr>
            <w:t>rm</w:t>
          </w:r>
          <w:r w:rsidR="00C74C18" w:rsidRPr="006437A9">
            <w:rPr>
              <w:lang w:val="en-US"/>
            </w:rPr>
            <w:t>ation</w:t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  <w:t xml:space="preserve">      1</w:t>
          </w:r>
          <w:r w:rsidR="00D17C40" w:rsidRPr="006437A9">
            <w:rPr>
              <w:webHidden/>
              <w:lang w:val="en-US"/>
            </w:rPr>
            <w:t>3</w:t>
          </w:r>
          <w:r w:rsidR="00C878B7">
            <w:rPr>
              <w:webHidden/>
              <w:lang w:val="en-US"/>
            </w:rPr>
            <w:t>5</w:t>
          </w:r>
        </w:p>
        <w:p w14:paraId="1EF7B707" w14:textId="46F6C488" w:rsidR="00C74C18" w:rsidRPr="006437A9" w:rsidRDefault="000B6A4B" w:rsidP="00DC7094">
          <w:pPr>
            <w:spacing w:before="120" w:after="120"/>
            <w:ind w:right="-7" w:firstLine="2410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 xml:space="preserve"> </w:t>
          </w:r>
          <w:r w:rsidR="00C74C18" w:rsidRPr="006437A9">
            <w:rPr>
              <w:lang w:val="en-US"/>
            </w:rPr>
            <w:t>4.1.3.2. Recast</w:t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  <w:t xml:space="preserve">      </w:t>
          </w:r>
          <w:r w:rsidR="00C74C18" w:rsidRPr="006437A9">
            <w:rPr>
              <w:webHidden/>
              <w:lang w:val="en-US"/>
            </w:rPr>
            <w:tab/>
            <w:t xml:space="preserve">      1</w:t>
          </w:r>
          <w:r w:rsidR="004D4782" w:rsidRPr="006437A9">
            <w:rPr>
              <w:webHidden/>
              <w:lang w:val="en-US"/>
            </w:rPr>
            <w:t>3</w:t>
          </w:r>
          <w:r w:rsidR="00D72F4A">
            <w:rPr>
              <w:webHidden/>
              <w:lang w:val="en-US"/>
            </w:rPr>
            <w:t>8</w:t>
          </w:r>
          <w:r w:rsidRPr="006437A9">
            <w:rPr>
              <w:webHidden/>
              <w:lang w:val="en-US"/>
            </w:rPr>
            <w:t xml:space="preserve"> </w:t>
          </w:r>
        </w:p>
        <w:p w14:paraId="20353E2B" w14:textId="4BF25C14" w:rsidR="00C74C18" w:rsidRPr="006437A9" w:rsidRDefault="000B6A4B" w:rsidP="00DC7094">
          <w:pPr>
            <w:spacing w:before="120" w:after="120"/>
            <w:ind w:right="-7" w:firstLine="2410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 xml:space="preserve"> </w:t>
          </w:r>
          <w:r w:rsidR="00C74C18" w:rsidRPr="006437A9">
            <w:rPr>
              <w:lang w:val="en-US"/>
            </w:rPr>
            <w:t>4.1.3.3. Mime</w:t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</w:r>
          <w:r w:rsidR="00C74C18" w:rsidRPr="006437A9">
            <w:rPr>
              <w:webHidden/>
              <w:lang w:val="en-US"/>
            </w:rPr>
            <w:tab/>
            <w:t xml:space="preserve">                  1</w:t>
          </w:r>
          <w:r w:rsidR="00D72F4A">
            <w:rPr>
              <w:webHidden/>
              <w:lang w:val="en-US"/>
            </w:rPr>
            <w:t>40</w:t>
          </w:r>
          <w:r w:rsidRPr="006437A9">
            <w:rPr>
              <w:webHidden/>
              <w:lang w:val="en-US"/>
            </w:rPr>
            <w:t xml:space="preserve"> </w:t>
          </w:r>
        </w:p>
        <w:p w14:paraId="1DD151E0" w14:textId="34A02295" w:rsidR="003434BD" w:rsidRPr="006437A9" w:rsidRDefault="003434BD" w:rsidP="00DC7094">
          <w:pPr>
            <w:spacing w:before="120" w:after="120"/>
            <w:ind w:right="-7" w:firstLine="2410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 xml:space="preserve"> 4.1.3.4. Let it pass</w:t>
          </w:r>
          <w:r w:rsidRPr="006437A9">
            <w:rPr>
              <w:webHidden/>
              <w:lang w:val="en-US"/>
            </w:rPr>
            <w:tab/>
          </w:r>
          <w:r w:rsidRPr="006437A9">
            <w:rPr>
              <w:webHidden/>
              <w:lang w:val="en-US"/>
            </w:rPr>
            <w:tab/>
          </w:r>
          <w:r w:rsidRPr="006437A9">
            <w:rPr>
              <w:webHidden/>
              <w:lang w:val="en-US"/>
            </w:rPr>
            <w:tab/>
          </w:r>
          <w:r w:rsidRPr="006437A9">
            <w:rPr>
              <w:webHidden/>
              <w:lang w:val="en-US"/>
            </w:rPr>
            <w:tab/>
            <w:t xml:space="preserve">                  1</w:t>
          </w:r>
          <w:r w:rsidR="00D72F4A">
            <w:rPr>
              <w:webHidden/>
              <w:lang w:val="en-US"/>
            </w:rPr>
            <w:t>4</w:t>
          </w:r>
          <w:r w:rsidR="00C878B7">
            <w:rPr>
              <w:webHidden/>
              <w:lang w:val="en-US"/>
            </w:rPr>
            <w:t>2</w:t>
          </w:r>
        </w:p>
        <w:p w14:paraId="00816B49" w14:textId="0DE7A1F4" w:rsidR="002105BC" w:rsidRPr="006437A9" w:rsidRDefault="00BD0B4B" w:rsidP="008548EB">
          <w:pPr>
            <w:tabs>
              <w:tab w:val="left" w:pos="1418"/>
            </w:tabs>
            <w:spacing w:before="120" w:after="120"/>
            <w:ind w:firstLine="1843"/>
            <w:rPr>
              <w:webHidden/>
              <w:lang w:val="en-US"/>
            </w:rPr>
          </w:pPr>
          <w:r w:rsidRPr="006437A9">
            <w:rPr>
              <w:lang w:val="en-US"/>
            </w:rPr>
            <w:t>4.</w:t>
          </w:r>
          <w:r w:rsidR="00567ECC" w:rsidRPr="006437A9">
            <w:rPr>
              <w:lang w:val="en-US"/>
            </w:rPr>
            <w:t>1</w:t>
          </w:r>
          <w:r w:rsidRPr="006437A9">
            <w:rPr>
              <w:lang w:val="en-US"/>
            </w:rPr>
            <w:t>.</w:t>
          </w:r>
          <w:r w:rsidR="00567ECC" w:rsidRPr="006437A9">
            <w:rPr>
              <w:lang w:val="en-US"/>
            </w:rPr>
            <w:t>4.</w:t>
          </w:r>
          <w:r w:rsidRPr="006437A9">
            <w:rPr>
              <w:lang w:val="en-US"/>
            </w:rPr>
            <w:t xml:space="preserve"> </w:t>
          </w:r>
          <w:r w:rsidR="009C4800" w:rsidRPr="006437A9">
            <w:rPr>
              <w:lang w:val="en-US"/>
            </w:rPr>
            <w:t>E</w:t>
          </w:r>
          <w:r w:rsidR="008C2E4D" w:rsidRPr="006437A9">
            <w:rPr>
              <w:lang w:val="en-US"/>
            </w:rPr>
            <w:t>n</w:t>
          </w:r>
          <w:r w:rsidR="009C4800" w:rsidRPr="006437A9">
            <w:rPr>
              <w:lang w:val="en-US"/>
            </w:rPr>
            <w:t xml:space="preserve">textualization Strategies </w:t>
          </w:r>
          <w:r w:rsidR="00277D65" w:rsidRPr="006437A9">
            <w:rPr>
              <w:lang w:val="en-US"/>
            </w:rPr>
            <w:t xml:space="preserve">                                     </w:t>
          </w:r>
          <w:r w:rsidR="00DC7094" w:rsidRPr="006437A9">
            <w:rPr>
              <w:lang w:val="en-US"/>
            </w:rPr>
            <w:t xml:space="preserve">  </w:t>
          </w:r>
          <w:r w:rsidR="002D0DA9" w:rsidRPr="006437A9">
            <w:rPr>
              <w:lang w:val="en-US"/>
            </w:rPr>
            <w:t xml:space="preserve">  </w:t>
          </w:r>
          <w:r w:rsidR="00003403" w:rsidRPr="006437A9">
            <w:rPr>
              <w:webHidden/>
              <w:lang w:val="en-US"/>
            </w:rPr>
            <w:t>1</w:t>
          </w:r>
          <w:r w:rsidR="00A84F13" w:rsidRPr="006437A9">
            <w:rPr>
              <w:webHidden/>
              <w:lang w:val="en-US"/>
            </w:rPr>
            <w:t>4</w:t>
          </w:r>
          <w:r w:rsidR="00D72F4A">
            <w:rPr>
              <w:webHidden/>
              <w:lang w:val="en-US"/>
            </w:rPr>
            <w:t>5</w:t>
          </w:r>
        </w:p>
        <w:p w14:paraId="257AF436" w14:textId="73FE4C19" w:rsidR="00C74C18" w:rsidRPr="006437A9" w:rsidRDefault="00C74C18" w:rsidP="00DC7094">
          <w:pPr>
            <w:spacing w:before="120" w:after="120"/>
            <w:ind w:right="-7" w:firstLine="2410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>4.1.</w:t>
          </w:r>
          <w:r w:rsidR="00567ECC" w:rsidRPr="006437A9">
            <w:rPr>
              <w:lang w:val="en-US"/>
            </w:rPr>
            <w:t>4</w:t>
          </w:r>
          <w:r w:rsidRPr="006437A9">
            <w:rPr>
              <w:lang w:val="en-US"/>
            </w:rPr>
            <w:t>.1. Leveling</w:t>
          </w:r>
          <w:r w:rsidRPr="006437A9">
            <w:rPr>
              <w:webHidden/>
              <w:lang w:val="en-US"/>
            </w:rPr>
            <w:tab/>
          </w:r>
          <w:r w:rsidRPr="006437A9">
            <w:rPr>
              <w:webHidden/>
              <w:lang w:val="en-US"/>
            </w:rPr>
            <w:tab/>
          </w:r>
          <w:r w:rsidRPr="006437A9">
            <w:rPr>
              <w:webHidden/>
              <w:lang w:val="en-US"/>
            </w:rPr>
            <w:tab/>
          </w:r>
          <w:r w:rsidRPr="006437A9">
            <w:rPr>
              <w:webHidden/>
              <w:lang w:val="en-US"/>
            </w:rPr>
            <w:tab/>
          </w:r>
          <w:r w:rsidRPr="006437A9">
            <w:rPr>
              <w:webHidden/>
              <w:lang w:val="en-US"/>
            </w:rPr>
            <w:tab/>
            <w:t xml:space="preserve">      1</w:t>
          </w:r>
          <w:r w:rsidR="00D17C40" w:rsidRPr="006437A9">
            <w:rPr>
              <w:webHidden/>
              <w:lang w:val="en-US"/>
            </w:rPr>
            <w:t>4</w:t>
          </w:r>
          <w:r w:rsidR="00C878B7">
            <w:rPr>
              <w:webHidden/>
              <w:lang w:val="en-US"/>
            </w:rPr>
            <w:t>6</w:t>
          </w:r>
        </w:p>
        <w:p w14:paraId="78F77336" w14:textId="5173F46C" w:rsidR="00C74C18" w:rsidRPr="006437A9" w:rsidRDefault="00C74C18" w:rsidP="00DC7094">
          <w:pPr>
            <w:spacing w:before="120" w:after="120"/>
            <w:ind w:right="-7" w:firstLine="2410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lastRenderedPageBreak/>
            <w:t>4.1.</w:t>
          </w:r>
          <w:r w:rsidR="00567ECC" w:rsidRPr="006437A9">
            <w:rPr>
              <w:lang w:val="en-US"/>
            </w:rPr>
            <w:t>4</w:t>
          </w:r>
          <w:r w:rsidRPr="006437A9">
            <w:rPr>
              <w:lang w:val="en-US"/>
            </w:rPr>
            <w:t>.</w:t>
          </w:r>
          <w:r w:rsidR="00567ECC" w:rsidRPr="006437A9">
            <w:rPr>
              <w:lang w:val="en-US"/>
            </w:rPr>
            <w:t>2</w:t>
          </w:r>
          <w:r w:rsidRPr="006437A9">
            <w:rPr>
              <w:lang w:val="en-US"/>
            </w:rPr>
            <w:t>. Simplification</w:t>
          </w:r>
          <w:r w:rsidRPr="006437A9">
            <w:rPr>
              <w:webHidden/>
              <w:lang w:val="en-US"/>
            </w:rPr>
            <w:tab/>
          </w:r>
          <w:r w:rsidRPr="006437A9">
            <w:rPr>
              <w:webHidden/>
              <w:lang w:val="en-US"/>
            </w:rPr>
            <w:tab/>
          </w:r>
          <w:r w:rsidRPr="006437A9">
            <w:rPr>
              <w:webHidden/>
              <w:lang w:val="en-US"/>
            </w:rPr>
            <w:tab/>
          </w:r>
          <w:r w:rsidRPr="006437A9">
            <w:rPr>
              <w:webHidden/>
              <w:lang w:val="en-US"/>
            </w:rPr>
            <w:tab/>
            <w:t xml:space="preserve">      1</w:t>
          </w:r>
          <w:r w:rsidR="00D17C40" w:rsidRPr="006437A9">
            <w:rPr>
              <w:webHidden/>
              <w:lang w:val="en-US"/>
            </w:rPr>
            <w:t>4</w:t>
          </w:r>
          <w:r w:rsidR="00B65414" w:rsidRPr="006437A9">
            <w:rPr>
              <w:webHidden/>
              <w:lang w:val="en-US"/>
            </w:rPr>
            <w:t>6</w:t>
          </w:r>
        </w:p>
        <w:p w14:paraId="62D063B4" w14:textId="21669561" w:rsidR="002105BC" w:rsidRPr="006437A9" w:rsidRDefault="00BD0B4B" w:rsidP="00E96349">
          <w:pPr>
            <w:spacing w:before="120" w:after="120"/>
            <w:ind w:firstLine="1843"/>
            <w:rPr>
              <w:webHidden/>
              <w:lang w:val="en-US"/>
            </w:rPr>
          </w:pPr>
          <w:r w:rsidRPr="006437A9">
            <w:rPr>
              <w:lang w:val="en-US"/>
            </w:rPr>
            <w:t>4.</w:t>
          </w:r>
          <w:r w:rsidR="00567ECC" w:rsidRPr="006437A9">
            <w:rPr>
              <w:lang w:val="en-US"/>
            </w:rPr>
            <w:t>1</w:t>
          </w:r>
          <w:r w:rsidRPr="006437A9">
            <w:rPr>
              <w:lang w:val="en-US"/>
            </w:rPr>
            <w:t>.</w:t>
          </w:r>
          <w:r w:rsidR="00307C89" w:rsidRPr="006437A9">
            <w:rPr>
              <w:lang w:val="en-US"/>
            </w:rPr>
            <w:t xml:space="preserve">5. </w:t>
          </w:r>
          <w:r w:rsidR="00535BC1" w:rsidRPr="006437A9">
            <w:rPr>
              <w:lang w:val="en-US"/>
            </w:rPr>
            <w:t>Discussion</w:t>
          </w:r>
          <w:r w:rsidR="00535BC1" w:rsidRPr="006437A9">
            <w:rPr>
              <w:lang w:val="en-US"/>
            </w:rPr>
            <w:tab/>
          </w:r>
          <w:r w:rsidR="00535BC1" w:rsidRPr="006437A9">
            <w:rPr>
              <w:lang w:val="en-US"/>
            </w:rPr>
            <w:tab/>
          </w:r>
          <w:r w:rsidR="00535BC1" w:rsidRPr="006437A9">
            <w:rPr>
              <w:lang w:val="en-US"/>
            </w:rPr>
            <w:tab/>
            <w:t xml:space="preserve">        </w:t>
          </w:r>
          <w:r w:rsidR="00277D65" w:rsidRPr="006437A9">
            <w:rPr>
              <w:lang w:val="en-US"/>
            </w:rPr>
            <w:t xml:space="preserve">                </w:t>
          </w:r>
          <w:r w:rsidR="00E96349" w:rsidRPr="006437A9">
            <w:rPr>
              <w:lang w:val="en-US"/>
            </w:rPr>
            <w:t xml:space="preserve">          </w:t>
          </w:r>
          <w:r w:rsidR="00277D65" w:rsidRPr="006437A9">
            <w:rPr>
              <w:lang w:val="en-US"/>
            </w:rPr>
            <w:t xml:space="preserve">       </w:t>
          </w:r>
          <w:r w:rsidR="000B6A4B" w:rsidRPr="006437A9">
            <w:rPr>
              <w:lang w:val="en-US"/>
            </w:rPr>
            <w:t xml:space="preserve"> </w:t>
          </w:r>
          <w:r w:rsidR="00277D65" w:rsidRPr="006437A9">
            <w:rPr>
              <w:lang w:val="en-US"/>
            </w:rPr>
            <w:t>1</w:t>
          </w:r>
          <w:r w:rsidR="00D72F4A">
            <w:rPr>
              <w:lang w:val="en-US"/>
            </w:rPr>
            <w:t>5</w:t>
          </w:r>
          <w:r w:rsidR="00C878B7">
            <w:rPr>
              <w:lang w:val="en-US"/>
            </w:rPr>
            <w:t>0</w:t>
          </w:r>
          <w:r w:rsidRPr="006437A9">
            <w:rPr>
              <w:lang w:val="en-US"/>
            </w:rPr>
            <w:t xml:space="preserve"> </w:t>
          </w:r>
        </w:p>
        <w:p w14:paraId="7F21F76A" w14:textId="3B224F9F" w:rsidR="002105BC" w:rsidRPr="006437A9" w:rsidRDefault="00BD0B4B" w:rsidP="00333D1C">
          <w:pPr>
            <w:tabs>
              <w:tab w:val="left" w:pos="1418"/>
            </w:tabs>
            <w:spacing w:before="120" w:after="120"/>
            <w:ind w:left="1843" w:right="-7" w:hanging="425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>4.2.</w:t>
          </w:r>
          <w:r w:rsidR="003549C0" w:rsidRPr="006437A9">
            <w:rPr>
              <w:lang w:val="en-US"/>
            </w:rPr>
            <w:t xml:space="preserve"> </w:t>
          </w:r>
          <w:r w:rsidRPr="006437A9">
            <w:rPr>
              <w:lang w:val="en-US"/>
            </w:rPr>
            <w:t>Research Question 2</w:t>
          </w:r>
          <w:r w:rsidR="00277D65" w:rsidRPr="006437A9">
            <w:rPr>
              <w:lang w:val="en-US"/>
            </w:rPr>
            <w:t xml:space="preserve">:  </w:t>
          </w:r>
          <w:r w:rsidR="00567ECC" w:rsidRPr="006437A9">
            <w:rPr>
              <w:lang w:val="en-US"/>
            </w:rPr>
            <w:t>To w</w:t>
          </w:r>
          <w:r w:rsidR="00277D65" w:rsidRPr="006437A9">
            <w:rPr>
              <w:lang w:val="en-US"/>
            </w:rPr>
            <w:t xml:space="preserve">hat </w:t>
          </w:r>
          <w:r w:rsidR="00567ECC" w:rsidRPr="006437A9">
            <w:rPr>
              <w:lang w:val="en-US"/>
            </w:rPr>
            <w:t xml:space="preserve">extent </w:t>
          </w:r>
          <w:r w:rsidR="00277D65" w:rsidRPr="006437A9">
            <w:rPr>
              <w:lang w:val="en-US"/>
            </w:rPr>
            <w:t>the ramification</w:t>
          </w:r>
          <w:r w:rsidR="00333D1C">
            <w:rPr>
              <w:lang w:val="en-US"/>
            </w:rPr>
            <w:t>s</w:t>
          </w:r>
          <w:r w:rsidR="00277D65" w:rsidRPr="006437A9">
            <w:rPr>
              <w:lang w:val="en-US"/>
            </w:rPr>
            <w:t xml:space="preserve"> of these strategies</w:t>
          </w:r>
          <w:r w:rsidR="001427EA" w:rsidRPr="006437A9">
            <w:rPr>
              <w:lang w:val="en-US"/>
            </w:rPr>
            <w:t xml:space="preserve"> can be </w:t>
          </w:r>
          <w:r w:rsidR="001D017C" w:rsidRPr="006437A9">
            <w:rPr>
              <w:lang w:val="en-US"/>
            </w:rPr>
            <w:t xml:space="preserve">applied </w:t>
          </w:r>
          <w:r w:rsidR="00D02563" w:rsidRPr="006437A9">
            <w:rPr>
              <w:lang w:val="en-US"/>
            </w:rPr>
            <w:t>to</w:t>
          </w:r>
          <w:r w:rsidR="00277D65" w:rsidRPr="006437A9">
            <w:rPr>
              <w:lang w:val="en-US"/>
            </w:rPr>
            <w:t xml:space="preserve"> </w:t>
          </w:r>
          <w:r w:rsidR="004A1C8A" w:rsidRPr="006437A9">
            <w:rPr>
              <w:lang w:val="en-US"/>
            </w:rPr>
            <w:t xml:space="preserve">English </w:t>
          </w:r>
          <w:r w:rsidR="00277D65" w:rsidRPr="006437A9">
            <w:rPr>
              <w:lang w:val="en-US"/>
            </w:rPr>
            <w:t>remote learning in Indonesia?</w:t>
          </w:r>
          <w:r w:rsidR="00277D65" w:rsidRPr="006437A9">
            <w:rPr>
              <w:webHidden/>
              <w:lang w:val="en-US"/>
            </w:rPr>
            <w:t xml:space="preserve">     </w:t>
          </w:r>
          <w:r w:rsidR="004A1C8A" w:rsidRPr="006437A9">
            <w:rPr>
              <w:webHidden/>
              <w:lang w:val="en-US"/>
            </w:rPr>
            <w:t xml:space="preserve">                                             </w:t>
          </w:r>
          <w:r w:rsidR="00535BC1" w:rsidRPr="006437A9">
            <w:rPr>
              <w:webHidden/>
              <w:lang w:val="en-US"/>
            </w:rPr>
            <w:t xml:space="preserve">    </w:t>
          </w:r>
          <w:r w:rsidR="00535BC1" w:rsidRPr="006437A9">
            <w:rPr>
              <w:webHidden/>
              <w:lang w:val="en-US"/>
            </w:rPr>
            <w:tab/>
          </w:r>
          <w:r w:rsidR="00535BC1" w:rsidRPr="006437A9">
            <w:rPr>
              <w:webHidden/>
              <w:lang w:val="en-US"/>
            </w:rPr>
            <w:tab/>
            <w:t xml:space="preserve">      </w:t>
          </w:r>
          <w:r w:rsidR="00277D65" w:rsidRPr="006437A9">
            <w:rPr>
              <w:webHidden/>
              <w:lang w:val="en-US"/>
            </w:rPr>
            <w:t>1</w:t>
          </w:r>
          <w:r w:rsidR="00D72F4A">
            <w:rPr>
              <w:webHidden/>
              <w:lang w:val="en-US"/>
            </w:rPr>
            <w:t>61</w:t>
          </w:r>
        </w:p>
        <w:p w14:paraId="6332AA1D" w14:textId="45D69019" w:rsidR="00A3718B" w:rsidRPr="006437A9" w:rsidRDefault="00BD0B4B" w:rsidP="00384DE7">
          <w:pPr>
            <w:spacing w:before="120" w:after="120"/>
            <w:ind w:left="2410" w:hanging="567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>4.2.</w:t>
          </w:r>
          <w:r w:rsidR="003549C0" w:rsidRPr="006437A9">
            <w:rPr>
              <w:lang w:val="en-US"/>
            </w:rPr>
            <w:t xml:space="preserve">1. </w:t>
          </w:r>
          <w:r w:rsidR="00277D65" w:rsidRPr="006437A9">
            <w:rPr>
              <w:lang w:val="en-US"/>
            </w:rPr>
            <w:t>Translingual Practices in EFL Interactions</w:t>
          </w:r>
          <w:r w:rsidR="00277D65" w:rsidRPr="006437A9">
            <w:rPr>
              <w:webHidden/>
              <w:lang w:val="en-US"/>
            </w:rPr>
            <w:t xml:space="preserve"> </w:t>
          </w:r>
          <w:r w:rsidR="00277D65" w:rsidRPr="006437A9">
            <w:rPr>
              <w:webHidden/>
              <w:lang w:val="en-US"/>
            </w:rPr>
            <w:tab/>
            <w:t xml:space="preserve">      </w:t>
          </w:r>
          <w:r w:rsidR="00277D65" w:rsidRPr="006437A9">
            <w:rPr>
              <w:webHidden/>
              <w:color w:val="000000" w:themeColor="text1"/>
              <w:lang w:val="en-US"/>
            </w:rPr>
            <w:t>1</w:t>
          </w:r>
          <w:r w:rsidR="00D72F4A">
            <w:rPr>
              <w:webHidden/>
              <w:color w:val="000000" w:themeColor="text1"/>
              <w:lang w:val="en-US"/>
            </w:rPr>
            <w:t>6</w:t>
          </w:r>
          <w:r w:rsidR="00C878B7">
            <w:rPr>
              <w:webHidden/>
              <w:color w:val="000000" w:themeColor="text1"/>
              <w:lang w:val="en-US"/>
            </w:rPr>
            <w:t>1</w:t>
          </w:r>
        </w:p>
        <w:p w14:paraId="4223BAC8" w14:textId="57A89C52" w:rsidR="00A3718B" w:rsidRPr="006437A9" w:rsidRDefault="00277D65" w:rsidP="00535BC1">
          <w:pPr>
            <w:spacing w:before="120" w:after="120"/>
            <w:ind w:left="2835" w:hanging="992"/>
            <w:jc w:val="both"/>
            <w:rPr>
              <w:lang w:val="en-US"/>
            </w:rPr>
          </w:pPr>
          <w:r w:rsidRPr="006437A9">
            <w:rPr>
              <w:lang w:val="en-US"/>
            </w:rPr>
            <w:t>4.2.</w:t>
          </w:r>
          <w:r w:rsidR="00441A21" w:rsidRPr="006437A9">
            <w:rPr>
              <w:lang w:val="en-US"/>
            </w:rPr>
            <w:t>2</w:t>
          </w:r>
          <w:r w:rsidR="003549C0" w:rsidRPr="006437A9">
            <w:rPr>
              <w:lang w:val="en-US"/>
            </w:rPr>
            <w:t>.</w:t>
          </w:r>
          <w:r w:rsidRPr="006437A9">
            <w:rPr>
              <w:lang w:val="en-US"/>
            </w:rPr>
            <w:t xml:space="preserve"> </w:t>
          </w:r>
          <w:r w:rsidR="00441A21" w:rsidRPr="006437A9">
            <w:rPr>
              <w:lang w:val="en-US"/>
            </w:rPr>
            <w:t>Instructors'</w:t>
          </w:r>
          <w:r w:rsidRPr="006437A9">
            <w:rPr>
              <w:lang w:val="en-US"/>
            </w:rPr>
            <w:t xml:space="preserve"> Voices on Translingual Practices       </w:t>
          </w:r>
          <w:r w:rsidR="003B15E4" w:rsidRPr="006437A9">
            <w:rPr>
              <w:lang w:val="en-US"/>
            </w:rPr>
            <w:t xml:space="preserve">   </w:t>
          </w:r>
          <w:r w:rsidRPr="006437A9">
            <w:rPr>
              <w:lang w:val="en-US"/>
            </w:rPr>
            <w:t xml:space="preserve">    </w:t>
          </w:r>
          <w:r w:rsidR="00535BC1" w:rsidRPr="006437A9">
            <w:rPr>
              <w:lang w:val="en-US"/>
            </w:rPr>
            <w:t xml:space="preserve">   </w:t>
          </w:r>
          <w:r w:rsidRPr="006437A9">
            <w:rPr>
              <w:lang w:val="en-US"/>
            </w:rPr>
            <w:t>1</w:t>
          </w:r>
          <w:r w:rsidR="00A84F13" w:rsidRPr="006437A9">
            <w:rPr>
              <w:lang w:val="en-US"/>
            </w:rPr>
            <w:t>6</w:t>
          </w:r>
          <w:r w:rsidR="00C878B7">
            <w:rPr>
              <w:lang w:val="en-US"/>
            </w:rPr>
            <w:t>3</w:t>
          </w:r>
        </w:p>
        <w:p w14:paraId="6FC156EE" w14:textId="7575AC8C" w:rsidR="00A3718B" w:rsidRPr="006437A9" w:rsidRDefault="00A3718B" w:rsidP="00535BC1">
          <w:pPr>
            <w:spacing w:before="120" w:after="120"/>
            <w:ind w:right="-7" w:firstLine="2410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>4.</w:t>
          </w:r>
          <w:r w:rsidR="003A1AC4" w:rsidRPr="006437A9">
            <w:rPr>
              <w:lang w:val="en-US"/>
            </w:rPr>
            <w:t>2</w:t>
          </w:r>
          <w:r w:rsidRPr="006437A9">
            <w:rPr>
              <w:lang w:val="en-US"/>
            </w:rPr>
            <w:t>.</w:t>
          </w:r>
          <w:r w:rsidR="00441A21" w:rsidRPr="006437A9">
            <w:rPr>
              <w:lang w:val="en-US"/>
            </w:rPr>
            <w:t>2</w:t>
          </w:r>
          <w:r w:rsidRPr="006437A9">
            <w:rPr>
              <w:lang w:val="en-US"/>
            </w:rPr>
            <w:t>.1. Translingual Practice</w:t>
          </w:r>
          <w:r w:rsidR="00C878B7">
            <w:rPr>
              <w:lang w:val="en-US"/>
            </w:rPr>
            <w:t xml:space="preserve"> as Strate</w:t>
          </w:r>
          <w:r w:rsidR="00441A21" w:rsidRPr="006437A9">
            <w:rPr>
              <w:lang w:val="en-US"/>
            </w:rPr>
            <w:t>gy</w:t>
          </w:r>
          <w:r w:rsidRPr="006437A9">
            <w:rPr>
              <w:lang w:val="en-US"/>
            </w:rPr>
            <w:t xml:space="preserve">  </w:t>
          </w:r>
          <w:r w:rsidRPr="006437A9">
            <w:rPr>
              <w:webHidden/>
              <w:lang w:val="en-US"/>
            </w:rPr>
            <w:t xml:space="preserve">    </w:t>
          </w:r>
          <w:r w:rsidR="00441A21" w:rsidRPr="006437A9">
            <w:rPr>
              <w:webHidden/>
              <w:lang w:val="en-US"/>
            </w:rPr>
            <w:tab/>
          </w:r>
          <w:r w:rsidRPr="006437A9">
            <w:rPr>
              <w:webHidden/>
              <w:lang w:val="en-US"/>
            </w:rPr>
            <w:t xml:space="preserve">    </w:t>
          </w:r>
          <w:r w:rsidR="00535BC1" w:rsidRPr="006437A9">
            <w:rPr>
              <w:webHidden/>
              <w:lang w:val="en-US"/>
            </w:rPr>
            <w:t xml:space="preserve">  </w:t>
          </w:r>
          <w:r w:rsidRPr="006437A9">
            <w:rPr>
              <w:webHidden/>
              <w:lang w:val="en-US"/>
            </w:rPr>
            <w:t>1</w:t>
          </w:r>
          <w:r w:rsidR="00A84F13" w:rsidRPr="006437A9">
            <w:rPr>
              <w:webHidden/>
              <w:lang w:val="en-US"/>
            </w:rPr>
            <w:t>6</w:t>
          </w:r>
          <w:r w:rsidR="00C878B7">
            <w:rPr>
              <w:webHidden/>
              <w:lang w:val="en-US"/>
            </w:rPr>
            <w:t>4</w:t>
          </w:r>
        </w:p>
        <w:p w14:paraId="0FE479DA" w14:textId="72A27CCB" w:rsidR="00277D65" w:rsidRPr="006437A9" w:rsidRDefault="00A3718B" w:rsidP="00535BC1">
          <w:pPr>
            <w:spacing w:before="120" w:after="120"/>
            <w:ind w:right="-7" w:firstLine="2410"/>
            <w:jc w:val="both"/>
            <w:rPr>
              <w:lang w:val="en-US"/>
            </w:rPr>
          </w:pPr>
          <w:r w:rsidRPr="006437A9">
            <w:rPr>
              <w:lang w:val="en-US"/>
            </w:rPr>
            <w:t>4.</w:t>
          </w:r>
          <w:r w:rsidR="003A1AC4" w:rsidRPr="006437A9">
            <w:rPr>
              <w:lang w:val="en-US"/>
            </w:rPr>
            <w:t>2</w:t>
          </w:r>
          <w:r w:rsidRPr="006437A9">
            <w:rPr>
              <w:lang w:val="en-US"/>
            </w:rPr>
            <w:t>.</w:t>
          </w:r>
          <w:r w:rsidR="00441A21" w:rsidRPr="006437A9">
            <w:rPr>
              <w:lang w:val="en-US"/>
            </w:rPr>
            <w:t>2</w:t>
          </w:r>
          <w:r w:rsidRPr="006437A9">
            <w:rPr>
              <w:lang w:val="en-US"/>
            </w:rPr>
            <w:t>.</w:t>
          </w:r>
          <w:r w:rsidR="003A1AC4" w:rsidRPr="006437A9">
            <w:rPr>
              <w:lang w:val="en-US"/>
            </w:rPr>
            <w:t>2</w:t>
          </w:r>
          <w:r w:rsidRPr="006437A9">
            <w:rPr>
              <w:lang w:val="en-US"/>
            </w:rPr>
            <w:t xml:space="preserve">. Language </w:t>
          </w:r>
          <w:r w:rsidR="00441A21" w:rsidRPr="006437A9">
            <w:rPr>
              <w:lang w:val="en-US"/>
            </w:rPr>
            <w:t>Policy</w:t>
          </w:r>
          <w:r w:rsidRPr="006437A9">
            <w:rPr>
              <w:lang w:val="en-US"/>
            </w:rPr>
            <w:t xml:space="preserve">        </w:t>
          </w:r>
          <w:r w:rsidRPr="006437A9">
            <w:rPr>
              <w:webHidden/>
              <w:lang w:val="en-US"/>
            </w:rPr>
            <w:tab/>
            <w:t xml:space="preserve">      </w:t>
          </w:r>
          <w:r w:rsidR="00535BC1" w:rsidRPr="006437A9">
            <w:rPr>
              <w:webHidden/>
              <w:lang w:val="en-US"/>
            </w:rPr>
            <w:tab/>
            <w:t xml:space="preserve"> </w:t>
          </w:r>
          <w:r w:rsidR="00441A21" w:rsidRPr="006437A9">
            <w:rPr>
              <w:webHidden/>
              <w:lang w:val="en-US"/>
            </w:rPr>
            <w:tab/>
            <w:t xml:space="preserve"> </w:t>
          </w:r>
          <w:r w:rsidR="00535BC1" w:rsidRPr="006437A9">
            <w:rPr>
              <w:webHidden/>
              <w:lang w:val="en-US"/>
            </w:rPr>
            <w:t xml:space="preserve">     </w:t>
          </w:r>
          <w:r w:rsidRPr="006437A9">
            <w:rPr>
              <w:webHidden/>
              <w:lang w:val="en-US"/>
            </w:rPr>
            <w:t>1</w:t>
          </w:r>
          <w:r w:rsidR="00A84F13" w:rsidRPr="006437A9">
            <w:rPr>
              <w:webHidden/>
              <w:lang w:val="en-US"/>
            </w:rPr>
            <w:t>6</w:t>
          </w:r>
          <w:r w:rsidR="00D72F4A">
            <w:rPr>
              <w:webHidden/>
              <w:lang w:val="en-US"/>
            </w:rPr>
            <w:t>8</w:t>
          </w:r>
          <w:r w:rsidR="00277D65" w:rsidRPr="006437A9">
            <w:rPr>
              <w:lang w:val="en-US"/>
            </w:rPr>
            <w:t xml:space="preserve">  </w:t>
          </w:r>
        </w:p>
        <w:p w14:paraId="10FABA9E" w14:textId="4BCC0898" w:rsidR="00441A21" w:rsidRPr="006437A9" w:rsidRDefault="00441A21" w:rsidP="00384DE7">
          <w:pPr>
            <w:spacing w:before="120" w:after="120"/>
            <w:ind w:right="-7" w:firstLine="2410"/>
            <w:jc w:val="both"/>
            <w:rPr>
              <w:lang w:val="en-US"/>
            </w:rPr>
          </w:pPr>
          <w:r w:rsidRPr="006437A9">
            <w:rPr>
              <w:lang w:val="en-US"/>
            </w:rPr>
            <w:t xml:space="preserve">4.2.2.3. Belief in Translingual Practices </w:t>
          </w:r>
          <w:r w:rsidRPr="006437A9">
            <w:rPr>
              <w:webHidden/>
              <w:lang w:val="en-US"/>
            </w:rPr>
            <w:tab/>
          </w:r>
          <w:r w:rsidRPr="006437A9">
            <w:rPr>
              <w:webHidden/>
              <w:lang w:val="en-US"/>
            </w:rPr>
            <w:tab/>
            <w:t xml:space="preserve">      1</w:t>
          </w:r>
          <w:r w:rsidR="00D72F4A">
            <w:rPr>
              <w:webHidden/>
              <w:lang w:val="en-US"/>
            </w:rPr>
            <w:t>73</w:t>
          </w:r>
          <w:r w:rsidRPr="006437A9">
            <w:rPr>
              <w:lang w:val="en-US"/>
            </w:rPr>
            <w:t xml:space="preserve">  </w:t>
          </w:r>
        </w:p>
        <w:p w14:paraId="1A758079" w14:textId="1E17E53D" w:rsidR="00441A21" w:rsidRPr="006437A9" w:rsidRDefault="006344A8" w:rsidP="006344A8">
          <w:pPr>
            <w:spacing w:before="120" w:after="120"/>
            <w:ind w:left="2835" w:hanging="992"/>
            <w:jc w:val="both"/>
            <w:rPr>
              <w:lang w:val="en-US"/>
            </w:rPr>
          </w:pPr>
          <w:r w:rsidRPr="006437A9">
            <w:rPr>
              <w:lang w:val="en-US"/>
            </w:rPr>
            <w:t>4.2.3. Students' Voices on Translingual Practices                 1</w:t>
          </w:r>
          <w:r w:rsidR="00A84F13" w:rsidRPr="006437A9">
            <w:rPr>
              <w:lang w:val="en-US"/>
            </w:rPr>
            <w:t>7</w:t>
          </w:r>
          <w:r w:rsidR="00D72F4A">
            <w:rPr>
              <w:lang w:val="en-US"/>
            </w:rPr>
            <w:t>6</w:t>
          </w:r>
        </w:p>
        <w:p w14:paraId="1010B29C" w14:textId="4C21CC1A" w:rsidR="006344A8" w:rsidRPr="006437A9" w:rsidRDefault="006344A8" w:rsidP="006344A8">
          <w:pPr>
            <w:spacing w:before="120" w:after="120"/>
            <w:ind w:right="-7" w:firstLine="2410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 xml:space="preserve">4.2.3.1. The Intensity of Translingual </w:t>
          </w:r>
          <w:r w:rsidR="00E74F08" w:rsidRPr="006437A9">
            <w:rPr>
              <w:lang w:val="en-US"/>
            </w:rPr>
            <w:t xml:space="preserve">Practices </w:t>
          </w:r>
          <w:r w:rsidR="00E74F08" w:rsidRPr="006437A9">
            <w:rPr>
              <w:lang w:val="en-US"/>
            </w:rPr>
            <w:tab/>
          </w:r>
          <w:r w:rsidRPr="006437A9">
            <w:rPr>
              <w:webHidden/>
              <w:lang w:val="en-US"/>
            </w:rPr>
            <w:t xml:space="preserve">      1</w:t>
          </w:r>
          <w:r w:rsidR="00A84F13" w:rsidRPr="006437A9">
            <w:rPr>
              <w:webHidden/>
              <w:lang w:val="en-US"/>
            </w:rPr>
            <w:t>7</w:t>
          </w:r>
          <w:r w:rsidR="00D72F4A">
            <w:rPr>
              <w:webHidden/>
              <w:lang w:val="en-US"/>
            </w:rPr>
            <w:t>7</w:t>
          </w:r>
        </w:p>
        <w:p w14:paraId="15C3B558" w14:textId="33CF2761" w:rsidR="006344A8" w:rsidRDefault="006344A8" w:rsidP="006344A8">
          <w:pPr>
            <w:spacing w:before="120" w:after="120"/>
            <w:ind w:left="2410"/>
            <w:jc w:val="both"/>
            <w:rPr>
              <w:webHidden/>
              <w:lang w:val="en-US"/>
            </w:rPr>
          </w:pPr>
          <w:r w:rsidRPr="006437A9">
            <w:rPr>
              <w:lang w:val="en-US"/>
            </w:rPr>
            <w:t xml:space="preserve">4.2.3.2. Belief in Language Learning      </w:t>
          </w:r>
          <w:r w:rsidRPr="006437A9">
            <w:rPr>
              <w:webHidden/>
              <w:lang w:val="en-US"/>
            </w:rPr>
            <w:tab/>
            <w:t xml:space="preserve"> </w:t>
          </w:r>
          <w:r w:rsidRPr="006437A9">
            <w:rPr>
              <w:webHidden/>
              <w:lang w:val="en-US"/>
            </w:rPr>
            <w:tab/>
            <w:t xml:space="preserve">      1</w:t>
          </w:r>
          <w:r w:rsidR="003A7748">
            <w:rPr>
              <w:webHidden/>
              <w:lang w:val="en-US"/>
            </w:rPr>
            <w:t>82</w:t>
          </w:r>
        </w:p>
        <w:p w14:paraId="2D267C8C" w14:textId="2F70F18A" w:rsidR="00125CE6" w:rsidRPr="000F3BF9" w:rsidRDefault="00125CE6" w:rsidP="00125CE6">
          <w:pPr>
            <w:spacing w:before="120" w:after="120"/>
            <w:ind w:left="2835" w:hanging="992"/>
            <w:jc w:val="both"/>
            <w:rPr>
              <w:webHidden/>
              <w:lang w:val="en-US"/>
            </w:rPr>
          </w:pPr>
          <w:r w:rsidRPr="000F3BF9">
            <w:rPr>
              <w:lang w:val="en-US"/>
            </w:rPr>
            <w:t xml:space="preserve">4.2.4. Discussion          </w:t>
          </w:r>
          <w:r w:rsidRPr="000F3BF9">
            <w:rPr>
              <w:lang w:val="en-US"/>
            </w:rPr>
            <w:tab/>
          </w:r>
          <w:r w:rsidRPr="000F3BF9">
            <w:rPr>
              <w:lang w:val="en-US"/>
            </w:rPr>
            <w:tab/>
          </w:r>
          <w:r w:rsidRPr="000F3BF9">
            <w:rPr>
              <w:lang w:val="en-US"/>
            </w:rPr>
            <w:tab/>
          </w:r>
          <w:r w:rsidRPr="000F3BF9">
            <w:rPr>
              <w:lang w:val="en-US"/>
            </w:rPr>
            <w:tab/>
          </w:r>
          <w:r w:rsidRPr="000F3BF9">
            <w:rPr>
              <w:lang w:val="en-US"/>
            </w:rPr>
            <w:tab/>
            <w:t xml:space="preserve">      183</w:t>
          </w:r>
        </w:p>
        <w:p w14:paraId="62EEDE80" w14:textId="77777777" w:rsidR="00260F68" w:rsidRPr="006437A9" w:rsidRDefault="00693FDA" w:rsidP="00260F68">
          <w:pPr>
            <w:spacing w:before="120" w:after="120"/>
            <w:ind w:left="1418"/>
            <w:jc w:val="both"/>
            <w:rPr>
              <w:lang w:val="en-US"/>
            </w:rPr>
          </w:pPr>
          <w:r w:rsidRPr="006437A9">
            <w:rPr>
              <w:lang w:val="en-US"/>
            </w:rPr>
            <w:t xml:space="preserve">4.3. Research Question 3:  How </w:t>
          </w:r>
          <w:r w:rsidR="00260F68" w:rsidRPr="006437A9">
            <w:rPr>
              <w:lang w:val="en-US"/>
            </w:rPr>
            <w:t>were</w:t>
          </w:r>
          <w:r w:rsidRPr="006437A9">
            <w:rPr>
              <w:lang w:val="en-US"/>
            </w:rPr>
            <w:t xml:space="preserve"> translingual practices </w:t>
          </w:r>
          <w:r w:rsidR="00260F68" w:rsidRPr="006437A9">
            <w:rPr>
              <w:lang w:val="en-US"/>
            </w:rPr>
            <w:t>produced</w:t>
          </w:r>
        </w:p>
        <w:p w14:paraId="728DB5D9" w14:textId="4F99CFC3" w:rsidR="00693FDA" w:rsidRPr="006437A9" w:rsidRDefault="00693FDA" w:rsidP="00260F68">
          <w:pPr>
            <w:spacing w:before="120" w:after="120"/>
            <w:ind w:left="1843"/>
            <w:jc w:val="both"/>
            <w:rPr>
              <w:lang w:val="en-US"/>
            </w:rPr>
          </w:pPr>
          <w:r w:rsidRPr="006437A9">
            <w:rPr>
              <w:lang w:val="en-US"/>
            </w:rPr>
            <w:t>in EFL</w:t>
          </w:r>
          <w:r w:rsidR="00260F68" w:rsidRPr="006437A9">
            <w:rPr>
              <w:lang w:val="en-US"/>
            </w:rPr>
            <w:t xml:space="preserve"> </w:t>
          </w:r>
          <w:r w:rsidRPr="006437A9">
            <w:rPr>
              <w:lang w:val="en-US"/>
            </w:rPr>
            <w:t xml:space="preserve">remote learning interactions in </w:t>
          </w:r>
          <w:r w:rsidR="00333D1C">
            <w:rPr>
              <w:lang w:val="en-US"/>
            </w:rPr>
            <w:t>relation to a virtual classroom</w:t>
          </w:r>
          <w:r w:rsidRPr="006437A9">
            <w:rPr>
              <w:lang w:val="en-US"/>
            </w:rPr>
            <w:t xml:space="preserve"> </w:t>
          </w:r>
          <w:r w:rsidR="00233828">
            <w:rPr>
              <w:lang w:val="en-US"/>
            </w:rPr>
            <w:t xml:space="preserve">was </w:t>
          </w:r>
          <w:r w:rsidRPr="006437A9">
            <w:rPr>
              <w:lang w:val="en-US"/>
            </w:rPr>
            <w:t>managed?</w:t>
          </w:r>
          <w:r w:rsidRPr="006437A9">
            <w:rPr>
              <w:lang w:val="en-US"/>
            </w:rPr>
            <w:tab/>
          </w:r>
          <w:r w:rsidRPr="006437A9">
            <w:rPr>
              <w:lang w:val="en-US"/>
            </w:rPr>
            <w:tab/>
          </w:r>
          <w:r w:rsidRPr="006437A9">
            <w:rPr>
              <w:lang w:val="en-US"/>
            </w:rPr>
            <w:tab/>
          </w:r>
          <w:r w:rsidRPr="006437A9">
            <w:rPr>
              <w:lang w:val="en-US"/>
            </w:rPr>
            <w:tab/>
          </w:r>
          <w:r w:rsidRPr="006437A9">
            <w:rPr>
              <w:lang w:val="en-US"/>
            </w:rPr>
            <w:tab/>
          </w:r>
          <w:r w:rsidR="00260F68" w:rsidRPr="006437A9">
            <w:rPr>
              <w:lang w:val="en-US"/>
            </w:rPr>
            <w:t xml:space="preserve">      </w:t>
          </w:r>
          <w:r w:rsidRPr="006437A9">
            <w:rPr>
              <w:lang w:val="en-US"/>
            </w:rPr>
            <w:t>1</w:t>
          </w:r>
          <w:r w:rsidR="00546C45">
            <w:rPr>
              <w:lang w:val="en-US"/>
            </w:rPr>
            <w:t>93</w:t>
          </w:r>
          <w:r w:rsidRPr="006437A9">
            <w:rPr>
              <w:lang w:val="en-US"/>
            </w:rPr>
            <w:t xml:space="preserve"> </w:t>
          </w:r>
        </w:p>
        <w:p w14:paraId="39B9BFB2" w14:textId="08782A75" w:rsidR="006344A8" w:rsidRPr="006437A9" w:rsidRDefault="00277D65" w:rsidP="00384DE7">
          <w:pPr>
            <w:tabs>
              <w:tab w:val="left" w:pos="2410"/>
            </w:tabs>
            <w:spacing w:before="120" w:after="120"/>
            <w:ind w:left="2410" w:hanging="567"/>
            <w:rPr>
              <w:lang w:val="en-US"/>
            </w:rPr>
          </w:pPr>
          <w:r w:rsidRPr="006437A9">
            <w:rPr>
              <w:lang w:val="en-US"/>
            </w:rPr>
            <w:t>4.</w:t>
          </w:r>
          <w:r w:rsidR="00AE664F" w:rsidRPr="006437A9">
            <w:rPr>
              <w:lang w:val="en-US"/>
            </w:rPr>
            <w:t>3</w:t>
          </w:r>
          <w:r w:rsidRPr="006437A9">
            <w:rPr>
              <w:lang w:val="en-US"/>
            </w:rPr>
            <w:t>.</w:t>
          </w:r>
          <w:r w:rsidR="00AE664F" w:rsidRPr="006437A9">
            <w:rPr>
              <w:lang w:val="en-US"/>
            </w:rPr>
            <w:t>1</w:t>
          </w:r>
          <w:r w:rsidR="000E4AE3" w:rsidRPr="006437A9">
            <w:rPr>
              <w:lang w:val="en-US"/>
            </w:rPr>
            <w:t>. The</w:t>
          </w:r>
          <w:r w:rsidR="00535BC1" w:rsidRPr="006437A9">
            <w:rPr>
              <w:lang w:val="en-US"/>
            </w:rPr>
            <w:t xml:space="preserve"> </w:t>
          </w:r>
          <w:r w:rsidRPr="006437A9">
            <w:rPr>
              <w:lang w:val="en-US"/>
            </w:rPr>
            <w:t>In</w:t>
          </w:r>
          <w:r w:rsidR="00384DE7" w:rsidRPr="006437A9">
            <w:rPr>
              <w:lang w:val="en-US"/>
            </w:rPr>
            <w:t>terplay</w:t>
          </w:r>
          <w:r w:rsidRPr="006437A9">
            <w:rPr>
              <w:lang w:val="en-US"/>
            </w:rPr>
            <w:t xml:space="preserve"> of</w:t>
          </w:r>
          <w:r w:rsidR="00384DE7" w:rsidRPr="006437A9">
            <w:rPr>
              <w:lang w:val="en-US"/>
            </w:rPr>
            <w:t xml:space="preserve"> </w:t>
          </w:r>
          <w:r w:rsidR="00DE182D" w:rsidRPr="006437A9">
            <w:rPr>
              <w:lang w:val="en-US"/>
            </w:rPr>
            <w:t>Multimodality</w:t>
          </w:r>
          <w:r w:rsidR="00D02563" w:rsidRPr="006437A9">
            <w:rPr>
              <w:lang w:val="en-US"/>
            </w:rPr>
            <w:t xml:space="preserve">       </w:t>
          </w:r>
          <w:r w:rsidRPr="006437A9">
            <w:rPr>
              <w:lang w:val="en-US"/>
            </w:rPr>
            <w:t xml:space="preserve">        </w:t>
          </w:r>
          <w:r w:rsidR="00DE182D" w:rsidRPr="006437A9">
            <w:rPr>
              <w:lang w:val="en-US"/>
            </w:rPr>
            <w:t xml:space="preserve">  </w:t>
          </w:r>
          <w:r w:rsidRPr="006437A9">
            <w:rPr>
              <w:lang w:val="en-US"/>
            </w:rPr>
            <w:t xml:space="preserve">                  </w:t>
          </w:r>
          <w:r w:rsidR="009D45CE" w:rsidRPr="006437A9">
            <w:rPr>
              <w:lang w:val="en-US"/>
            </w:rPr>
            <w:t>1</w:t>
          </w:r>
          <w:r w:rsidR="00546C45">
            <w:rPr>
              <w:lang w:val="en-US"/>
            </w:rPr>
            <w:t>96</w:t>
          </w:r>
        </w:p>
        <w:p w14:paraId="75E79FF3" w14:textId="1AE9FF44" w:rsidR="00384DE7" w:rsidRPr="006437A9" w:rsidRDefault="00384DE7" w:rsidP="00384DE7">
          <w:pPr>
            <w:tabs>
              <w:tab w:val="left" w:pos="2410"/>
            </w:tabs>
            <w:spacing w:before="120" w:after="120"/>
            <w:ind w:left="2410" w:hanging="567"/>
            <w:rPr>
              <w:lang w:val="en-US"/>
            </w:rPr>
          </w:pPr>
          <w:r w:rsidRPr="006437A9">
            <w:rPr>
              <w:lang w:val="en-US"/>
            </w:rPr>
            <w:t>4.</w:t>
          </w:r>
          <w:r w:rsidR="00AE664F" w:rsidRPr="006437A9">
            <w:rPr>
              <w:lang w:val="en-US"/>
            </w:rPr>
            <w:t>3</w:t>
          </w:r>
          <w:r w:rsidRPr="006437A9">
            <w:rPr>
              <w:lang w:val="en-US"/>
            </w:rPr>
            <w:t>.</w:t>
          </w:r>
          <w:r w:rsidR="00AE664F" w:rsidRPr="006437A9">
            <w:rPr>
              <w:lang w:val="en-US"/>
            </w:rPr>
            <w:t>2</w:t>
          </w:r>
          <w:r w:rsidRPr="006437A9">
            <w:rPr>
              <w:lang w:val="en-US"/>
            </w:rPr>
            <w:t xml:space="preserve">. </w:t>
          </w:r>
          <w:r w:rsidR="00C878B7">
            <w:rPr>
              <w:lang w:val="en-US"/>
            </w:rPr>
            <w:t>Orchestrating students'</w:t>
          </w:r>
          <w:r w:rsidR="00AE664F" w:rsidRPr="006437A9">
            <w:rPr>
              <w:lang w:val="en-US"/>
            </w:rPr>
            <w:t xml:space="preserve"> </w:t>
          </w:r>
          <w:r w:rsidR="00C878B7">
            <w:rPr>
              <w:lang w:val="en-US"/>
            </w:rPr>
            <w:t>linugistics Repertoires</w:t>
          </w:r>
          <w:r w:rsidRPr="006437A9">
            <w:rPr>
              <w:lang w:val="en-US"/>
            </w:rPr>
            <w:t xml:space="preserve">     </w:t>
          </w:r>
          <w:r w:rsidR="00546C45">
            <w:rPr>
              <w:lang w:val="en-US"/>
            </w:rPr>
            <w:tab/>
            <w:t xml:space="preserve">      1</w:t>
          </w:r>
          <w:r w:rsidR="003A7748">
            <w:rPr>
              <w:lang w:val="en-US"/>
            </w:rPr>
            <w:t>9</w:t>
          </w:r>
          <w:r w:rsidR="00546C45">
            <w:rPr>
              <w:lang w:val="en-US"/>
            </w:rPr>
            <w:t>9</w:t>
          </w:r>
          <w:r w:rsidRPr="006437A9">
            <w:rPr>
              <w:lang w:val="en-US"/>
            </w:rPr>
            <w:t xml:space="preserve"> </w:t>
          </w:r>
        </w:p>
        <w:p w14:paraId="3816F7CD" w14:textId="54D36779" w:rsidR="00B714DD" w:rsidRPr="006437A9" w:rsidRDefault="00384DE7" w:rsidP="00AE664F">
          <w:pPr>
            <w:tabs>
              <w:tab w:val="left" w:pos="2410"/>
            </w:tabs>
            <w:spacing w:before="120" w:after="120"/>
            <w:ind w:left="2410" w:hanging="567"/>
            <w:rPr>
              <w:lang w:val="en-US"/>
            </w:rPr>
          </w:pPr>
          <w:r w:rsidRPr="006437A9">
            <w:rPr>
              <w:lang w:val="en-US"/>
            </w:rPr>
            <w:t>4.</w:t>
          </w:r>
          <w:r w:rsidR="00AE664F" w:rsidRPr="006437A9">
            <w:rPr>
              <w:lang w:val="en-US"/>
            </w:rPr>
            <w:t>3</w:t>
          </w:r>
          <w:r w:rsidRPr="006437A9">
            <w:rPr>
              <w:lang w:val="en-US"/>
            </w:rPr>
            <w:t>.</w:t>
          </w:r>
          <w:r w:rsidR="00AE664F" w:rsidRPr="006437A9">
            <w:rPr>
              <w:lang w:val="en-US"/>
            </w:rPr>
            <w:t>3</w:t>
          </w:r>
          <w:r w:rsidRPr="006437A9">
            <w:rPr>
              <w:lang w:val="en-US"/>
            </w:rPr>
            <w:t xml:space="preserve">. </w:t>
          </w:r>
          <w:r w:rsidR="00C878B7">
            <w:rPr>
              <w:lang w:val="en-US"/>
            </w:rPr>
            <w:t xml:space="preserve">Engaging Student's Participation through Semiotic   </w:t>
          </w:r>
          <w:r w:rsidR="00B714DD" w:rsidRPr="006437A9">
            <w:rPr>
              <w:lang w:val="en-US"/>
            </w:rPr>
            <w:t xml:space="preserve"> </w:t>
          </w:r>
          <w:r w:rsidR="00546C45">
            <w:rPr>
              <w:lang w:val="en-US"/>
            </w:rPr>
            <w:t>204</w:t>
          </w:r>
        </w:p>
        <w:p w14:paraId="069DFC60" w14:textId="64C2F2B4" w:rsidR="00384DE7" w:rsidRPr="006437A9" w:rsidRDefault="00B714DD" w:rsidP="00B714DD">
          <w:pPr>
            <w:tabs>
              <w:tab w:val="left" w:pos="2410"/>
            </w:tabs>
            <w:spacing w:before="120" w:after="120"/>
            <w:ind w:left="2410" w:hanging="567"/>
            <w:rPr>
              <w:lang w:val="en-US"/>
            </w:rPr>
          </w:pPr>
          <w:r w:rsidRPr="006437A9">
            <w:rPr>
              <w:lang w:val="en-US"/>
            </w:rPr>
            <w:t>4.</w:t>
          </w:r>
          <w:r w:rsidR="00AE664F" w:rsidRPr="006437A9">
            <w:rPr>
              <w:lang w:val="en-US"/>
            </w:rPr>
            <w:t>3</w:t>
          </w:r>
          <w:r w:rsidRPr="006437A9">
            <w:rPr>
              <w:lang w:val="en-US"/>
            </w:rPr>
            <w:t xml:space="preserve">.4. </w:t>
          </w:r>
          <w:r w:rsidR="00C878B7">
            <w:rPr>
              <w:lang w:val="en-US"/>
            </w:rPr>
            <w:t xml:space="preserve">Directing Students' through Multimodal Resources    </w:t>
          </w:r>
          <w:r w:rsidR="003A7748">
            <w:rPr>
              <w:lang w:val="en-US"/>
            </w:rPr>
            <w:t>20</w:t>
          </w:r>
          <w:r w:rsidR="00546C45">
            <w:rPr>
              <w:lang w:val="en-US"/>
            </w:rPr>
            <w:t>7</w:t>
          </w:r>
        </w:p>
        <w:p w14:paraId="64B3B82A" w14:textId="7E93E666" w:rsidR="00EA4A2C" w:rsidRPr="006437A9" w:rsidRDefault="006344A8" w:rsidP="00AE664F">
          <w:pPr>
            <w:pStyle w:val="TOC2"/>
            <w:rPr>
              <w:rFonts w:cs="Times New Roman"/>
              <w:noProof/>
              <w:szCs w:val="24"/>
            </w:rPr>
          </w:pPr>
          <w:hyperlink w:anchor="_Toc63338912" w:history="1">
            <w:r w:rsidRPr="006437A9">
              <w:rPr>
                <w:rStyle w:val="Hyperlink"/>
                <w:rFonts w:cs="Times New Roman"/>
                <w:noProof/>
                <w:szCs w:val="24"/>
              </w:rPr>
              <w:t>4.</w:t>
            </w:r>
            <w:r w:rsidR="00AE664F" w:rsidRPr="006437A9">
              <w:rPr>
                <w:rStyle w:val="Hyperlink"/>
                <w:rFonts w:cs="Times New Roman"/>
                <w:noProof/>
                <w:szCs w:val="24"/>
              </w:rPr>
              <w:t>4</w:t>
            </w:r>
            <w:r w:rsidRPr="006437A9">
              <w:rPr>
                <w:rStyle w:val="Hyperlink"/>
                <w:rFonts w:cs="Times New Roman"/>
                <w:noProof/>
                <w:szCs w:val="24"/>
              </w:rPr>
              <w:t xml:space="preserve">. </w:t>
            </w:r>
            <w:r w:rsidR="00B714DD" w:rsidRPr="006437A9">
              <w:rPr>
                <w:rStyle w:val="Hyperlink"/>
                <w:rFonts w:cs="Times New Roman"/>
                <w:noProof/>
                <w:szCs w:val="24"/>
              </w:rPr>
              <w:t xml:space="preserve">Discussion </w:t>
            </w:r>
            <w:r w:rsidR="00546C45">
              <w:rPr>
                <w:rStyle w:val="Hyperlink"/>
                <w:rFonts w:cs="Times New Roman"/>
                <w:noProof/>
                <w:szCs w:val="24"/>
              </w:rPr>
              <w:tab/>
            </w:r>
            <w:r w:rsidR="00A84F13" w:rsidRPr="006437A9">
              <w:rPr>
                <w:rFonts w:cs="Times New Roman"/>
                <w:noProof/>
                <w:webHidden/>
                <w:szCs w:val="24"/>
              </w:rPr>
              <w:t>2</w:t>
            </w:r>
            <w:r w:rsidR="00546C45">
              <w:rPr>
                <w:rFonts w:cs="Times New Roman"/>
                <w:noProof/>
                <w:webHidden/>
                <w:szCs w:val="24"/>
              </w:rPr>
              <w:t>13</w:t>
            </w:r>
          </w:hyperlink>
        </w:p>
        <w:p w14:paraId="27ED57EB" w14:textId="7438F756" w:rsidR="008D3DC8" w:rsidRPr="006437A9" w:rsidRDefault="008D3DC8" w:rsidP="006D33A5">
          <w:pPr>
            <w:pStyle w:val="TOC1"/>
            <w:spacing w:before="120" w:after="120" w:line="240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szCs w:val="24"/>
            </w:rPr>
            <w:t xml:space="preserve">CHAPTER </w:t>
          </w:r>
          <w:hyperlink w:anchor="_Toc63338911" w:history="1">
            <w:r w:rsidR="00A62535">
              <w:rPr>
                <w:rStyle w:val="Hyperlink"/>
                <w:rFonts w:cs="Times New Roman"/>
                <w:bCs/>
                <w:szCs w:val="24"/>
              </w:rPr>
              <w:t>V  CONCLU</w:t>
            </w:r>
            <w:r w:rsidR="005A1199" w:rsidRPr="006437A9">
              <w:rPr>
                <w:rStyle w:val="Hyperlink"/>
                <w:rFonts w:cs="Times New Roman"/>
                <w:bCs/>
                <w:szCs w:val="24"/>
              </w:rPr>
              <w:t>S</w:t>
            </w:r>
            <w:r w:rsidRPr="006437A9">
              <w:rPr>
                <w:rStyle w:val="Hyperlink"/>
                <w:rFonts w:cs="Times New Roman"/>
                <w:bCs/>
                <w:szCs w:val="24"/>
              </w:rPr>
              <w:t xml:space="preserve">ION &amp; </w:t>
            </w:r>
            <w:r w:rsidR="005A1199" w:rsidRPr="006437A9">
              <w:rPr>
                <w:rStyle w:val="Hyperlink"/>
                <w:rFonts w:cs="Times New Roman"/>
                <w:bCs/>
                <w:szCs w:val="24"/>
              </w:rPr>
              <w:t>RECOMMENDAT</w:t>
            </w:r>
            <w:r w:rsidRPr="006437A9">
              <w:rPr>
                <w:rStyle w:val="Hyperlink"/>
                <w:rFonts w:cs="Times New Roman"/>
                <w:bCs/>
                <w:szCs w:val="24"/>
              </w:rPr>
              <w:t>ION</w:t>
            </w:r>
            <w:r w:rsidRPr="006437A9">
              <w:rPr>
                <w:rFonts w:cs="Times New Roman"/>
                <w:webHidden/>
                <w:szCs w:val="24"/>
              </w:rPr>
              <w:tab/>
            </w:r>
          </w:hyperlink>
        </w:p>
        <w:p w14:paraId="5752A803" w14:textId="25AFB03B" w:rsidR="008D3DC8" w:rsidRPr="006437A9" w:rsidRDefault="005A119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2" w:history="1">
            <w:r w:rsidRPr="006437A9">
              <w:rPr>
                <w:rStyle w:val="Hyperlink"/>
                <w:rFonts w:cs="Times New Roman"/>
                <w:noProof/>
                <w:szCs w:val="24"/>
              </w:rPr>
              <w:t>5</w:t>
            </w:r>
            <w:r w:rsidR="008D3DC8" w:rsidRPr="006437A9">
              <w:rPr>
                <w:rStyle w:val="Hyperlink"/>
                <w:rFonts w:cs="Times New Roman"/>
                <w:noProof/>
                <w:szCs w:val="24"/>
              </w:rPr>
              <w:t xml:space="preserve">.1. </w:t>
            </w:r>
            <w:r w:rsidRPr="006437A9">
              <w:rPr>
                <w:rStyle w:val="Hyperlink"/>
                <w:rFonts w:cs="Times New Roman"/>
                <w:noProof/>
                <w:szCs w:val="24"/>
              </w:rPr>
              <w:t xml:space="preserve">Summary of the Findings </w:t>
            </w:r>
            <w:r w:rsidR="008D3DC8" w:rsidRPr="006437A9">
              <w:rPr>
                <w:rFonts w:cs="Times New Roman"/>
                <w:noProof/>
                <w:webHidden/>
                <w:szCs w:val="24"/>
              </w:rPr>
              <w:tab/>
            </w:r>
          </w:hyperlink>
          <w:r w:rsidR="00BC6B7D" w:rsidRPr="006437A9">
            <w:rPr>
              <w:rFonts w:cs="Times New Roman"/>
              <w:noProof/>
              <w:szCs w:val="24"/>
            </w:rPr>
            <w:t>2</w:t>
          </w:r>
          <w:r w:rsidR="00546C45">
            <w:rPr>
              <w:rFonts w:cs="Times New Roman"/>
              <w:noProof/>
              <w:szCs w:val="24"/>
            </w:rPr>
            <w:t>23</w:t>
          </w:r>
        </w:p>
        <w:p w14:paraId="1F358BD1" w14:textId="4F6D5117" w:rsidR="00BD1C67" w:rsidRPr="006437A9" w:rsidRDefault="00BD1C67" w:rsidP="00BD1C67">
          <w:pPr>
            <w:pStyle w:val="TOC2"/>
            <w:rPr>
              <w:rFonts w:cs="Times New Roman"/>
              <w:noProof/>
              <w:szCs w:val="24"/>
            </w:rPr>
          </w:pPr>
          <w:hyperlink w:anchor="_Toc63338912" w:history="1">
            <w:r w:rsidRPr="006437A9">
              <w:rPr>
                <w:rStyle w:val="Hyperlink"/>
                <w:rFonts w:cs="Times New Roman"/>
                <w:noProof/>
                <w:szCs w:val="24"/>
              </w:rPr>
              <w:t xml:space="preserve">5.2. Conclusion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  <w:t>2</w:t>
            </w:r>
            <w:r w:rsidR="003A7748">
              <w:rPr>
                <w:rFonts w:cs="Times New Roman"/>
                <w:noProof/>
                <w:webHidden/>
                <w:szCs w:val="24"/>
              </w:rPr>
              <w:t>2</w:t>
            </w:r>
            <w:r w:rsidR="00546C45">
              <w:rPr>
                <w:rFonts w:cs="Times New Roman"/>
                <w:noProof/>
                <w:webHidden/>
                <w:szCs w:val="24"/>
              </w:rPr>
              <w:t>8</w:t>
            </w:r>
          </w:hyperlink>
        </w:p>
        <w:p w14:paraId="19046C89" w14:textId="45B937FB" w:rsidR="008D3DC8" w:rsidRPr="006437A9" w:rsidRDefault="005A119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2" w:history="1">
            <w:r w:rsidRPr="006437A9">
              <w:rPr>
                <w:rStyle w:val="Hyperlink"/>
                <w:rFonts w:cs="Times New Roman"/>
                <w:noProof/>
                <w:szCs w:val="24"/>
              </w:rPr>
              <w:t>5</w:t>
            </w:r>
            <w:r w:rsidR="008D3DC8" w:rsidRPr="006437A9">
              <w:rPr>
                <w:rStyle w:val="Hyperlink"/>
                <w:rFonts w:cs="Times New Roman"/>
                <w:noProof/>
                <w:szCs w:val="24"/>
              </w:rPr>
              <w:t>.</w:t>
            </w:r>
            <w:r w:rsidR="00BD1C67" w:rsidRPr="006437A9">
              <w:rPr>
                <w:rStyle w:val="Hyperlink"/>
                <w:rFonts w:cs="Times New Roman"/>
                <w:noProof/>
                <w:szCs w:val="24"/>
              </w:rPr>
              <w:t>3</w:t>
            </w:r>
            <w:r w:rsidR="008D3DC8" w:rsidRPr="006437A9">
              <w:rPr>
                <w:rStyle w:val="Hyperlink"/>
                <w:rFonts w:cs="Times New Roman"/>
                <w:noProof/>
                <w:szCs w:val="24"/>
              </w:rPr>
              <w:t xml:space="preserve">. </w:t>
            </w:r>
            <w:r w:rsidR="00FE327D" w:rsidRPr="006437A9">
              <w:rPr>
                <w:rStyle w:val="Hyperlink"/>
                <w:rFonts w:cs="Times New Roman"/>
                <w:noProof/>
                <w:szCs w:val="24"/>
              </w:rPr>
              <w:t xml:space="preserve">Pedagogical Implication </w:t>
            </w:r>
            <w:r w:rsidR="008D3DC8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BC6B7D" w:rsidRPr="006437A9">
              <w:rPr>
                <w:rFonts w:cs="Times New Roman"/>
                <w:noProof/>
                <w:webHidden/>
                <w:szCs w:val="24"/>
              </w:rPr>
              <w:t>2</w:t>
            </w:r>
            <w:r w:rsidR="00546C45">
              <w:rPr>
                <w:rFonts w:cs="Times New Roman"/>
                <w:noProof/>
                <w:webHidden/>
                <w:szCs w:val="24"/>
              </w:rPr>
              <w:t>30</w:t>
            </w:r>
          </w:hyperlink>
        </w:p>
        <w:p w14:paraId="5D6F8DA4" w14:textId="7253F996" w:rsidR="00E96349" w:rsidRPr="006437A9" w:rsidRDefault="00E9634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2" w:history="1">
            <w:r w:rsidRPr="006437A9">
              <w:rPr>
                <w:rStyle w:val="Hyperlink"/>
                <w:rFonts w:cs="Times New Roman"/>
                <w:noProof/>
                <w:szCs w:val="24"/>
              </w:rPr>
              <w:t>5.</w:t>
            </w:r>
            <w:r w:rsidR="00BD1C67" w:rsidRPr="006437A9">
              <w:rPr>
                <w:rStyle w:val="Hyperlink"/>
                <w:rFonts w:cs="Times New Roman"/>
                <w:noProof/>
                <w:szCs w:val="24"/>
              </w:rPr>
              <w:t>4</w:t>
            </w:r>
            <w:r w:rsidRPr="006437A9">
              <w:rPr>
                <w:rStyle w:val="Hyperlink"/>
                <w:rFonts w:cs="Times New Roman"/>
                <w:noProof/>
                <w:szCs w:val="24"/>
              </w:rPr>
              <w:t xml:space="preserve">. Limitation </w:t>
            </w:r>
            <w:r w:rsidR="00FE327D" w:rsidRPr="006437A9">
              <w:rPr>
                <w:rStyle w:val="Hyperlink"/>
                <w:rFonts w:cs="Times New Roman"/>
                <w:noProof/>
                <w:szCs w:val="24"/>
              </w:rPr>
              <w:t>and Recommendation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0E4AE3" w:rsidRPr="006437A9">
              <w:rPr>
                <w:rFonts w:cs="Times New Roman"/>
                <w:noProof/>
                <w:webHidden/>
                <w:szCs w:val="24"/>
              </w:rPr>
              <w:t>2</w:t>
            </w:r>
            <w:r w:rsidR="00546C45">
              <w:rPr>
                <w:rFonts w:cs="Times New Roman"/>
                <w:noProof/>
                <w:webHidden/>
                <w:szCs w:val="24"/>
              </w:rPr>
              <w:t>34</w:t>
            </w:r>
          </w:hyperlink>
        </w:p>
        <w:p w14:paraId="06E2BF0B" w14:textId="3BBF877C" w:rsidR="003C18B9" w:rsidRPr="006437A9" w:rsidRDefault="007C3857" w:rsidP="006D33A5">
          <w:pPr>
            <w:pStyle w:val="TOC1"/>
            <w:spacing w:before="120" w:after="120" w:line="240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bCs/>
              <w:szCs w:val="24"/>
            </w:rPr>
            <w:t>REFERENCES</w:t>
          </w:r>
          <w:r w:rsidR="00CD5C23" w:rsidRPr="006437A9">
            <w:rPr>
              <w:rFonts w:cs="Times New Roman"/>
              <w:bCs/>
              <w:szCs w:val="24"/>
            </w:rPr>
            <w:t xml:space="preserve"> </w:t>
          </w:r>
          <w:r w:rsidR="00CD5C23" w:rsidRPr="006437A9">
            <w:rPr>
              <w:rFonts w:cs="Times New Roman"/>
              <w:bCs/>
              <w:szCs w:val="24"/>
            </w:rPr>
            <w:tab/>
          </w:r>
          <w:r w:rsidR="00CD5C23" w:rsidRPr="006437A9">
            <w:rPr>
              <w:rFonts w:cs="Times New Roman"/>
              <w:bCs/>
              <w:szCs w:val="24"/>
            </w:rPr>
            <w:tab/>
          </w:r>
          <w:r w:rsidR="00CD5C23" w:rsidRPr="006437A9">
            <w:rPr>
              <w:rFonts w:cs="Times New Roman"/>
              <w:szCs w:val="24"/>
            </w:rPr>
            <w:t>2</w:t>
          </w:r>
          <w:r w:rsidR="003A7748">
            <w:rPr>
              <w:rFonts w:cs="Times New Roman"/>
              <w:szCs w:val="24"/>
            </w:rPr>
            <w:t>3</w:t>
          </w:r>
          <w:r w:rsidR="00546C45">
            <w:rPr>
              <w:rFonts w:cs="Times New Roman"/>
              <w:szCs w:val="24"/>
            </w:rPr>
            <w:t>8</w:t>
          </w:r>
        </w:p>
        <w:p w14:paraId="43C7CEFB" w14:textId="17D96C1F" w:rsidR="003C18B9" w:rsidRPr="006437A9" w:rsidRDefault="007C3857" w:rsidP="006D33A5">
          <w:pPr>
            <w:pStyle w:val="TOC1"/>
            <w:spacing w:before="120" w:after="120" w:line="240" w:lineRule="auto"/>
            <w:rPr>
              <w:rFonts w:cs="Times New Roman"/>
              <w:szCs w:val="24"/>
            </w:rPr>
          </w:pPr>
          <w:hyperlink w:anchor="_Toc63338919" w:history="1">
            <w:r w:rsidRPr="006437A9">
              <w:rPr>
                <w:rFonts w:cs="Times New Roman"/>
                <w:szCs w:val="24"/>
              </w:rPr>
              <w:t>APPENDIXES</w:t>
            </w:r>
            <w:r w:rsidR="003C18B9" w:rsidRPr="006437A9">
              <w:rPr>
                <w:rFonts w:cs="Times New Roman"/>
                <w:webHidden/>
                <w:szCs w:val="24"/>
              </w:rPr>
              <w:tab/>
            </w:r>
            <w:r w:rsidR="00BD0B4B" w:rsidRPr="006437A9">
              <w:rPr>
                <w:rFonts w:cs="Times New Roman"/>
                <w:webHidden/>
                <w:szCs w:val="24"/>
              </w:rPr>
              <w:tab/>
            </w:r>
          </w:hyperlink>
        </w:p>
        <w:p w14:paraId="0A0598C7" w14:textId="4E360BB1" w:rsidR="00BD1C67" w:rsidRPr="006437A9" w:rsidRDefault="007C3857" w:rsidP="00BD1C67">
          <w:pPr>
            <w:pStyle w:val="TOC2"/>
            <w:rPr>
              <w:rFonts w:cs="Times New Roman"/>
              <w:noProof/>
              <w:szCs w:val="24"/>
            </w:rPr>
          </w:pPr>
          <w:hyperlink w:anchor="_Toc63338905" w:history="1">
            <w:r w:rsidRPr="006437A9">
              <w:rPr>
                <w:rFonts w:cs="Times New Roman"/>
                <w:szCs w:val="24"/>
              </w:rPr>
              <w:t>Appendix A: Survey Items</w:t>
            </w:r>
            <w:r w:rsidR="00D04D9E" w:rsidRPr="006437A9">
              <w:rPr>
                <w:rFonts w:cs="Times New Roman"/>
                <w:szCs w:val="24"/>
              </w:rPr>
              <w:t xml:space="preserve">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5E7CDE" w:rsidRPr="006437A9">
              <w:rPr>
                <w:rFonts w:cs="Times New Roman"/>
                <w:noProof/>
                <w:webHidden/>
                <w:szCs w:val="24"/>
              </w:rPr>
              <w:t>2</w:t>
            </w:r>
            <w:r w:rsidR="003A7748">
              <w:rPr>
                <w:rFonts w:cs="Times New Roman"/>
                <w:noProof/>
                <w:webHidden/>
                <w:szCs w:val="24"/>
              </w:rPr>
              <w:t>5</w:t>
            </w:r>
            <w:r w:rsidR="00546C45">
              <w:rPr>
                <w:rFonts w:cs="Times New Roman"/>
                <w:noProof/>
                <w:webHidden/>
                <w:szCs w:val="24"/>
              </w:rPr>
              <w:t>8</w:t>
            </w:r>
          </w:hyperlink>
        </w:p>
        <w:p w14:paraId="13C2CA36" w14:textId="7907FDB4" w:rsidR="00BD1C67" w:rsidRPr="006437A9" w:rsidRDefault="00BD1C67" w:rsidP="00BD1C67">
          <w:pPr>
            <w:pStyle w:val="TOC2"/>
            <w:rPr>
              <w:rFonts w:cs="Times New Roman"/>
              <w:noProof/>
              <w:szCs w:val="24"/>
            </w:rPr>
          </w:pPr>
          <w:hyperlink w:anchor="_Toc63338905" w:history="1">
            <w:r w:rsidRPr="006437A9">
              <w:rPr>
                <w:rFonts w:cs="Times New Roman"/>
                <w:szCs w:val="24"/>
              </w:rPr>
              <w:t xml:space="preserve">Appendix B: Interview </w:t>
            </w:r>
            <w:r w:rsidR="00AC71DA" w:rsidRPr="006437A9">
              <w:rPr>
                <w:rFonts w:cs="Times New Roman"/>
                <w:szCs w:val="24"/>
              </w:rPr>
              <w:t>Scripts</w:t>
            </w:r>
            <w:r w:rsidRPr="006437A9">
              <w:rPr>
                <w:rFonts w:cs="Times New Roman"/>
                <w:szCs w:val="24"/>
              </w:rPr>
              <w:t xml:space="preserve"> </w:t>
            </w:r>
            <w:r w:rsidR="003A7748">
              <w:rPr>
                <w:rFonts w:cs="Times New Roman"/>
                <w:szCs w:val="24"/>
              </w:rPr>
              <w:t>(Instructors &amp; Students)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  <w:t>2</w:t>
            </w:r>
            <w:r w:rsidR="00546C45">
              <w:rPr>
                <w:rFonts w:cs="Times New Roman"/>
                <w:noProof/>
                <w:webHidden/>
                <w:szCs w:val="24"/>
              </w:rPr>
              <w:t>62</w:t>
            </w:r>
          </w:hyperlink>
        </w:p>
        <w:p w14:paraId="768B1F6E" w14:textId="423CBC06" w:rsidR="007C3857" w:rsidRPr="006437A9" w:rsidRDefault="007C3857" w:rsidP="00BD1C67">
          <w:pPr>
            <w:pStyle w:val="TOC2"/>
            <w:ind w:left="0" w:firstLine="0"/>
            <w:rPr>
              <w:rFonts w:cs="Times New Roman"/>
              <w:noProof/>
              <w:szCs w:val="24"/>
            </w:rPr>
          </w:pPr>
        </w:p>
        <w:p w14:paraId="3BEBA3B8" w14:textId="126F9A7C" w:rsidR="00C75748" w:rsidRPr="00F77CFD" w:rsidRDefault="003C18B9" w:rsidP="00F77CFD">
          <w:pPr>
            <w:pStyle w:val="TOC2"/>
            <w:ind w:left="0" w:firstLine="0"/>
            <w:rPr>
              <w:rFonts w:cs="Times New Roman"/>
              <w:noProof/>
              <w:szCs w:val="24"/>
            </w:rPr>
          </w:pPr>
          <w:r w:rsidRPr="006437A9">
            <w:rPr>
              <w:rFonts w:cs="Times New Roman"/>
              <w:b/>
              <w:bCs/>
              <w:noProof/>
              <w:szCs w:val="24"/>
            </w:rPr>
            <w:fldChar w:fldCharType="end"/>
          </w:r>
          <w:r w:rsidR="004D4782" w:rsidRPr="006437A9">
            <w:rPr>
              <w:rFonts w:cs="Times New Roman"/>
              <w:noProof/>
              <w:szCs w:val="24"/>
            </w:rPr>
            <w:t xml:space="preserve"> </w:t>
          </w:r>
        </w:p>
      </w:sdtContent>
    </w:sdt>
    <w:p w14:paraId="40A706A3" w14:textId="77777777" w:rsidR="00260F68" w:rsidRPr="006437A9" w:rsidRDefault="00260F68" w:rsidP="00C75748">
      <w:pPr>
        <w:spacing w:before="120" w:after="120"/>
        <w:jc w:val="center"/>
        <w:rPr>
          <w:b/>
        </w:rPr>
      </w:pPr>
    </w:p>
    <w:p w14:paraId="69C01AF3" w14:textId="77777777" w:rsidR="00976655" w:rsidRPr="006437A9" w:rsidRDefault="00976655" w:rsidP="00C75748">
      <w:pPr>
        <w:spacing w:before="120" w:after="120"/>
        <w:jc w:val="center"/>
        <w:rPr>
          <w:b/>
        </w:rPr>
      </w:pPr>
    </w:p>
    <w:p w14:paraId="429EF3EF" w14:textId="1669892C" w:rsidR="00660BED" w:rsidRPr="006437A9" w:rsidRDefault="00660BED" w:rsidP="00C75748">
      <w:pPr>
        <w:spacing w:before="120" w:after="120"/>
        <w:jc w:val="center"/>
        <w:rPr>
          <w:b/>
        </w:rPr>
      </w:pPr>
      <w:r w:rsidRPr="006437A9">
        <w:rPr>
          <w:b/>
        </w:rPr>
        <w:t>LIST OF TABLES</w:t>
      </w:r>
    </w:p>
    <w:p w14:paraId="15C00A36" w14:textId="77777777" w:rsidR="00C75748" w:rsidRPr="006437A9" w:rsidRDefault="00C75748" w:rsidP="00C75748">
      <w:pPr>
        <w:spacing w:before="120" w:after="120"/>
        <w:jc w:val="center"/>
        <w:rPr>
          <w:b/>
        </w:rPr>
      </w:pPr>
    </w:p>
    <w:sdt>
      <w:sdtPr>
        <w:rPr>
          <w:rFonts w:ascii="Times New Roman" w:eastAsiaTheme="minorEastAsia" w:hAnsi="Times New Roman" w:cs="Times New Roman"/>
          <w:b w:val="0"/>
          <w:bCs w:val="0"/>
          <w:color w:val="auto"/>
          <w:sz w:val="24"/>
          <w:szCs w:val="24"/>
          <w:lang w:val="en-ID" w:eastAsia="ja-JP"/>
        </w:rPr>
        <w:id w:val="1056042440"/>
        <w:docPartObj>
          <w:docPartGallery w:val="Table of Contents"/>
          <w:docPartUnique/>
        </w:docPartObj>
      </w:sdtPr>
      <w:sdtEndPr>
        <w:rPr>
          <w:rFonts w:eastAsia="Times New Roman"/>
          <w:noProof/>
          <w:highlight w:val="yellow"/>
          <w:lang w:eastAsia="en-US"/>
        </w:rPr>
      </w:sdtEndPr>
      <w:sdtContent>
        <w:p w14:paraId="2BE1C5CF" w14:textId="29738944" w:rsidR="00660BED" w:rsidRPr="006437A9" w:rsidRDefault="00660BED" w:rsidP="00C75748">
          <w:pPr>
            <w:pStyle w:val="TOCHeading"/>
            <w:spacing w:before="0" w:after="0"/>
            <w:rPr>
              <w:rFonts w:ascii="Times New Roman" w:hAnsi="Times New Roman" w:cs="Times New Roman"/>
              <w:b w:val="0"/>
              <w:color w:val="000000" w:themeColor="text1"/>
              <w:sz w:val="24"/>
              <w:szCs w:val="24"/>
            </w:rPr>
          </w:pPr>
          <w:r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>Table 2.1.</w:t>
          </w:r>
          <w:r w:rsidR="00124338"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 xml:space="preserve"> Translingual </w:t>
          </w:r>
          <w:r w:rsidR="00EF470A"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>Negotiation</w:t>
          </w:r>
          <w:r w:rsidR="00124338"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 xml:space="preserve"> Strategies</w:t>
          </w:r>
          <w:r w:rsidR="00716E96"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ab/>
          </w:r>
          <w:r w:rsidR="00124338"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 xml:space="preserve"> </w:t>
          </w:r>
          <w:r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fldChar w:fldCharType="begin"/>
          </w:r>
          <w:r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instrText xml:space="preserve"> TOC \o "1-3" \h \z \u </w:instrText>
          </w:r>
          <w:r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fldChar w:fldCharType="separate"/>
          </w:r>
          <w:hyperlink w:anchor="_Toc63338901" w:history="1">
            <w:r w:rsidRPr="006437A9">
              <w:rPr>
                <w:rFonts w:ascii="Times New Roman" w:hAnsi="Times New Roman" w:cs="Times New Roman"/>
                <w:b w:val="0"/>
                <w:webHidden/>
                <w:color w:val="000000" w:themeColor="text1"/>
                <w:sz w:val="24"/>
                <w:szCs w:val="24"/>
              </w:rPr>
              <w:tab/>
            </w:r>
            <w:r w:rsidR="00B26FA7" w:rsidRPr="006437A9">
              <w:rPr>
                <w:rFonts w:ascii="Times New Roman" w:hAnsi="Times New Roman" w:cs="Times New Roman"/>
                <w:b w:val="0"/>
                <w:webHidden/>
                <w:color w:val="000000" w:themeColor="text1"/>
                <w:sz w:val="24"/>
                <w:szCs w:val="24"/>
              </w:rPr>
              <w:tab/>
            </w:r>
            <w:r w:rsidR="00B26FA7" w:rsidRPr="006437A9">
              <w:rPr>
                <w:rFonts w:ascii="Times New Roman" w:hAnsi="Times New Roman" w:cs="Times New Roman"/>
                <w:b w:val="0"/>
                <w:webHidden/>
                <w:color w:val="000000" w:themeColor="text1"/>
                <w:sz w:val="24"/>
                <w:szCs w:val="24"/>
              </w:rPr>
              <w:tab/>
              <w:t xml:space="preserve">       </w:t>
            </w:r>
            <w:r w:rsidR="00103525" w:rsidRPr="006437A9">
              <w:rPr>
                <w:rFonts w:ascii="Times New Roman" w:hAnsi="Times New Roman" w:cs="Times New Roman"/>
                <w:b w:val="0"/>
                <w:webHidden/>
                <w:color w:val="000000" w:themeColor="text1"/>
                <w:sz w:val="24"/>
                <w:szCs w:val="24"/>
              </w:rPr>
              <w:t xml:space="preserve"> </w:t>
            </w:r>
            <w:r w:rsidR="006F4A25" w:rsidRPr="006437A9">
              <w:rPr>
                <w:rFonts w:ascii="Times New Roman" w:hAnsi="Times New Roman" w:cs="Times New Roman"/>
                <w:b w:val="0"/>
                <w:webHidden/>
                <w:color w:val="000000" w:themeColor="text1"/>
                <w:sz w:val="24"/>
                <w:szCs w:val="24"/>
              </w:rPr>
              <w:t>3</w:t>
            </w:r>
            <w:r w:rsidR="008637EA" w:rsidRPr="006437A9">
              <w:rPr>
                <w:rFonts w:ascii="Times New Roman" w:hAnsi="Times New Roman" w:cs="Times New Roman"/>
                <w:b w:val="0"/>
                <w:webHidden/>
                <w:color w:val="000000" w:themeColor="text1"/>
                <w:sz w:val="24"/>
                <w:szCs w:val="24"/>
              </w:rPr>
              <w:t>6</w:t>
            </w:r>
          </w:hyperlink>
        </w:p>
        <w:p w14:paraId="0F6E5D9C" w14:textId="4E3B034B" w:rsidR="00660BED" w:rsidRPr="006437A9" w:rsidRDefault="00660BED" w:rsidP="00C75748">
          <w:pPr>
            <w:spacing w:before="120" w:after="120" w:line="276" w:lineRule="auto"/>
            <w:ind w:right="-6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2.</w:t>
          </w:r>
          <w:r w:rsidR="00124338" w:rsidRPr="006437A9">
            <w:rPr>
              <w:bCs/>
              <w:color w:val="000000" w:themeColor="text1"/>
            </w:rPr>
            <w:t>2</w:t>
          </w:r>
          <w:r w:rsidRPr="006437A9">
            <w:rPr>
              <w:bCs/>
              <w:color w:val="000000" w:themeColor="text1"/>
            </w:rPr>
            <w:t>.</w:t>
          </w:r>
          <w:r w:rsidR="00124338" w:rsidRPr="006437A9">
            <w:rPr>
              <w:bCs/>
              <w:color w:val="000000" w:themeColor="text1"/>
            </w:rPr>
            <w:t xml:space="preserve"> Three Model of Language Approaches</w:t>
          </w:r>
          <w:r w:rsidRPr="006437A9">
            <w:rPr>
              <w:bCs/>
              <w:color w:val="000000" w:themeColor="text1"/>
            </w:rPr>
            <w:t xml:space="preserve">                                                 </w:t>
          </w:r>
          <w:r w:rsidR="00A3718B" w:rsidRPr="006437A9">
            <w:rPr>
              <w:bCs/>
              <w:color w:val="000000" w:themeColor="text1"/>
            </w:rPr>
            <w:t>4</w:t>
          </w:r>
          <w:r w:rsidR="00BD1C67" w:rsidRPr="006437A9">
            <w:rPr>
              <w:bCs/>
              <w:color w:val="000000" w:themeColor="text1"/>
            </w:rPr>
            <w:t>2</w:t>
          </w:r>
        </w:p>
        <w:p w14:paraId="1809E11F" w14:textId="6C6F099C" w:rsidR="00660BED" w:rsidRPr="006437A9" w:rsidRDefault="00124338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 xml:space="preserve">Table 2.3. Translingual Approach </w:t>
          </w:r>
          <w:r w:rsidR="00D02563" w:rsidRPr="006437A9">
            <w:rPr>
              <w:bCs/>
              <w:color w:val="000000" w:themeColor="text1"/>
            </w:rPr>
            <w:t>vs</w:t>
          </w:r>
          <w:r w:rsidR="00A62535">
            <w:rPr>
              <w:bCs/>
              <w:color w:val="000000" w:themeColor="text1"/>
            </w:rPr>
            <w:t>.</w:t>
          </w:r>
          <w:r w:rsidRPr="006437A9">
            <w:rPr>
              <w:bCs/>
              <w:color w:val="000000" w:themeColor="text1"/>
            </w:rPr>
            <w:t xml:space="preserve"> Standard Written English</w:t>
          </w:r>
          <w:r w:rsidR="00660BED" w:rsidRPr="006437A9">
            <w:rPr>
              <w:bCs/>
              <w:color w:val="000000" w:themeColor="text1"/>
            </w:rPr>
            <w:t xml:space="preserve">    </w:t>
          </w:r>
          <w:r w:rsidR="00A62535">
            <w:rPr>
              <w:bCs/>
              <w:color w:val="000000" w:themeColor="text1"/>
            </w:rPr>
            <w:t xml:space="preserve">  </w:t>
          </w:r>
          <w:r w:rsidR="00660BED" w:rsidRPr="006437A9">
            <w:rPr>
              <w:bCs/>
              <w:color w:val="000000" w:themeColor="text1"/>
            </w:rPr>
            <w:t xml:space="preserve">                  </w:t>
          </w:r>
          <w:r w:rsidR="00CF3B66" w:rsidRPr="006437A9">
            <w:rPr>
              <w:bCs/>
              <w:color w:val="000000" w:themeColor="text1"/>
            </w:rPr>
            <w:t xml:space="preserve">  </w:t>
          </w:r>
          <w:r w:rsidR="006F4A25" w:rsidRPr="006437A9">
            <w:rPr>
              <w:bCs/>
              <w:color w:val="000000" w:themeColor="text1"/>
            </w:rPr>
            <w:t>4</w:t>
          </w:r>
          <w:r w:rsidR="00BD1C67" w:rsidRPr="006437A9">
            <w:rPr>
              <w:bCs/>
              <w:color w:val="000000" w:themeColor="text1"/>
            </w:rPr>
            <w:t>3</w:t>
          </w:r>
        </w:p>
        <w:p w14:paraId="0FC629EB" w14:textId="4D1744BF" w:rsidR="00660BED" w:rsidRPr="006437A9" w:rsidRDefault="00124338" w:rsidP="00B001E5">
          <w:pPr>
            <w:spacing w:before="120" w:after="120" w:line="276" w:lineRule="auto"/>
            <w:ind w:left="993" w:right="-7" w:hanging="993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 xml:space="preserve">Table 2.4. Differences and Similarities Between Code-Switching and </w:t>
          </w:r>
          <w:r w:rsidR="006D33A5" w:rsidRPr="006437A9">
            <w:rPr>
              <w:bCs/>
              <w:color w:val="000000" w:themeColor="text1"/>
            </w:rPr>
            <w:t xml:space="preserve">  </w:t>
          </w:r>
          <w:r w:rsidRPr="006437A9">
            <w:rPr>
              <w:bCs/>
              <w:color w:val="000000" w:themeColor="text1"/>
            </w:rPr>
            <w:t>Translanguaging</w:t>
          </w:r>
          <w:r w:rsidR="00660BED" w:rsidRPr="006437A9">
            <w:rPr>
              <w:bCs/>
              <w:color w:val="000000" w:themeColor="text1"/>
            </w:rPr>
            <w:t xml:space="preserve">                               </w:t>
          </w:r>
          <w:r w:rsidRPr="006437A9">
            <w:rPr>
              <w:bCs/>
              <w:color w:val="000000" w:themeColor="text1"/>
            </w:rPr>
            <w:tab/>
          </w:r>
          <w:r w:rsidR="006D33A5" w:rsidRPr="006437A9">
            <w:rPr>
              <w:bCs/>
              <w:color w:val="000000" w:themeColor="text1"/>
            </w:rPr>
            <w:t xml:space="preserve">       </w:t>
          </w:r>
          <w:r w:rsidR="00660BED" w:rsidRPr="006437A9">
            <w:rPr>
              <w:bCs/>
              <w:color w:val="000000" w:themeColor="text1"/>
            </w:rPr>
            <w:t xml:space="preserve">  </w:t>
          </w:r>
          <w:r w:rsidR="006D33A5" w:rsidRPr="006437A9">
            <w:rPr>
              <w:bCs/>
              <w:color w:val="000000" w:themeColor="text1"/>
            </w:rPr>
            <w:t xml:space="preserve">       </w:t>
          </w:r>
          <w:r w:rsidR="00660BED" w:rsidRPr="006437A9">
            <w:rPr>
              <w:bCs/>
              <w:color w:val="000000" w:themeColor="text1"/>
            </w:rPr>
            <w:t xml:space="preserve">                            </w:t>
          </w:r>
          <w:r w:rsidR="006D3FF1" w:rsidRPr="006437A9">
            <w:rPr>
              <w:bCs/>
              <w:color w:val="000000" w:themeColor="text1"/>
            </w:rPr>
            <w:t>5</w:t>
          </w:r>
          <w:r w:rsidR="00BD1C67" w:rsidRPr="006437A9">
            <w:rPr>
              <w:bCs/>
              <w:color w:val="000000" w:themeColor="text1"/>
            </w:rPr>
            <w:t>7</w:t>
          </w:r>
        </w:p>
        <w:p w14:paraId="10B526B6" w14:textId="58DFF7BC" w:rsidR="00B65414" w:rsidRPr="006437A9" w:rsidRDefault="00B65414" w:rsidP="00B65414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3.1. Demographic Data of Instructors                                                          93</w:t>
          </w:r>
        </w:p>
        <w:p w14:paraId="5F68BB47" w14:textId="2474CF94" w:rsidR="00660BED" w:rsidRPr="006437A9" w:rsidRDefault="00124338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3.</w:t>
          </w:r>
          <w:r w:rsidR="00854C0A" w:rsidRPr="006437A9">
            <w:rPr>
              <w:bCs/>
              <w:color w:val="000000" w:themeColor="text1"/>
            </w:rPr>
            <w:t>2</w:t>
          </w:r>
          <w:r w:rsidRPr="006437A9">
            <w:rPr>
              <w:bCs/>
              <w:color w:val="000000" w:themeColor="text1"/>
            </w:rPr>
            <w:t xml:space="preserve">. Demographic Data of </w:t>
          </w:r>
          <w:r w:rsidR="00D26799" w:rsidRPr="006437A9">
            <w:rPr>
              <w:bCs/>
              <w:color w:val="000000" w:themeColor="text1"/>
            </w:rPr>
            <w:t>Students Class</w:t>
          </w:r>
          <w:r w:rsidRPr="006437A9">
            <w:rPr>
              <w:bCs/>
              <w:color w:val="000000" w:themeColor="text1"/>
            </w:rPr>
            <w:t>#1</w:t>
          </w:r>
          <w:r w:rsidR="00660BED" w:rsidRPr="006437A9">
            <w:rPr>
              <w:bCs/>
              <w:color w:val="000000" w:themeColor="text1"/>
            </w:rPr>
            <w:t xml:space="preserve">                                               </w:t>
          </w:r>
          <w:r w:rsidR="002A5217" w:rsidRPr="006437A9">
            <w:rPr>
              <w:bCs/>
              <w:color w:val="000000" w:themeColor="text1"/>
            </w:rPr>
            <w:t>9</w:t>
          </w:r>
          <w:r w:rsidR="00B65414" w:rsidRPr="006437A9">
            <w:rPr>
              <w:bCs/>
              <w:color w:val="000000" w:themeColor="text1"/>
            </w:rPr>
            <w:t>6</w:t>
          </w:r>
        </w:p>
        <w:p w14:paraId="5C23D642" w14:textId="1A6A241F" w:rsidR="006D33A5" w:rsidRPr="006437A9" w:rsidRDefault="006D33A5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3.</w:t>
          </w:r>
          <w:r w:rsidR="00854C0A" w:rsidRPr="006437A9">
            <w:rPr>
              <w:bCs/>
              <w:color w:val="000000" w:themeColor="text1"/>
            </w:rPr>
            <w:t>3</w:t>
          </w:r>
          <w:r w:rsidRPr="006437A9">
            <w:rPr>
              <w:bCs/>
              <w:color w:val="000000" w:themeColor="text1"/>
            </w:rPr>
            <w:t xml:space="preserve">. Demographic Data of </w:t>
          </w:r>
          <w:r w:rsidR="00D26799" w:rsidRPr="006437A9">
            <w:rPr>
              <w:bCs/>
              <w:color w:val="000000" w:themeColor="text1"/>
            </w:rPr>
            <w:t>Students Class</w:t>
          </w:r>
          <w:r w:rsidRPr="006437A9">
            <w:rPr>
              <w:bCs/>
              <w:color w:val="000000" w:themeColor="text1"/>
            </w:rPr>
            <w:t xml:space="preserve">#2                                             </w:t>
          </w:r>
          <w:r w:rsidR="00753175" w:rsidRPr="006437A9">
            <w:rPr>
              <w:bCs/>
              <w:color w:val="000000" w:themeColor="text1"/>
            </w:rPr>
            <w:t xml:space="preserve">  9</w:t>
          </w:r>
          <w:r w:rsidR="00B65414" w:rsidRPr="006437A9">
            <w:rPr>
              <w:bCs/>
              <w:color w:val="000000" w:themeColor="text1"/>
            </w:rPr>
            <w:t>7</w:t>
          </w:r>
        </w:p>
        <w:p w14:paraId="65DF767E" w14:textId="414BF9AF" w:rsidR="006D33A5" w:rsidRPr="006437A9" w:rsidRDefault="006D33A5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3.</w:t>
          </w:r>
          <w:r w:rsidR="00854C0A" w:rsidRPr="006437A9">
            <w:rPr>
              <w:bCs/>
              <w:color w:val="000000" w:themeColor="text1"/>
            </w:rPr>
            <w:t>4</w:t>
          </w:r>
          <w:r w:rsidRPr="006437A9">
            <w:rPr>
              <w:bCs/>
              <w:color w:val="000000" w:themeColor="text1"/>
            </w:rPr>
            <w:t xml:space="preserve">. Demographic Data of </w:t>
          </w:r>
          <w:r w:rsidR="00D26799" w:rsidRPr="006437A9">
            <w:rPr>
              <w:bCs/>
              <w:color w:val="000000" w:themeColor="text1"/>
            </w:rPr>
            <w:t>Students Class</w:t>
          </w:r>
          <w:r w:rsidRPr="006437A9">
            <w:rPr>
              <w:bCs/>
              <w:color w:val="000000" w:themeColor="text1"/>
            </w:rPr>
            <w:t>#</w:t>
          </w:r>
          <w:r w:rsidR="00A43058" w:rsidRPr="006437A9">
            <w:rPr>
              <w:bCs/>
              <w:color w:val="000000" w:themeColor="text1"/>
            </w:rPr>
            <w:t>3</w:t>
          </w:r>
          <w:r w:rsidRPr="006437A9">
            <w:rPr>
              <w:bCs/>
              <w:color w:val="000000" w:themeColor="text1"/>
            </w:rPr>
            <w:t xml:space="preserve">                                             </w:t>
          </w:r>
          <w:r w:rsidR="00753175" w:rsidRPr="006437A9">
            <w:rPr>
              <w:bCs/>
              <w:color w:val="000000" w:themeColor="text1"/>
            </w:rPr>
            <w:t xml:space="preserve">  9</w:t>
          </w:r>
          <w:r w:rsidR="00B65414" w:rsidRPr="006437A9">
            <w:rPr>
              <w:bCs/>
              <w:color w:val="000000" w:themeColor="text1"/>
            </w:rPr>
            <w:t>8</w:t>
          </w:r>
        </w:p>
        <w:p w14:paraId="6DA0E6DF" w14:textId="3C1C1F1C" w:rsidR="00850C28" w:rsidRPr="006437A9" w:rsidRDefault="00850C28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 xml:space="preserve">Table </w:t>
          </w:r>
          <w:r w:rsidR="003B52E0" w:rsidRPr="006437A9">
            <w:rPr>
              <w:bCs/>
              <w:color w:val="000000" w:themeColor="text1"/>
            </w:rPr>
            <w:t>4</w:t>
          </w:r>
          <w:r w:rsidRPr="006437A9">
            <w:rPr>
              <w:bCs/>
              <w:color w:val="000000" w:themeColor="text1"/>
            </w:rPr>
            <w:t>.</w:t>
          </w:r>
          <w:r w:rsidR="00B7520F" w:rsidRPr="006437A9">
            <w:rPr>
              <w:bCs/>
              <w:color w:val="000000" w:themeColor="text1"/>
            </w:rPr>
            <w:t>1</w:t>
          </w:r>
          <w:r w:rsidRPr="006437A9">
            <w:rPr>
              <w:bCs/>
              <w:color w:val="000000" w:themeColor="text1"/>
            </w:rPr>
            <w:t xml:space="preserve">. </w:t>
          </w:r>
          <w:r w:rsidR="00213E43" w:rsidRPr="006437A9">
            <w:rPr>
              <w:bCs/>
              <w:color w:val="000000" w:themeColor="text1"/>
            </w:rPr>
            <w:t>Tran</w:t>
          </w:r>
          <w:r w:rsidR="00B7520F" w:rsidRPr="006437A9">
            <w:rPr>
              <w:bCs/>
              <w:color w:val="000000" w:themeColor="text1"/>
            </w:rPr>
            <w:t>s</w:t>
          </w:r>
          <w:r w:rsidR="00213E43" w:rsidRPr="006437A9">
            <w:rPr>
              <w:bCs/>
              <w:color w:val="000000" w:themeColor="text1"/>
            </w:rPr>
            <w:t>lingual Practice as Strategy</w:t>
          </w:r>
          <w:r w:rsidRPr="006437A9">
            <w:rPr>
              <w:bCs/>
              <w:color w:val="000000" w:themeColor="text1"/>
            </w:rPr>
            <w:t xml:space="preserve"> </w:t>
          </w:r>
          <w:r w:rsidRPr="006437A9">
            <w:rPr>
              <w:bCs/>
              <w:color w:val="000000" w:themeColor="text1"/>
            </w:rPr>
            <w:tab/>
          </w:r>
          <w:r w:rsidRPr="006437A9">
            <w:rPr>
              <w:bCs/>
              <w:color w:val="000000" w:themeColor="text1"/>
            </w:rPr>
            <w:tab/>
            <w:t xml:space="preserve">                                          1</w:t>
          </w:r>
          <w:r w:rsidR="006F41EA" w:rsidRPr="006437A9">
            <w:rPr>
              <w:bCs/>
              <w:color w:val="000000" w:themeColor="text1"/>
            </w:rPr>
            <w:t>6</w:t>
          </w:r>
          <w:r w:rsidR="00854C0A" w:rsidRPr="006437A9">
            <w:rPr>
              <w:bCs/>
              <w:color w:val="000000" w:themeColor="text1"/>
            </w:rPr>
            <w:t>2</w:t>
          </w:r>
        </w:p>
        <w:p w14:paraId="54FB22B2" w14:textId="0B96D371" w:rsidR="003B52E0" w:rsidRPr="006437A9" w:rsidRDefault="003B52E0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4.</w:t>
          </w:r>
          <w:r w:rsidR="00B7520F" w:rsidRPr="006437A9">
            <w:rPr>
              <w:bCs/>
              <w:color w:val="000000" w:themeColor="text1"/>
            </w:rPr>
            <w:t>2</w:t>
          </w:r>
          <w:r w:rsidRPr="006437A9">
            <w:rPr>
              <w:bCs/>
              <w:color w:val="000000" w:themeColor="text1"/>
            </w:rPr>
            <w:t xml:space="preserve">. </w:t>
          </w:r>
          <w:r w:rsidR="00213E43" w:rsidRPr="006437A9">
            <w:rPr>
              <w:bCs/>
              <w:color w:val="000000" w:themeColor="text1"/>
            </w:rPr>
            <w:t>Language Policy</w:t>
          </w:r>
          <w:r w:rsidR="00B7520F" w:rsidRPr="006437A9">
            <w:rPr>
              <w:bCs/>
              <w:color w:val="000000" w:themeColor="text1"/>
            </w:rPr>
            <w:tab/>
          </w:r>
          <w:r w:rsidR="00A43058" w:rsidRPr="006437A9">
            <w:rPr>
              <w:bCs/>
              <w:color w:val="000000" w:themeColor="text1"/>
            </w:rPr>
            <w:t xml:space="preserve"> </w:t>
          </w:r>
          <w:r w:rsidRPr="006437A9">
            <w:rPr>
              <w:bCs/>
              <w:color w:val="000000" w:themeColor="text1"/>
            </w:rPr>
            <w:tab/>
          </w:r>
          <w:r w:rsidRPr="006437A9">
            <w:rPr>
              <w:bCs/>
              <w:color w:val="000000" w:themeColor="text1"/>
            </w:rPr>
            <w:tab/>
            <w:t xml:space="preserve">                                  </w:t>
          </w:r>
          <w:r w:rsidR="00A9088B" w:rsidRPr="006437A9">
            <w:rPr>
              <w:bCs/>
              <w:color w:val="000000" w:themeColor="text1"/>
            </w:rPr>
            <w:tab/>
          </w:r>
          <w:r w:rsidRPr="006437A9">
            <w:rPr>
              <w:bCs/>
              <w:color w:val="000000" w:themeColor="text1"/>
            </w:rPr>
            <w:t xml:space="preserve">   </w:t>
          </w:r>
          <w:r w:rsidR="00A9088B" w:rsidRPr="006437A9">
            <w:rPr>
              <w:bCs/>
              <w:color w:val="000000" w:themeColor="text1"/>
            </w:rPr>
            <w:t xml:space="preserve">   </w:t>
          </w:r>
          <w:r w:rsidRPr="006437A9">
            <w:rPr>
              <w:bCs/>
              <w:color w:val="000000" w:themeColor="text1"/>
            </w:rPr>
            <w:t xml:space="preserve">     </w:t>
          </w:r>
          <w:r w:rsidR="00A9088B" w:rsidRPr="006437A9">
            <w:rPr>
              <w:bCs/>
              <w:color w:val="000000" w:themeColor="text1"/>
            </w:rPr>
            <w:t xml:space="preserve">      </w:t>
          </w:r>
          <w:r w:rsidR="00B7520F" w:rsidRPr="006437A9">
            <w:rPr>
              <w:bCs/>
              <w:color w:val="000000" w:themeColor="text1"/>
            </w:rPr>
            <w:t xml:space="preserve"> </w:t>
          </w:r>
          <w:r w:rsidRPr="006437A9">
            <w:rPr>
              <w:bCs/>
              <w:color w:val="000000" w:themeColor="text1"/>
            </w:rPr>
            <w:t>1</w:t>
          </w:r>
          <w:r w:rsidR="006F41EA" w:rsidRPr="006437A9">
            <w:rPr>
              <w:bCs/>
              <w:color w:val="000000" w:themeColor="text1"/>
            </w:rPr>
            <w:t>6</w:t>
          </w:r>
          <w:r w:rsidR="00854C0A" w:rsidRPr="006437A9">
            <w:rPr>
              <w:bCs/>
              <w:color w:val="000000" w:themeColor="text1"/>
            </w:rPr>
            <w:t>5</w:t>
          </w:r>
        </w:p>
        <w:p w14:paraId="416EEA8B" w14:textId="3B011344" w:rsidR="003B52E0" w:rsidRPr="006437A9" w:rsidRDefault="003B52E0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4.</w:t>
          </w:r>
          <w:r w:rsidR="00B7520F" w:rsidRPr="006437A9">
            <w:rPr>
              <w:bCs/>
              <w:color w:val="000000" w:themeColor="text1"/>
            </w:rPr>
            <w:t>3</w:t>
          </w:r>
          <w:r w:rsidRPr="006437A9">
            <w:rPr>
              <w:bCs/>
              <w:color w:val="000000" w:themeColor="text1"/>
            </w:rPr>
            <w:t xml:space="preserve">. </w:t>
          </w:r>
          <w:r w:rsidR="00213E43" w:rsidRPr="006437A9">
            <w:rPr>
              <w:bCs/>
              <w:color w:val="000000" w:themeColor="text1"/>
            </w:rPr>
            <w:t>Belief in Translingual Practice</w:t>
          </w:r>
          <w:r w:rsidR="00213E43" w:rsidRPr="006437A9">
            <w:rPr>
              <w:bCs/>
              <w:color w:val="000000" w:themeColor="text1"/>
            </w:rPr>
            <w:tab/>
            <w:t xml:space="preserve">      </w:t>
          </w:r>
          <w:r w:rsidRPr="006437A9">
            <w:rPr>
              <w:bCs/>
              <w:color w:val="000000" w:themeColor="text1"/>
            </w:rPr>
            <w:t xml:space="preserve"> </w:t>
          </w:r>
          <w:r w:rsidR="007E3DD0" w:rsidRPr="006437A9">
            <w:rPr>
              <w:bCs/>
              <w:color w:val="000000" w:themeColor="text1"/>
            </w:rPr>
            <w:t xml:space="preserve">    </w:t>
          </w:r>
          <w:r w:rsidRPr="006437A9">
            <w:rPr>
              <w:bCs/>
              <w:color w:val="000000" w:themeColor="text1"/>
            </w:rPr>
            <w:t xml:space="preserve">                                         </w:t>
          </w:r>
          <w:r w:rsidR="0058648C" w:rsidRPr="006437A9">
            <w:rPr>
              <w:bCs/>
              <w:color w:val="000000" w:themeColor="text1"/>
            </w:rPr>
            <w:t xml:space="preserve"> </w:t>
          </w:r>
          <w:r w:rsidR="00B7520F" w:rsidRPr="006437A9">
            <w:rPr>
              <w:bCs/>
              <w:color w:val="000000" w:themeColor="text1"/>
            </w:rPr>
            <w:t xml:space="preserve"> </w:t>
          </w:r>
          <w:r w:rsidRPr="006437A9">
            <w:rPr>
              <w:bCs/>
              <w:color w:val="000000" w:themeColor="text1"/>
            </w:rPr>
            <w:t>1</w:t>
          </w:r>
          <w:r w:rsidR="006F41EA" w:rsidRPr="006437A9">
            <w:rPr>
              <w:bCs/>
              <w:color w:val="000000" w:themeColor="text1"/>
            </w:rPr>
            <w:t>7</w:t>
          </w:r>
          <w:r w:rsidR="00854C0A" w:rsidRPr="006437A9">
            <w:rPr>
              <w:bCs/>
              <w:color w:val="000000" w:themeColor="text1"/>
            </w:rPr>
            <w:t>0</w:t>
          </w:r>
        </w:p>
        <w:p w14:paraId="6595D754" w14:textId="2B7360CE" w:rsidR="003B52E0" w:rsidRPr="006437A9" w:rsidRDefault="003B52E0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4.</w:t>
          </w:r>
          <w:r w:rsidR="00B7520F" w:rsidRPr="006437A9">
            <w:rPr>
              <w:bCs/>
              <w:color w:val="000000" w:themeColor="text1"/>
            </w:rPr>
            <w:t>4</w:t>
          </w:r>
          <w:r w:rsidRPr="006437A9">
            <w:rPr>
              <w:bCs/>
              <w:color w:val="000000" w:themeColor="text1"/>
            </w:rPr>
            <w:t xml:space="preserve">. </w:t>
          </w:r>
          <w:r w:rsidR="00213E43" w:rsidRPr="006437A9">
            <w:rPr>
              <w:bCs/>
              <w:color w:val="000000" w:themeColor="text1"/>
            </w:rPr>
            <w:t>The Intensity of Translingual Practice</w:t>
          </w:r>
          <w:r w:rsidRPr="006437A9">
            <w:rPr>
              <w:bCs/>
              <w:color w:val="000000" w:themeColor="text1"/>
            </w:rPr>
            <w:t xml:space="preserve"> </w:t>
          </w:r>
          <w:r w:rsidRPr="006437A9">
            <w:rPr>
              <w:bCs/>
              <w:color w:val="000000" w:themeColor="text1"/>
            </w:rPr>
            <w:tab/>
            <w:t xml:space="preserve">                                          1</w:t>
          </w:r>
          <w:r w:rsidR="006F41EA" w:rsidRPr="006437A9">
            <w:rPr>
              <w:bCs/>
              <w:color w:val="000000" w:themeColor="text1"/>
            </w:rPr>
            <w:t>7</w:t>
          </w:r>
          <w:r w:rsidR="00854C0A" w:rsidRPr="006437A9">
            <w:rPr>
              <w:bCs/>
              <w:color w:val="000000" w:themeColor="text1"/>
            </w:rPr>
            <w:t>3</w:t>
          </w:r>
        </w:p>
        <w:p w14:paraId="0C7EDFA6" w14:textId="6148081B" w:rsidR="003B52E0" w:rsidRPr="006437A9" w:rsidRDefault="003B52E0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4.</w:t>
          </w:r>
          <w:r w:rsidR="00B7520F" w:rsidRPr="006437A9">
            <w:rPr>
              <w:bCs/>
              <w:color w:val="000000" w:themeColor="text1"/>
            </w:rPr>
            <w:t>5</w:t>
          </w:r>
          <w:r w:rsidRPr="006437A9">
            <w:rPr>
              <w:bCs/>
              <w:color w:val="000000" w:themeColor="text1"/>
            </w:rPr>
            <w:t xml:space="preserve">. </w:t>
          </w:r>
          <w:r w:rsidR="00B7520F" w:rsidRPr="006437A9">
            <w:rPr>
              <w:bCs/>
              <w:color w:val="000000" w:themeColor="text1"/>
            </w:rPr>
            <w:t xml:space="preserve">The </w:t>
          </w:r>
          <w:r w:rsidR="00B001E5" w:rsidRPr="006437A9">
            <w:rPr>
              <w:bCs/>
              <w:color w:val="000000" w:themeColor="text1"/>
            </w:rPr>
            <w:t>Code Meshing</w:t>
          </w:r>
          <w:r w:rsidR="006F41EA" w:rsidRPr="006437A9">
            <w:rPr>
              <w:bCs/>
              <w:color w:val="000000" w:themeColor="text1"/>
            </w:rPr>
            <w:t xml:space="preserve"> in Remote Interactions</w:t>
          </w:r>
          <w:r w:rsidRPr="006437A9">
            <w:rPr>
              <w:bCs/>
              <w:color w:val="000000" w:themeColor="text1"/>
            </w:rPr>
            <w:t xml:space="preserve">     </w:t>
          </w:r>
          <w:r w:rsidR="00A9088B" w:rsidRPr="006437A9">
            <w:rPr>
              <w:bCs/>
              <w:color w:val="000000" w:themeColor="text1"/>
            </w:rPr>
            <w:tab/>
          </w:r>
          <w:r w:rsidR="00A9088B" w:rsidRPr="006437A9">
            <w:rPr>
              <w:bCs/>
              <w:color w:val="000000" w:themeColor="text1"/>
            </w:rPr>
            <w:tab/>
          </w:r>
          <w:r w:rsidR="00A9088B" w:rsidRPr="006437A9">
            <w:rPr>
              <w:bCs/>
              <w:color w:val="000000" w:themeColor="text1"/>
            </w:rPr>
            <w:tab/>
          </w:r>
          <w:r w:rsidRPr="006437A9">
            <w:rPr>
              <w:bCs/>
              <w:color w:val="000000" w:themeColor="text1"/>
            </w:rPr>
            <w:t xml:space="preserve">    </w:t>
          </w:r>
          <w:r w:rsidR="00A9088B" w:rsidRPr="006437A9">
            <w:rPr>
              <w:bCs/>
              <w:color w:val="000000" w:themeColor="text1"/>
            </w:rPr>
            <w:t xml:space="preserve"> </w:t>
          </w:r>
          <w:r w:rsidR="00B7520F" w:rsidRPr="006437A9">
            <w:rPr>
              <w:bCs/>
              <w:color w:val="000000" w:themeColor="text1"/>
            </w:rPr>
            <w:t xml:space="preserve"> </w:t>
          </w:r>
          <w:r w:rsidRPr="006437A9">
            <w:rPr>
              <w:bCs/>
              <w:color w:val="000000" w:themeColor="text1"/>
            </w:rPr>
            <w:t>1</w:t>
          </w:r>
          <w:r w:rsidR="006F41EA" w:rsidRPr="006437A9">
            <w:rPr>
              <w:bCs/>
              <w:color w:val="000000" w:themeColor="text1"/>
            </w:rPr>
            <w:t>7</w:t>
          </w:r>
          <w:r w:rsidR="00854C0A" w:rsidRPr="006437A9">
            <w:rPr>
              <w:bCs/>
              <w:color w:val="000000" w:themeColor="text1"/>
            </w:rPr>
            <w:t>7</w:t>
          </w:r>
        </w:p>
        <w:p w14:paraId="541F2917" w14:textId="25DFB2BD" w:rsidR="00B001E5" w:rsidRPr="006437A9" w:rsidRDefault="00660BED" w:rsidP="00B001E5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noProof/>
              <w:color w:val="000000" w:themeColor="text1"/>
            </w:rPr>
            <w:fldChar w:fldCharType="end"/>
          </w:r>
          <w:r w:rsidR="00B001E5" w:rsidRPr="006437A9">
            <w:rPr>
              <w:bCs/>
              <w:color w:val="000000" w:themeColor="text1"/>
            </w:rPr>
            <w:t xml:space="preserve"> Table 4.5. The Interplay of Multimodality                          </w:t>
          </w:r>
          <w:r w:rsidR="00B001E5" w:rsidRPr="006437A9">
            <w:rPr>
              <w:bCs/>
              <w:color w:val="000000" w:themeColor="text1"/>
            </w:rPr>
            <w:tab/>
          </w:r>
          <w:r w:rsidR="00B001E5" w:rsidRPr="006437A9">
            <w:rPr>
              <w:bCs/>
              <w:color w:val="000000" w:themeColor="text1"/>
            </w:rPr>
            <w:tab/>
          </w:r>
          <w:r w:rsidR="00B001E5" w:rsidRPr="006437A9">
            <w:rPr>
              <w:bCs/>
              <w:color w:val="000000" w:themeColor="text1"/>
            </w:rPr>
            <w:tab/>
            <w:t xml:space="preserve">      1</w:t>
          </w:r>
          <w:r w:rsidR="00660C1B">
            <w:rPr>
              <w:bCs/>
              <w:color w:val="000000" w:themeColor="text1"/>
            </w:rPr>
            <w:t>98</w:t>
          </w:r>
        </w:p>
        <w:p w14:paraId="42FA2104" w14:textId="29DFFB7E" w:rsidR="00B7520F" w:rsidRPr="006437A9" w:rsidRDefault="00B7520F" w:rsidP="00213E43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</w:p>
        <w:p w14:paraId="30FB7155" w14:textId="65816473" w:rsidR="006D33A5" w:rsidRPr="006437A9" w:rsidRDefault="00000000" w:rsidP="00C75748">
          <w:pPr>
            <w:spacing w:before="120" w:after="120" w:line="276" w:lineRule="auto"/>
            <w:rPr>
              <w:b/>
              <w:color w:val="000000" w:themeColor="text1"/>
            </w:rPr>
          </w:pPr>
        </w:p>
      </w:sdtContent>
    </w:sdt>
    <w:p w14:paraId="0269191F" w14:textId="39379F73" w:rsidR="006D33A5" w:rsidRPr="006437A9" w:rsidRDefault="006D33A5" w:rsidP="006D33A5"/>
    <w:p w14:paraId="59F5575D" w14:textId="77777777" w:rsidR="00C75748" w:rsidRPr="006437A9" w:rsidRDefault="00C75748" w:rsidP="00850C28">
      <w:pPr>
        <w:jc w:val="center"/>
        <w:rPr>
          <w:b/>
        </w:rPr>
      </w:pPr>
    </w:p>
    <w:p w14:paraId="198F56EF" w14:textId="77777777" w:rsidR="00C75748" w:rsidRPr="006437A9" w:rsidRDefault="00C75748" w:rsidP="00850C28">
      <w:pPr>
        <w:jc w:val="center"/>
        <w:rPr>
          <w:b/>
        </w:rPr>
      </w:pPr>
    </w:p>
    <w:p w14:paraId="3C89DEF5" w14:textId="1BF374BB" w:rsidR="00C75748" w:rsidRPr="006437A9" w:rsidRDefault="00C75748" w:rsidP="00850C28">
      <w:pPr>
        <w:jc w:val="center"/>
        <w:rPr>
          <w:b/>
        </w:rPr>
      </w:pPr>
    </w:p>
    <w:p w14:paraId="65D1F89C" w14:textId="10BFE90B" w:rsidR="00213E43" w:rsidRPr="006437A9" w:rsidRDefault="00213E43">
      <w:pPr>
        <w:rPr>
          <w:b/>
        </w:rPr>
      </w:pPr>
      <w:r w:rsidRPr="006437A9">
        <w:rPr>
          <w:b/>
        </w:rPr>
        <w:br w:type="page"/>
      </w:r>
    </w:p>
    <w:p w14:paraId="2D5BFD6D" w14:textId="77777777" w:rsidR="00A9088B" w:rsidRPr="006437A9" w:rsidRDefault="00A9088B" w:rsidP="00850C28">
      <w:pPr>
        <w:jc w:val="center"/>
        <w:rPr>
          <w:b/>
        </w:rPr>
      </w:pPr>
    </w:p>
    <w:p w14:paraId="49ACDA4C" w14:textId="073F711A" w:rsidR="00A9088B" w:rsidRPr="006437A9" w:rsidRDefault="00A9088B" w:rsidP="00213E43">
      <w:pPr>
        <w:rPr>
          <w:b/>
        </w:rPr>
      </w:pPr>
    </w:p>
    <w:p w14:paraId="27E29D9B" w14:textId="77777777" w:rsidR="00A9088B" w:rsidRPr="006437A9" w:rsidRDefault="00A9088B" w:rsidP="00850C28">
      <w:pPr>
        <w:jc w:val="center"/>
        <w:rPr>
          <w:b/>
        </w:rPr>
      </w:pPr>
    </w:p>
    <w:p w14:paraId="2274D0AB" w14:textId="02DDBF25" w:rsidR="006D33A5" w:rsidRPr="006437A9" w:rsidRDefault="006D33A5" w:rsidP="00850C28">
      <w:pPr>
        <w:jc w:val="center"/>
        <w:rPr>
          <w:b/>
        </w:rPr>
      </w:pPr>
      <w:r w:rsidRPr="006437A9">
        <w:rPr>
          <w:b/>
        </w:rPr>
        <w:t>LIST OF FIGURES</w:t>
      </w:r>
    </w:p>
    <w:sdt>
      <w:sdtPr>
        <w:rPr>
          <w:rFonts w:ascii="Times New Roman" w:eastAsiaTheme="minorEastAsia" w:hAnsi="Times New Roman" w:cs="Times New Roman"/>
          <w:b w:val="0"/>
          <w:bCs w:val="0"/>
          <w:color w:val="auto"/>
          <w:sz w:val="24"/>
          <w:szCs w:val="24"/>
          <w:lang w:val="en-ID" w:eastAsia="ja-JP"/>
        </w:rPr>
        <w:id w:val="2088806673"/>
        <w:docPartObj>
          <w:docPartGallery w:val="Table of Contents"/>
          <w:docPartUnique/>
        </w:docPartObj>
      </w:sdtPr>
      <w:sdtEndPr>
        <w:rPr>
          <w:rFonts w:eastAsia="Times New Roman"/>
          <w:noProof/>
          <w:highlight w:val="yellow"/>
          <w:lang w:eastAsia="en-US"/>
        </w:rPr>
      </w:sdtEndPr>
      <w:sdtContent>
        <w:p w14:paraId="7675FE6B" w14:textId="77777777" w:rsidR="006D33A5" w:rsidRPr="006437A9" w:rsidRDefault="006D33A5" w:rsidP="00C75748">
          <w:pPr>
            <w:pStyle w:val="TOCHeading"/>
            <w:spacing w:before="0" w:after="0"/>
            <w:rPr>
              <w:rFonts w:ascii="Times New Roman" w:hAnsi="Times New Roman" w:cs="Times New Roman"/>
              <w:sz w:val="24"/>
              <w:szCs w:val="24"/>
            </w:rPr>
          </w:pPr>
        </w:p>
        <w:p w14:paraId="27AE47F5" w14:textId="23AE5C00" w:rsidR="006D33A5" w:rsidRPr="006437A9" w:rsidRDefault="006D33A5" w:rsidP="00C75748">
          <w:pPr>
            <w:pStyle w:val="TOC1"/>
            <w:tabs>
              <w:tab w:val="clear" w:pos="7928"/>
              <w:tab w:val="right" w:pos="7931"/>
            </w:tabs>
            <w:spacing w:before="120" w:after="120" w:line="276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bCs/>
              <w:szCs w:val="24"/>
            </w:rPr>
            <w:t xml:space="preserve">Figure 2.1. The Types and Degree of Code-Switching </w:t>
          </w:r>
          <w:r w:rsidRPr="006437A9">
            <w:rPr>
              <w:rFonts w:cs="Times New Roman"/>
              <w:b/>
              <w:bCs/>
              <w:szCs w:val="24"/>
            </w:rPr>
            <w:fldChar w:fldCharType="begin"/>
          </w:r>
          <w:r w:rsidRPr="006437A9">
            <w:rPr>
              <w:rFonts w:cs="Times New Roman"/>
              <w:b/>
              <w:bCs/>
              <w:szCs w:val="24"/>
            </w:rPr>
            <w:instrText xml:space="preserve"> TOC \o "1-3" \h \z \u </w:instrText>
          </w:r>
          <w:r w:rsidRPr="006437A9">
            <w:rPr>
              <w:rFonts w:cs="Times New Roman"/>
              <w:b/>
              <w:bCs/>
              <w:szCs w:val="24"/>
            </w:rPr>
            <w:fldChar w:fldCharType="separate"/>
          </w:r>
          <w:hyperlink w:anchor="_Toc63338901" w:history="1">
            <w:r w:rsidRPr="006437A9">
              <w:rPr>
                <w:rFonts w:cs="Times New Roman"/>
                <w:webHidden/>
                <w:szCs w:val="24"/>
              </w:rPr>
              <w:tab/>
            </w:r>
            <w:r w:rsidR="009F5052" w:rsidRPr="006437A9">
              <w:rPr>
                <w:rFonts w:cs="Times New Roman"/>
                <w:webHidden/>
                <w:szCs w:val="24"/>
              </w:rPr>
              <w:t xml:space="preserve"> </w:t>
            </w:r>
            <w:r w:rsidR="006F4A25" w:rsidRPr="006437A9">
              <w:rPr>
                <w:rFonts w:cs="Times New Roman"/>
                <w:webHidden/>
                <w:szCs w:val="24"/>
              </w:rPr>
              <w:t>5</w:t>
            </w:r>
            <w:r w:rsidR="006D3FF1" w:rsidRPr="006437A9">
              <w:rPr>
                <w:rFonts w:cs="Times New Roman"/>
                <w:webHidden/>
                <w:szCs w:val="24"/>
              </w:rPr>
              <w:t>4</w:t>
            </w:r>
          </w:hyperlink>
        </w:p>
        <w:p w14:paraId="640B49DC" w14:textId="78FBCDF6" w:rsidR="006D33A5" w:rsidRPr="006437A9" w:rsidRDefault="006D33A5" w:rsidP="00C75748">
          <w:pPr>
            <w:spacing w:before="120" w:after="120" w:line="276" w:lineRule="auto"/>
            <w:ind w:right="-6"/>
            <w:rPr>
              <w:bCs/>
            </w:rPr>
          </w:pPr>
          <w:r w:rsidRPr="006437A9">
            <w:rPr>
              <w:bCs/>
            </w:rPr>
            <w:t xml:space="preserve">Figure </w:t>
          </w:r>
          <w:r w:rsidR="00131D1A" w:rsidRPr="006437A9">
            <w:rPr>
              <w:bCs/>
            </w:rPr>
            <w:t>2</w:t>
          </w:r>
          <w:r w:rsidRPr="006437A9">
            <w:rPr>
              <w:bCs/>
            </w:rPr>
            <w:t>.</w:t>
          </w:r>
          <w:r w:rsidR="006C0856" w:rsidRPr="006437A9">
            <w:rPr>
              <w:bCs/>
            </w:rPr>
            <w:t>2</w:t>
          </w:r>
          <w:r w:rsidRPr="006437A9">
            <w:rPr>
              <w:bCs/>
            </w:rPr>
            <w:t xml:space="preserve">. </w:t>
          </w:r>
          <w:r w:rsidR="006C0856" w:rsidRPr="006437A9">
            <w:rPr>
              <w:bCs/>
            </w:rPr>
            <w:t xml:space="preserve">Translingual </w:t>
          </w:r>
          <w:r w:rsidR="00131D1A" w:rsidRPr="006437A9">
            <w:rPr>
              <w:bCs/>
            </w:rPr>
            <w:t>Continuum</w:t>
          </w:r>
          <w:r w:rsidRPr="006437A9">
            <w:rPr>
              <w:bCs/>
            </w:rPr>
            <w:t xml:space="preserve">  </w:t>
          </w:r>
          <w:r w:rsidR="006C0856" w:rsidRPr="006437A9">
            <w:rPr>
              <w:bCs/>
            </w:rPr>
            <w:t xml:space="preserve"> </w:t>
          </w:r>
          <w:r w:rsidRPr="006437A9">
            <w:rPr>
              <w:bCs/>
            </w:rPr>
            <w:t xml:space="preserve">                                     </w:t>
          </w:r>
          <w:r w:rsidR="00131D1A" w:rsidRPr="006437A9">
            <w:rPr>
              <w:bCs/>
            </w:rPr>
            <w:tab/>
          </w:r>
          <w:r w:rsidR="00131D1A" w:rsidRPr="006437A9">
            <w:rPr>
              <w:bCs/>
            </w:rPr>
            <w:tab/>
            <w:t xml:space="preserve">       </w:t>
          </w:r>
          <w:r w:rsidRPr="006437A9">
            <w:rPr>
              <w:bCs/>
            </w:rPr>
            <w:t xml:space="preserve"> </w:t>
          </w:r>
          <w:r w:rsidR="006F4A25" w:rsidRPr="006437A9">
            <w:rPr>
              <w:bCs/>
            </w:rPr>
            <w:t>6</w:t>
          </w:r>
          <w:r w:rsidR="00854C0A" w:rsidRPr="006437A9">
            <w:rPr>
              <w:bCs/>
            </w:rPr>
            <w:t>7</w:t>
          </w:r>
        </w:p>
        <w:p w14:paraId="32374C99" w14:textId="0658DC02" w:rsidR="00A9088B" w:rsidRPr="006437A9" w:rsidRDefault="00A9088B" w:rsidP="00A9088B">
          <w:pPr>
            <w:spacing w:before="120" w:after="120" w:line="276" w:lineRule="auto"/>
            <w:ind w:right="-6"/>
            <w:rPr>
              <w:bCs/>
            </w:rPr>
          </w:pPr>
          <w:r w:rsidRPr="006437A9">
            <w:rPr>
              <w:bCs/>
            </w:rPr>
            <w:t xml:space="preserve">Figure 2.3. Road Map of Research                                       </w:t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  <w:t xml:space="preserve">                    </w:t>
          </w:r>
          <w:r w:rsidR="006D3FF1" w:rsidRPr="006437A9">
            <w:rPr>
              <w:bCs/>
            </w:rPr>
            <w:t>6</w:t>
          </w:r>
          <w:r w:rsidR="00BD1C67" w:rsidRPr="006437A9">
            <w:rPr>
              <w:bCs/>
            </w:rPr>
            <w:t>8</w:t>
          </w:r>
        </w:p>
        <w:p w14:paraId="46B7F8F1" w14:textId="79CEBCBC" w:rsidR="003D7333" w:rsidRPr="006437A9" w:rsidRDefault="003D7333" w:rsidP="00A9088B">
          <w:pPr>
            <w:spacing w:before="120" w:after="120" w:line="276" w:lineRule="auto"/>
            <w:ind w:right="-6"/>
            <w:rPr>
              <w:bCs/>
            </w:rPr>
          </w:pPr>
          <w:r w:rsidRPr="006437A9">
            <w:rPr>
              <w:bCs/>
            </w:rPr>
            <w:t>Figure 3.1. Teaching Learning Activities Mr. Jemmy</w:t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  <w:t xml:space="preserve">        </w:t>
          </w:r>
          <w:r w:rsidR="00854C0A" w:rsidRPr="006437A9">
            <w:rPr>
              <w:bCs/>
            </w:rPr>
            <w:t>89</w:t>
          </w:r>
        </w:p>
        <w:p w14:paraId="6466B035" w14:textId="1F612550" w:rsidR="003D7333" w:rsidRPr="006437A9" w:rsidRDefault="003D7333" w:rsidP="00A9088B">
          <w:pPr>
            <w:spacing w:before="120" w:after="120" w:line="276" w:lineRule="auto"/>
            <w:ind w:right="-6"/>
            <w:rPr>
              <w:bCs/>
            </w:rPr>
          </w:pPr>
          <w:r w:rsidRPr="006437A9">
            <w:rPr>
              <w:bCs/>
            </w:rPr>
            <w:t>Figure 3.2. Teaching Learning Activities Mr. Esper</w:t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  <w:t xml:space="preserve">        </w:t>
          </w:r>
          <w:r w:rsidR="006F41EA" w:rsidRPr="006437A9">
            <w:rPr>
              <w:bCs/>
            </w:rPr>
            <w:t>9</w:t>
          </w:r>
          <w:r w:rsidR="00854C0A" w:rsidRPr="006437A9">
            <w:rPr>
              <w:bCs/>
            </w:rPr>
            <w:t>0</w:t>
          </w:r>
        </w:p>
        <w:p w14:paraId="4FDDE7F7" w14:textId="170977B1" w:rsidR="003D7333" w:rsidRPr="006437A9" w:rsidRDefault="003D7333" w:rsidP="00A9088B">
          <w:pPr>
            <w:spacing w:before="120" w:after="120" w:line="276" w:lineRule="auto"/>
            <w:ind w:right="-6"/>
            <w:rPr>
              <w:bCs/>
            </w:rPr>
          </w:pPr>
          <w:r w:rsidRPr="006437A9">
            <w:rPr>
              <w:bCs/>
            </w:rPr>
            <w:t>Figure 3.3. T</w:t>
          </w:r>
          <w:r w:rsidR="00BB6EE9" w:rsidRPr="006437A9">
            <w:rPr>
              <w:bCs/>
            </w:rPr>
            <w:t>eaching Learning Activities Ms</w:t>
          </w:r>
          <w:r w:rsidRPr="006437A9">
            <w:rPr>
              <w:bCs/>
            </w:rPr>
            <w:t>. Citra</w:t>
          </w:r>
          <w:r w:rsidR="00BB6EE9"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  <w:t xml:space="preserve">        9</w:t>
          </w:r>
          <w:r w:rsidR="00854C0A" w:rsidRPr="006437A9">
            <w:rPr>
              <w:bCs/>
            </w:rPr>
            <w:t>1</w:t>
          </w:r>
        </w:p>
        <w:p w14:paraId="13862B2C" w14:textId="28157D5D" w:rsidR="003D7333" w:rsidRPr="006437A9" w:rsidRDefault="003D7333" w:rsidP="00A9088B">
          <w:pPr>
            <w:spacing w:before="120" w:after="120" w:line="276" w:lineRule="auto"/>
            <w:ind w:right="-6"/>
            <w:rPr>
              <w:bCs/>
            </w:rPr>
          </w:pPr>
          <w:r w:rsidRPr="006437A9">
            <w:rPr>
              <w:bCs/>
            </w:rPr>
            <w:t xml:space="preserve">Figure 3.4. </w:t>
          </w:r>
          <w:r w:rsidR="00BB6EE9" w:rsidRPr="006437A9">
            <w:rPr>
              <w:bCs/>
            </w:rPr>
            <w:t>The Use of Other Languages in EFL</w:t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  <w:t xml:space="preserve">        9</w:t>
          </w:r>
          <w:r w:rsidR="00854C0A" w:rsidRPr="006437A9">
            <w:rPr>
              <w:bCs/>
            </w:rPr>
            <w:t>2</w:t>
          </w:r>
        </w:p>
        <w:p w14:paraId="20C5D412" w14:textId="0226AC1E" w:rsidR="00B7520F" w:rsidRPr="006437A9" w:rsidRDefault="00B7520F" w:rsidP="002A5217">
          <w:pPr>
            <w:pStyle w:val="TOCHeading"/>
            <w:spacing w:before="0" w:after="0"/>
            <w:rPr>
              <w:rFonts w:ascii="Times New Roman" w:hAnsi="Times New Roman" w:cs="Times New Roman"/>
              <w:b w:val="0"/>
              <w:color w:val="000000" w:themeColor="text1"/>
              <w:sz w:val="24"/>
              <w:szCs w:val="24"/>
            </w:rPr>
          </w:pPr>
          <w:r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fldChar w:fldCharType="begin"/>
          </w:r>
          <w:r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instrText xml:space="preserve"> TOC \o "1-3" \h \z \u </w:instrText>
          </w:r>
          <w:r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fldChar w:fldCharType="separate"/>
          </w:r>
          <w:r w:rsidR="002A5217"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>Figure</w:t>
          </w:r>
          <w:r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 xml:space="preserve"> 3.5. </w:t>
          </w:r>
          <w:r w:rsidRPr="006437A9">
            <w:rPr>
              <w:rFonts w:ascii="Times New Roman" w:hAnsi="Times New Roman" w:cs="Times New Roman"/>
              <w:b w:val="0"/>
              <w:color w:val="000000" w:themeColor="text1"/>
              <w:sz w:val="24"/>
              <w:szCs w:val="24"/>
            </w:rPr>
            <w:t>Gender of Respondents</w:t>
          </w:r>
          <w:r w:rsidRPr="006437A9">
            <w:rPr>
              <w:rFonts w:ascii="Times New Roman" w:hAnsi="Times New Roman" w:cs="Times New Roman"/>
              <w:b w:val="0"/>
              <w:color w:val="000000" w:themeColor="text1"/>
              <w:sz w:val="24"/>
              <w:szCs w:val="24"/>
            </w:rPr>
            <w:tab/>
          </w:r>
          <w:r w:rsidRPr="006437A9">
            <w:rPr>
              <w:rFonts w:ascii="Times New Roman" w:hAnsi="Times New Roman" w:cs="Times New Roman"/>
              <w:b w:val="0"/>
              <w:color w:val="000000" w:themeColor="text1"/>
              <w:sz w:val="24"/>
              <w:szCs w:val="24"/>
            </w:rPr>
            <w:tab/>
          </w:r>
          <w:r w:rsidRPr="006437A9">
            <w:rPr>
              <w:rFonts w:ascii="Times New Roman" w:hAnsi="Times New Roman" w:cs="Times New Roman"/>
              <w:b w:val="0"/>
              <w:color w:val="000000" w:themeColor="text1"/>
              <w:sz w:val="24"/>
              <w:szCs w:val="24"/>
            </w:rPr>
            <w:tab/>
          </w:r>
          <w:r w:rsidRPr="006437A9">
            <w:rPr>
              <w:rFonts w:ascii="Times New Roman" w:hAnsi="Times New Roman" w:cs="Times New Roman"/>
              <w:b w:val="0"/>
              <w:color w:val="000000" w:themeColor="text1"/>
              <w:sz w:val="24"/>
              <w:szCs w:val="24"/>
            </w:rPr>
            <w:tab/>
          </w:r>
          <w:r w:rsidRPr="006437A9">
            <w:rPr>
              <w:rFonts w:ascii="Times New Roman" w:hAnsi="Times New Roman" w:cs="Times New Roman"/>
              <w:b w:val="0"/>
              <w:color w:val="000000" w:themeColor="text1"/>
              <w:sz w:val="24"/>
              <w:szCs w:val="24"/>
            </w:rPr>
            <w:tab/>
          </w:r>
          <w:r w:rsidRPr="006437A9">
            <w:rPr>
              <w:rFonts w:ascii="Times New Roman" w:hAnsi="Times New Roman" w:cs="Times New Roman"/>
              <w:b w:val="0"/>
              <w:color w:val="000000" w:themeColor="text1"/>
              <w:sz w:val="24"/>
              <w:szCs w:val="24"/>
            </w:rPr>
            <w:tab/>
            <w:t xml:space="preserve">        9</w:t>
          </w:r>
          <w:r w:rsidR="00854C0A" w:rsidRPr="006437A9">
            <w:rPr>
              <w:rFonts w:ascii="Times New Roman" w:hAnsi="Times New Roman" w:cs="Times New Roman"/>
              <w:b w:val="0"/>
              <w:color w:val="000000" w:themeColor="text1"/>
              <w:sz w:val="24"/>
              <w:szCs w:val="24"/>
            </w:rPr>
            <w:t>5</w:t>
          </w:r>
        </w:p>
        <w:p w14:paraId="60658930" w14:textId="157462CC" w:rsidR="00B7520F" w:rsidRPr="006437A9" w:rsidRDefault="002A5217" w:rsidP="00B7520F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Figure</w:t>
          </w:r>
          <w:r w:rsidR="00B7520F" w:rsidRPr="006437A9">
            <w:rPr>
              <w:bCs/>
              <w:color w:val="000000" w:themeColor="text1"/>
            </w:rPr>
            <w:t xml:space="preserve"> 3.6. Number of Language</w:t>
          </w:r>
          <w:r w:rsidR="00631481">
            <w:rPr>
              <w:bCs/>
              <w:color w:val="000000" w:themeColor="text1"/>
            </w:rPr>
            <w:t>s</w:t>
          </w:r>
          <w:r w:rsidR="00B7520F" w:rsidRPr="006437A9">
            <w:rPr>
              <w:bCs/>
              <w:color w:val="000000" w:themeColor="text1"/>
            </w:rPr>
            <w:t xml:space="preserve"> Acquired </w:t>
          </w:r>
          <w:r w:rsidR="00B7520F" w:rsidRPr="006437A9">
            <w:rPr>
              <w:bCs/>
              <w:color w:val="000000" w:themeColor="text1"/>
            </w:rPr>
            <w:tab/>
          </w:r>
          <w:r w:rsidR="00B7520F" w:rsidRPr="006437A9">
            <w:rPr>
              <w:bCs/>
              <w:color w:val="000000" w:themeColor="text1"/>
            </w:rPr>
            <w:tab/>
            <w:t xml:space="preserve">                                            9</w:t>
          </w:r>
          <w:r w:rsidR="00854C0A" w:rsidRPr="006437A9">
            <w:rPr>
              <w:bCs/>
              <w:color w:val="000000" w:themeColor="text1"/>
            </w:rPr>
            <w:t>6</w:t>
          </w:r>
        </w:p>
        <w:p w14:paraId="324CCE54" w14:textId="585006B8" w:rsidR="00B7520F" w:rsidRPr="006437A9" w:rsidRDefault="002A5217" w:rsidP="00B7520F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Figure</w:t>
          </w:r>
          <w:r w:rsidR="00B7520F" w:rsidRPr="006437A9">
            <w:rPr>
              <w:bCs/>
              <w:color w:val="000000" w:themeColor="text1"/>
            </w:rPr>
            <w:t xml:space="preserve"> 3.7. Ethnic Diversity</w:t>
          </w:r>
          <w:r w:rsidR="00B7520F" w:rsidRPr="006437A9">
            <w:rPr>
              <w:bCs/>
              <w:color w:val="000000" w:themeColor="text1"/>
            </w:rPr>
            <w:tab/>
          </w:r>
          <w:r w:rsidR="00B7520F" w:rsidRPr="006437A9">
            <w:rPr>
              <w:bCs/>
              <w:color w:val="000000" w:themeColor="text1"/>
            </w:rPr>
            <w:tab/>
            <w:t xml:space="preserve">  </w:t>
          </w:r>
          <w:r w:rsidR="00B7520F" w:rsidRPr="006437A9">
            <w:rPr>
              <w:bCs/>
              <w:color w:val="000000" w:themeColor="text1"/>
            </w:rPr>
            <w:tab/>
          </w:r>
          <w:r w:rsidR="00B7520F" w:rsidRPr="006437A9">
            <w:rPr>
              <w:bCs/>
              <w:color w:val="000000" w:themeColor="text1"/>
            </w:rPr>
            <w:tab/>
            <w:t xml:space="preserve">                                            9</w:t>
          </w:r>
          <w:r w:rsidR="00854C0A" w:rsidRPr="006437A9">
            <w:rPr>
              <w:bCs/>
              <w:color w:val="000000" w:themeColor="text1"/>
            </w:rPr>
            <w:t>6</w:t>
          </w:r>
        </w:p>
        <w:p w14:paraId="479448D4" w14:textId="62232F13" w:rsidR="00B7520F" w:rsidRPr="006437A9" w:rsidRDefault="002A5217" w:rsidP="00B7520F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Figure</w:t>
          </w:r>
          <w:r w:rsidR="00B7520F" w:rsidRPr="006437A9">
            <w:rPr>
              <w:bCs/>
              <w:color w:val="000000" w:themeColor="text1"/>
            </w:rPr>
            <w:t xml:space="preserve"> 3.8. Research Procedure         </w:t>
          </w:r>
          <w:r w:rsidR="00B7520F" w:rsidRPr="006437A9">
            <w:rPr>
              <w:bCs/>
              <w:color w:val="000000" w:themeColor="text1"/>
            </w:rPr>
            <w:tab/>
            <w:t xml:space="preserve">  </w:t>
          </w:r>
          <w:r w:rsidR="00B7520F" w:rsidRPr="006437A9">
            <w:rPr>
              <w:bCs/>
              <w:color w:val="000000" w:themeColor="text1"/>
            </w:rPr>
            <w:tab/>
          </w:r>
          <w:r w:rsidR="00B7520F" w:rsidRPr="006437A9">
            <w:rPr>
              <w:bCs/>
              <w:color w:val="000000" w:themeColor="text1"/>
            </w:rPr>
            <w:tab/>
            <w:t xml:space="preserve">                                          10</w:t>
          </w:r>
          <w:r w:rsidR="00854C0A" w:rsidRPr="006437A9">
            <w:rPr>
              <w:bCs/>
              <w:color w:val="000000" w:themeColor="text1"/>
            </w:rPr>
            <w:t>6</w:t>
          </w:r>
        </w:p>
        <w:p w14:paraId="1EBABE77" w14:textId="339D00D1" w:rsidR="00B7520F" w:rsidRPr="006437A9" w:rsidRDefault="002A5217" w:rsidP="00B7520F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Figure</w:t>
          </w:r>
          <w:r w:rsidR="00B7520F" w:rsidRPr="006437A9">
            <w:rPr>
              <w:bCs/>
              <w:color w:val="000000" w:themeColor="text1"/>
            </w:rPr>
            <w:t xml:space="preserve"> 4.1. Students</w:t>
          </w:r>
          <w:r w:rsidR="00EC4562">
            <w:rPr>
              <w:bCs/>
              <w:color w:val="000000" w:themeColor="text1"/>
            </w:rPr>
            <w:t>'</w:t>
          </w:r>
          <w:r w:rsidR="00B7520F" w:rsidRPr="006437A9">
            <w:rPr>
              <w:bCs/>
              <w:color w:val="000000" w:themeColor="text1"/>
            </w:rPr>
            <w:t xml:space="preserve"> Comments</w:t>
          </w:r>
          <w:r w:rsidR="00B7520F" w:rsidRPr="006437A9">
            <w:rPr>
              <w:bCs/>
              <w:color w:val="000000" w:themeColor="text1"/>
            </w:rPr>
            <w:tab/>
            <w:t xml:space="preserve">  </w:t>
          </w:r>
          <w:r w:rsidR="00B7520F" w:rsidRPr="006437A9">
            <w:rPr>
              <w:bCs/>
              <w:color w:val="000000" w:themeColor="text1"/>
            </w:rPr>
            <w:tab/>
          </w:r>
          <w:r w:rsidR="00B7520F" w:rsidRPr="006437A9">
            <w:rPr>
              <w:bCs/>
              <w:color w:val="000000" w:themeColor="text1"/>
            </w:rPr>
            <w:tab/>
            <w:t xml:space="preserve">                                          12</w:t>
          </w:r>
          <w:r w:rsidR="00854C0A" w:rsidRPr="006437A9">
            <w:rPr>
              <w:bCs/>
              <w:color w:val="000000" w:themeColor="text1"/>
            </w:rPr>
            <w:t>4</w:t>
          </w:r>
        </w:p>
        <w:p w14:paraId="7D299FB6" w14:textId="1BFF23C5" w:rsidR="00B7520F" w:rsidRPr="006437A9" w:rsidRDefault="002A5217" w:rsidP="00B7520F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Figure</w:t>
          </w:r>
          <w:r w:rsidR="00B7520F" w:rsidRPr="006437A9">
            <w:rPr>
              <w:bCs/>
              <w:color w:val="000000" w:themeColor="text1"/>
            </w:rPr>
            <w:t xml:space="preserve"> 4.2. Guessing Picture</w:t>
          </w:r>
          <w:r w:rsidR="00EC4562">
            <w:rPr>
              <w:bCs/>
              <w:color w:val="000000" w:themeColor="text1"/>
            </w:rPr>
            <w:t>s</w:t>
          </w:r>
          <w:r w:rsidR="00B7520F" w:rsidRPr="006437A9">
            <w:rPr>
              <w:bCs/>
              <w:color w:val="000000" w:themeColor="text1"/>
            </w:rPr>
            <w:tab/>
            <w:t xml:space="preserve"> </w:t>
          </w:r>
          <w:r w:rsidR="00B7520F" w:rsidRPr="006437A9">
            <w:rPr>
              <w:bCs/>
              <w:color w:val="000000" w:themeColor="text1"/>
            </w:rPr>
            <w:tab/>
          </w:r>
          <w:r w:rsidR="00B7520F" w:rsidRPr="006437A9">
            <w:rPr>
              <w:bCs/>
              <w:color w:val="000000" w:themeColor="text1"/>
            </w:rPr>
            <w:tab/>
            <w:t xml:space="preserve">                                  </w:t>
          </w:r>
          <w:r w:rsidR="00B7520F" w:rsidRPr="006437A9">
            <w:rPr>
              <w:bCs/>
              <w:color w:val="000000" w:themeColor="text1"/>
            </w:rPr>
            <w:tab/>
            <w:t xml:space="preserve">                  1</w:t>
          </w:r>
          <w:r w:rsidR="00854C0A" w:rsidRPr="006437A9">
            <w:rPr>
              <w:bCs/>
              <w:color w:val="000000" w:themeColor="text1"/>
            </w:rPr>
            <w:t>29</w:t>
          </w:r>
        </w:p>
        <w:p w14:paraId="40E10A12" w14:textId="1F972CC1" w:rsidR="00B7520F" w:rsidRPr="006437A9" w:rsidRDefault="002A5217" w:rsidP="00B7520F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Figure</w:t>
          </w:r>
          <w:r w:rsidR="00B7520F" w:rsidRPr="006437A9">
            <w:rPr>
              <w:bCs/>
              <w:color w:val="000000" w:themeColor="text1"/>
            </w:rPr>
            <w:t xml:space="preserve"> 4.3. Using Emoticon to Express Politeness                                              1</w:t>
          </w:r>
          <w:r w:rsidR="00854C0A" w:rsidRPr="006437A9">
            <w:rPr>
              <w:bCs/>
              <w:color w:val="000000" w:themeColor="text1"/>
            </w:rPr>
            <w:t>39</w:t>
          </w:r>
        </w:p>
        <w:p w14:paraId="144C1F3F" w14:textId="770C3E57" w:rsidR="00B7520F" w:rsidRPr="006437A9" w:rsidRDefault="002A5217" w:rsidP="00B7520F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Figure</w:t>
          </w:r>
          <w:r w:rsidR="00B7520F" w:rsidRPr="006437A9">
            <w:rPr>
              <w:bCs/>
              <w:color w:val="000000" w:themeColor="text1"/>
            </w:rPr>
            <w:t xml:space="preserve"> 4.4. Reading a </w:t>
          </w:r>
          <w:r w:rsidR="00AC444D" w:rsidRPr="006437A9">
            <w:rPr>
              <w:bCs/>
              <w:color w:val="000000" w:themeColor="text1"/>
            </w:rPr>
            <w:t>P</w:t>
          </w:r>
          <w:r w:rsidR="00B7520F" w:rsidRPr="006437A9">
            <w:rPr>
              <w:bCs/>
              <w:color w:val="000000" w:themeColor="text1"/>
            </w:rPr>
            <w:t xml:space="preserve">assage </w:t>
          </w:r>
          <w:r w:rsidR="00B7520F" w:rsidRPr="006437A9">
            <w:rPr>
              <w:bCs/>
              <w:color w:val="000000" w:themeColor="text1"/>
            </w:rPr>
            <w:tab/>
            <w:t xml:space="preserve"> </w:t>
          </w:r>
          <w:r w:rsidR="00B7520F" w:rsidRPr="006437A9">
            <w:rPr>
              <w:bCs/>
              <w:color w:val="000000" w:themeColor="text1"/>
            </w:rPr>
            <w:tab/>
          </w:r>
          <w:r w:rsidR="00B7520F" w:rsidRPr="006437A9">
            <w:rPr>
              <w:bCs/>
              <w:color w:val="000000" w:themeColor="text1"/>
            </w:rPr>
            <w:tab/>
            <w:t xml:space="preserve">                                          1</w:t>
          </w:r>
          <w:r w:rsidR="00660C1B">
            <w:rPr>
              <w:bCs/>
              <w:color w:val="000000" w:themeColor="text1"/>
            </w:rPr>
            <w:t>98</w:t>
          </w:r>
        </w:p>
        <w:p w14:paraId="47576B09" w14:textId="11BD6B33" w:rsidR="00B7520F" w:rsidRPr="006437A9" w:rsidRDefault="002A5217" w:rsidP="00B7520F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Figure</w:t>
          </w:r>
          <w:r w:rsidR="00B7520F" w:rsidRPr="006437A9">
            <w:rPr>
              <w:bCs/>
              <w:color w:val="000000" w:themeColor="text1"/>
            </w:rPr>
            <w:t xml:space="preserve"> 4.5. The Use of Semiotic</w:t>
          </w:r>
          <w:r w:rsidR="00873743">
            <w:rPr>
              <w:bCs/>
              <w:color w:val="000000" w:themeColor="text1"/>
            </w:rPr>
            <w:t>s</w:t>
          </w:r>
          <w:r w:rsidR="00B7520F" w:rsidRPr="006437A9">
            <w:rPr>
              <w:bCs/>
              <w:color w:val="000000" w:themeColor="text1"/>
            </w:rPr>
            <w:t xml:space="preserve">                                         </w:t>
          </w:r>
          <w:r w:rsidR="00B7520F" w:rsidRPr="006437A9">
            <w:rPr>
              <w:bCs/>
              <w:color w:val="000000" w:themeColor="text1"/>
            </w:rPr>
            <w:tab/>
          </w:r>
          <w:r w:rsidR="00B7520F" w:rsidRPr="006437A9">
            <w:rPr>
              <w:bCs/>
              <w:color w:val="000000" w:themeColor="text1"/>
            </w:rPr>
            <w:tab/>
          </w:r>
          <w:r w:rsidR="00B7520F" w:rsidRPr="006437A9">
            <w:rPr>
              <w:bCs/>
              <w:color w:val="000000" w:themeColor="text1"/>
            </w:rPr>
            <w:tab/>
            <w:t xml:space="preserve">      </w:t>
          </w:r>
          <w:r w:rsidR="00660C1B">
            <w:rPr>
              <w:bCs/>
              <w:color w:val="000000" w:themeColor="text1"/>
            </w:rPr>
            <w:t>201</w:t>
          </w:r>
        </w:p>
        <w:p w14:paraId="7FB2061E" w14:textId="0475298B" w:rsidR="00B7520F" w:rsidRPr="006437A9" w:rsidRDefault="002A5217" w:rsidP="00B7520F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 xml:space="preserve">Figure </w:t>
          </w:r>
          <w:r w:rsidR="00B7520F" w:rsidRPr="006437A9">
            <w:rPr>
              <w:bCs/>
              <w:color w:val="000000" w:themeColor="text1"/>
            </w:rPr>
            <w:t xml:space="preserve">4.6. The Use of </w:t>
          </w:r>
          <w:r w:rsidR="006F41EA" w:rsidRPr="006437A9">
            <w:rPr>
              <w:bCs/>
              <w:color w:val="000000" w:themeColor="text1"/>
            </w:rPr>
            <w:t>Multimodality</w:t>
          </w:r>
          <w:r w:rsidR="00B7520F" w:rsidRPr="006437A9">
            <w:rPr>
              <w:bCs/>
              <w:color w:val="000000" w:themeColor="text1"/>
            </w:rPr>
            <w:tab/>
            <w:t xml:space="preserve">      </w:t>
          </w:r>
          <w:r w:rsidR="006F41EA" w:rsidRPr="006437A9">
            <w:rPr>
              <w:bCs/>
              <w:color w:val="000000" w:themeColor="text1"/>
            </w:rPr>
            <w:tab/>
          </w:r>
          <w:r w:rsidR="00B7520F" w:rsidRPr="006437A9">
            <w:rPr>
              <w:bCs/>
              <w:color w:val="000000" w:themeColor="text1"/>
            </w:rPr>
            <w:t xml:space="preserve"> </w:t>
          </w:r>
          <w:r w:rsidR="006F41EA" w:rsidRPr="006437A9">
            <w:rPr>
              <w:bCs/>
              <w:color w:val="000000" w:themeColor="text1"/>
            </w:rPr>
            <w:t xml:space="preserve">      </w:t>
          </w:r>
          <w:r w:rsidR="00B7520F" w:rsidRPr="006437A9">
            <w:rPr>
              <w:bCs/>
              <w:color w:val="000000" w:themeColor="text1"/>
            </w:rPr>
            <w:t xml:space="preserve">                                   </w:t>
          </w:r>
          <w:r w:rsidR="00660C1B">
            <w:rPr>
              <w:bCs/>
              <w:color w:val="000000" w:themeColor="text1"/>
            </w:rPr>
            <w:t>208</w:t>
          </w:r>
        </w:p>
        <w:p w14:paraId="6BA1A289" w14:textId="3234B40A" w:rsidR="00B7520F" w:rsidRPr="006437A9" w:rsidRDefault="00B7520F" w:rsidP="00B7520F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noProof/>
              <w:color w:val="000000" w:themeColor="text1"/>
            </w:rPr>
            <w:fldChar w:fldCharType="end"/>
          </w:r>
          <w:r w:rsidR="002A5217" w:rsidRPr="006437A9">
            <w:rPr>
              <w:bCs/>
              <w:color w:val="000000" w:themeColor="text1"/>
            </w:rPr>
            <w:t>Figure</w:t>
          </w:r>
          <w:r w:rsidRPr="006437A9">
            <w:rPr>
              <w:bCs/>
              <w:color w:val="000000" w:themeColor="text1"/>
            </w:rPr>
            <w:t xml:space="preserve"> 4.7. The Use of Multiple Devices</w:t>
          </w:r>
          <w:r w:rsidRPr="006437A9">
            <w:rPr>
              <w:bCs/>
              <w:color w:val="000000" w:themeColor="text1"/>
            </w:rPr>
            <w:tab/>
            <w:t xml:space="preserve">                                   </w:t>
          </w:r>
          <w:r w:rsidRPr="006437A9">
            <w:rPr>
              <w:bCs/>
              <w:color w:val="000000" w:themeColor="text1"/>
            </w:rPr>
            <w:tab/>
            <w:t xml:space="preserve">                  </w:t>
          </w:r>
          <w:r w:rsidR="00660C1B">
            <w:rPr>
              <w:bCs/>
              <w:color w:val="000000" w:themeColor="text1"/>
            </w:rPr>
            <w:t>212</w:t>
          </w:r>
        </w:p>
        <w:p w14:paraId="32E54281" w14:textId="7CED5941" w:rsidR="00B7520F" w:rsidRPr="006437A9" w:rsidRDefault="002A5217" w:rsidP="00B7520F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Figure</w:t>
          </w:r>
          <w:r w:rsidR="00631481">
            <w:rPr>
              <w:bCs/>
              <w:color w:val="000000" w:themeColor="text1"/>
            </w:rPr>
            <w:t xml:space="preserve"> 4.8. The Use of Hand</w:t>
          </w:r>
          <w:r w:rsidR="00B7520F" w:rsidRPr="006437A9">
            <w:rPr>
              <w:bCs/>
              <w:color w:val="000000" w:themeColor="text1"/>
            </w:rPr>
            <w:t>out</w:t>
          </w:r>
          <w:r w:rsidR="00B7520F" w:rsidRPr="006437A9">
            <w:rPr>
              <w:bCs/>
              <w:color w:val="000000" w:themeColor="text1"/>
            </w:rPr>
            <w:tab/>
          </w:r>
          <w:r w:rsidR="00B7520F" w:rsidRPr="006437A9">
            <w:rPr>
              <w:bCs/>
              <w:color w:val="000000" w:themeColor="text1"/>
            </w:rPr>
            <w:tab/>
          </w:r>
          <w:r w:rsidR="00B7520F" w:rsidRPr="006437A9">
            <w:rPr>
              <w:bCs/>
              <w:color w:val="000000" w:themeColor="text1"/>
            </w:rPr>
            <w:tab/>
            <w:t xml:space="preserve">                                          </w:t>
          </w:r>
          <w:r w:rsidR="006F41EA" w:rsidRPr="006437A9">
            <w:rPr>
              <w:bCs/>
              <w:color w:val="000000" w:themeColor="text1"/>
            </w:rPr>
            <w:t>2</w:t>
          </w:r>
          <w:r w:rsidR="00660C1B">
            <w:rPr>
              <w:bCs/>
              <w:color w:val="000000" w:themeColor="text1"/>
            </w:rPr>
            <w:t>12</w:t>
          </w:r>
        </w:p>
        <w:p w14:paraId="01E41920" w14:textId="261412F5" w:rsidR="009F5052" w:rsidRPr="006437A9" w:rsidRDefault="00131D1A" w:rsidP="00D71579">
          <w:pPr>
            <w:spacing w:before="120" w:after="120" w:line="276" w:lineRule="auto"/>
            <w:ind w:right="-6"/>
            <w:rPr>
              <w:bCs/>
            </w:rPr>
          </w:pPr>
          <w:r w:rsidRPr="006437A9">
            <w:rPr>
              <w:bCs/>
            </w:rPr>
            <w:t xml:space="preserve">                               </w:t>
          </w:r>
        </w:p>
        <w:p w14:paraId="5C5980EA" w14:textId="77777777" w:rsidR="006C0856" w:rsidRPr="006437A9" w:rsidRDefault="006C0856" w:rsidP="00C75748">
          <w:pPr>
            <w:spacing w:before="120" w:after="120" w:line="276" w:lineRule="auto"/>
            <w:ind w:right="-6"/>
            <w:rPr>
              <w:bCs/>
            </w:rPr>
          </w:pPr>
        </w:p>
        <w:p w14:paraId="6B01D8F1" w14:textId="77777777" w:rsidR="006D33A5" w:rsidRPr="006437A9" w:rsidRDefault="006D33A5" w:rsidP="00C75748">
          <w:pPr>
            <w:spacing w:before="120" w:after="120" w:line="276" w:lineRule="auto"/>
            <w:jc w:val="center"/>
            <w:rPr>
              <w:b/>
              <w:color w:val="000000" w:themeColor="text1"/>
            </w:rPr>
            <w:sectPr w:rsidR="006D33A5" w:rsidRPr="006437A9" w:rsidSect="00D347CE">
              <w:type w:val="continuous"/>
              <w:pgSz w:w="11900" w:h="16840"/>
              <w:pgMar w:top="2268" w:right="1701" w:bottom="1701" w:left="2268" w:header="709" w:footer="709" w:gutter="0"/>
              <w:pgNumType w:fmt="lowerRoman" w:start="1" w:chapStyle="1"/>
              <w:cols w:space="708"/>
              <w:titlePg/>
              <w:docGrid w:linePitch="360"/>
            </w:sectPr>
          </w:pPr>
          <w:r w:rsidRPr="006437A9">
            <w:rPr>
              <w:b/>
              <w:bCs/>
              <w:noProof/>
            </w:rPr>
            <w:fldChar w:fldCharType="end"/>
          </w:r>
        </w:p>
      </w:sdtContent>
    </w:sdt>
    <w:p w14:paraId="25ECC2E4" w14:textId="1264C0AF" w:rsidR="006D33A5" w:rsidRPr="006437A9" w:rsidRDefault="006D33A5" w:rsidP="00C75748">
      <w:pPr>
        <w:tabs>
          <w:tab w:val="left" w:pos="6554"/>
        </w:tabs>
        <w:spacing w:line="276" w:lineRule="auto"/>
      </w:pPr>
    </w:p>
    <w:p w14:paraId="40D552A3" w14:textId="52D00BE2" w:rsidR="00C535CB" w:rsidRPr="006437A9" w:rsidRDefault="006D33A5" w:rsidP="00C75748">
      <w:pPr>
        <w:tabs>
          <w:tab w:val="left" w:pos="6554"/>
        </w:tabs>
        <w:spacing w:line="276" w:lineRule="auto"/>
        <w:sectPr w:rsidR="00C535CB" w:rsidRPr="006437A9" w:rsidSect="00D347CE">
          <w:type w:val="continuous"/>
          <w:pgSz w:w="11900" w:h="16840"/>
          <w:pgMar w:top="2268" w:right="1701" w:bottom="1701" w:left="2268" w:header="709" w:footer="709" w:gutter="0"/>
          <w:pgNumType w:fmt="lowerRoman" w:start="1" w:chapStyle="1"/>
          <w:cols w:space="708"/>
          <w:titlePg/>
          <w:docGrid w:linePitch="360"/>
        </w:sectPr>
      </w:pPr>
      <w:r w:rsidRPr="006437A9">
        <w:tab/>
      </w:r>
    </w:p>
    <w:p w14:paraId="0F2A1816" w14:textId="7CCFE44D" w:rsidR="00403708" w:rsidRPr="006437A9" w:rsidRDefault="00403708" w:rsidP="002A4DD7">
      <w:pPr>
        <w:spacing w:line="360" w:lineRule="auto"/>
        <w:jc w:val="center"/>
        <w:rPr>
          <w:b/>
        </w:rPr>
      </w:pPr>
      <w:r w:rsidRPr="006437A9">
        <w:rPr>
          <w:b/>
          <w:color w:val="000000" w:themeColor="text1"/>
        </w:rPr>
        <w:lastRenderedPageBreak/>
        <w:t xml:space="preserve">CHAPTER </w:t>
      </w:r>
      <w:r w:rsidR="00A91597" w:rsidRPr="006437A9">
        <w:rPr>
          <w:b/>
          <w:color w:val="000000" w:themeColor="text1"/>
        </w:rPr>
        <w:t>I</w:t>
      </w:r>
    </w:p>
    <w:p w14:paraId="79515E3C" w14:textId="295A9918" w:rsidR="008548EB" w:rsidRPr="006437A9" w:rsidRDefault="00403708" w:rsidP="008548EB">
      <w:pPr>
        <w:tabs>
          <w:tab w:val="left" w:pos="851"/>
        </w:tabs>
        <w:spacing w:line="360" w:lineRule="auto"/>
        <w:jc w:val="center"/>
        <w:rPr>
          <w:b/>
          <w:color w:val="000000" w:themeColor="text1"/>
        </w:rPr>
      </w:pPr>
      <w:r w:rsidRPr="006437A9">
        <w:rPr>
          <w:b/>
          <w:color w:val="000000" w:themeColor="text1"/>
        </w:rPr>
        <w:t>INTRODUCTION</w:t>
      </w:r>
    </w:p>
    <w:p w14:paraId="13AFEEE9" w14:textId="77777777" w:rsidR="008548EB" w:rsidRPr="006437A9" w:rsidRDefault="008548EB" w:rsidP="008548EB">
      <w:pPr>
        <w:tabs>
          <w:tab w:val="left" w:pos="851"/>
        </w:tabs>
        <w:spacing w:line="360" w:lineRule="auto"/>
        <w:jc w:val="center"/>
        <w:rPr>
          <w:b/>
          <w:color w:val="000000" w:themeColor="text1"/>
        </w:rPr>
      </w:pPr>
    </w:p>
    <w:p w14:paraId="70AEDA9D" w14:textId="25C73B04" w:rsidR="00EF1E7F" w:rsidRPr="006437A9" w:rsidRDefault="00AD5553" w:rsidP="00B22470">
      <w:pPr>
        <w:pStyle w:val="ListParagraph"/>
        <w:numPr>
          <w:ilvl w:val="1"/>
          <w:numId w:val="15"/>
        </w:numPr>
        <w:spacing w:line="480" w:lineRule="auto"/>
        <w:ind w:left="-142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 xml:space="preserve">. </w:t>
      </w:r>
      <w:r w:rsidR="00C0493A" w:rsidRPr="006437A9">
        <w:rPr>
          <w:b/>
          <w:color w:val="000000" w:themeColor="text1"/>
        </w:rPr>
        <w:t xml:space="preserve">Background of </w:t>
      </w:r>
      <w:r w:rsidR="00403708" w:rsidRPr="006437A9">
        <w:rPr>
          <w:b/>
          <w:color w:val="000000" w:themeColor="text1"/>
        </w:rPr>
        <w:t xml:space="preserve">the </w:t>
      </w:r>
      <w:r w:rsidR="00C0493A" w:rsidRPr="006437A9">
        <w:rPr>
          <w:b/>
          <w:color w:val="000000" w:themeColor="text1"/>
        </w:rPr>
        <w:t>Study</w:t>
      </w:r>
    </w:p>
    <w:p w14:paraId="37EE6C84" w14:textId="7E8C95CB" w:rsidR="009A5894" w:rsidRDefault="00536D0F" w:rsidP="00536D0F">
      <w:pPr>
        <w:shd w:val="clear" w:color="auto" w:fill="FFFFFF"/>
        <w:spacing w:line="480" w:lineRule="auto"/>
        <w:jc w:val="both"/>
      </w:pPr>
      <w:r>
        <w:rPr>
          <w:bCs/>
          <w:color w:val="333333"/>
          <w:shd w:val="clear" w:color="auto" w:fill="FFFFFF"/>
        </w:rPr>
        <w:t>Review current studies, issues, and theoretical orientations in the topic. State</w:t>
      </w:r>
      <w:r w:rsidR="00C8592A">
        <w:rPr>
          <w:bCs/>
          <w:color w:val="333333"/>
          <w:shd w:val="clear" w:color="auto" w:fill="FFFFFF"/>
        </w:rPr>
        <w:t xml:space="preserve"> the</w:t>
      </w:r>
      <w:r>
        <w:rPr>
          <w:bCs/>
          <w:color w:val="333333"/>
          <w:shd w:val="clear" w:color="auto" w:fill="FFFFFF"/>
        </w:rPr>
        <w:t xml:space="preserve"> gap in the literature / studies. State how your study can fill the gap.</w:t>
      </w:r>
    </w:p>
    <w:p w14:paraId="00E4F655" w14:textId="77777777" w:rsidR="00874DA0" w:rsidRPr="006437A9" w:rsidRDefault="00874DA0" w:rsidP="00AC5742">
      <w:pPr>
        <w:shd w:val="clear" w:color="auto" w:fill="FFFFFF"/>
        <w:spacing w:line="480" w:lineRule="auto"/>
        <w:ind w:firstLine="426"/>
        <w:jc w:val="both"/>
        <w:rPr>
          <w:color w:val="000000" w:themeColor="text1"/>
        </w:rPr>
      </w:pPr>
    </w:p>
    <w:p w14:paraId="1F3588C6" w14:textId="672FCFB5" w:rsidR="00BA5F96" w:rsidRPr="006437A9" w:rsidRDefault="00BA5F96" w:rsidP="00454B3E">
      <w:pPr>
        <w:tabs>
          <w:tab w:val="left" w:pos="567"/>
          <w:tab w:val="left" w:pos="709"/>
        </w:tabs>
        <w:spacing w:line="480" w:lineRule="auto"/>
        <w:ind w:hanging="567"/>
        <w:jc w:val="both"/>
        <w:rPr>
          <w:strike/>
        </w:rPr>
      </w:pPr>
      <w:r w:rsidRPr="006437A9">
        <w:rPr>
          <w:b/>
          <w:color w:val="000000" w:themeColor="text1"/>
        </w:rPr>
        <w:t>1.2</w:t>
      </w:r>
      <w:r w:rsidR="00AD5553" w:rsidRPr="006437A9">
        <w:rPr>
          <w:b/>
          <w:color w:val="000000" w:themeColor="text1"/>
        </w:rPr>
        <w:t>.</w:t>
      </w:r>
      <w:r w:rsidRPr="006437A9">
        <w:rPr>
          <w:b/>
          <w:color w:val="000000" w:themeColor="text1"/>
        </w:rPr>
        <w:t xml:space="preserve"> </w:t>
      </w:r>
      <w:r w:rsidR="00B426ED" w:rsidRPr="006437A9">
        <w:rPr>
          <w:b/>
          <w:color w:val="000000" w:themeColor="text1"/>
        </w:rPr>
        <w:t xml:space="preserve"> </w:t>
      </w:r>
      <w:r w:rsidRPr="006437A9">
        <w:rPr>
          <w:b/>
          <w:color w:val="000000" w:themeColor="text1"/>
        </w:rPr>
        <w:t>Research Questions</w:t>
      </w:r>
    </w:p>
    <w:p w14:paraId="66EB50FB" w14:textId="7EE8EF30" w:rsidR="00BA5F96" w:rsidRPr="006437A9" w:rsidRDefault="00FC3776" w:rsidP="006B2170">
      <w:pPr>
        <w:tabs>
          <w:tab w:val="left" w:pos="1276"/>
          <w:tab w:val="left" w:pos="1560"/>
        </w:tabs>
        <w:spacing w:line="480" w:lineRule="auto"/>
        <w:jc w:val="both"/>
      </w:pPr>
      <w:r w:rsidRPr="006437A9">
        <w:t>T</w:t>
      </w:r>
      <w:r w:rsidR="00B41A7B" w:rsidRPr="006437A9">
        <w:t xml:space="preserve">he </w:t>
      </w:r>
      <w:r w:rsidR="009E345A" w:rsidRPr="006437A9">
        <w:t xml:space="preserve">following research </w:t>
      </w:r>
      <w:r w:rsidR="009523F9" w:rsidRPr="006437A9">
        <w:t>questions</w:t>
      </w:r>
      <w:r w:rsidRPr="006437A9">
        <w:t xml:space="preserve"> guid</w:t>
      </w:r>
      <w:r w:rsidR="004E56B6" w:rsidRPr="006437A9">
        <w:t>ed</w:t>
      </w:r>
      <w:r w:rsidRPr="006437A9">
        <w:t xml:space="preserve"> this study</w:t>
      </w:r>
      <w:r w:rsidR="009523F9" w:rsidRPr="006437A9">
        <w:t>:</w:t>
      </w:r>
    </w:p>
    <w:p w14:paraId="0232234A" w14:textId="1B536E7C" w:rsidR="00DA56FC" w:rsidRPr="006437A9" w:rsidRDefault="00A9623F" w:rsidP="00536D0F">
      <w:pPr>
        <w:pStyle w:val="ListParagraph"/>
        <w:numPr>
          <w:ilvl w:val="0"/>
          <w:numId w:val="1"/>
        </w:numPr>
        <w:tabs>
          <w:tab w:val="left" w:pos="1276"/>
          <w:tab w:val="left" w:pos="1560"/>
        </w:tabs>
        <w:spacing w:line="480" w:lineRule="auto"/>
        <w:ind w:left="709" w:hanging="283"/>
        <w:jc w:val="both"/>
        <w:rPr>
          <w:color w:val="000000" w:themeColor="text1"/>
        </w:rPr>
      </w:pPr>
      <w:r w:rsidRPr="006437A9">
        <w:t xml:space="preserve">What </w:t>
      </w:r>
      <w:r w:rsidR="00536D0F">
        <w:t xml:space="preserve">……..? </w:t>
      </w:r>
      <w:r w:rsidR="002555D7">
        <w:t>How…?</w:t>
      </w:r>
    </w:p>
    <w:p w14:paraId="17376134" w14:textId="304048FE" w:rsidR="000A33B3" w:rsidRPr="006437A9" w:rsidRDefault="00BA5F96" w:rsidP="006B2170">
      <w:pPr>
        <w:pStyle w:val="NormalWeb"/>
        <w:spacing w:before="0" w:beforeAutospacing="0" w:after="0" w:afterAutospacing="0" w:line="480" w:lineRule="auto"/>
        <w:ind w:hanging="567"/>
        <w:jc w:val="both"/>
      </w:pPr>
      <w:r w:rsidRPr="006437A9">
        <w:rPr>
          <w:b/>
          <w:color w:val="000000" w:themeColor="text1"/>
        </w:rPr>
        <w:t>1.3</w:t>
      </w:r>
      <w:r w:rsidR="00AD5553" w:rsidRPr="006437A9">
        <w:rPr>
          <w:b/>
          <w:color w:val="000000" w:themeColor="text1"/>
        </w:rPr>
        <w:t>.</w:t>
      </w:r>
      <w:r w:rsidRPr="006437A9">
        <w:rPr>
          <w:b/>
          <w:color w:val="000000" w:themeColor="text1"/>
        </w:rPr>
        <w:t xml:space="preserve"> </w:t>
      </w:r>
      <w:r w:rsidR="000A33B3" w:rsidRPr="006437A9">
        <w:rPr>
          <w:b/>
          <w:color w:val="000000" w:themeColor="text1"/>
        </w:rPr>
        <w:t>Objective</w:t>
      </w:r>
      <w:r w:rsidRPr="006437A9">
        <w:rPr>
          <w:b/>
          <w:color w:val="000000" w:themeColor="text1"/>
        </w:rPr>
        <w:t>s</w:t>
      </w:r>
      <w:r w:rsidR="000A33B3" w:rsidRPr="006437A9">
        <w:rPr>
          <w:b/>
          <w:color w:val="000000" w:themeColor="text1"/>
        </w:rPr>
        <w:t xml:space="preserve"> of </w:t>
      </w:r>
      <w:r w:rsidRPr="006437A9">
        <w:rPr>
          <w:b/>
          <w:color w:val="000000" w:themeColor="text1"/>
        </w:rPr>
        <w:t xml:space="preserve">the </w:t>
      </w:r>
      <w:r w:rsidR="000A33B3" w:rsidRPr="006437A9">
        <w:rPr>
          <w:b/>
          <w:color w:val="000000" w:themeColor="text1"/>
        </w:rPr>
        <w:t>Study</w:t>
      </w:r>
    </w:p>
    <w:p w14:paraId="02EACA26" w14:textId="14EDCD1A" w:rsidR="006962F1" w:rsidRPr="006437A9" w:rsidRDefault="0000595D" w:rsidP="006B2170">
      <w:pPr>
        <w:spacing w:line="480" w:lineRule="auto"/>
        <w:jc w:val="both"/>
      </w:pPr>
      <w:r w:rsidRPr="006437A9">
        <w:t>The main objective</w:t>
      </w:r>
      <w:r w:rsidR="006962F1" w:rsidRPr="006437A9">
        <w:t>s</w:t>
      </w:r>
      <w:r w:rsidRPr="006437A9">
        <w:t xml:space="preserve"> of th</w:t>
      </w:r>
      <w:r w:rsidR="006962F1" w:rsidRPr="006437A9">
        <w:t>is</w:t>
      </w:r>
      <w:r w:rsidR="00832D3A" w:rsidRPr="006437A9">
        <w:t xml:space="preserve"> </w:t>
      </w:r>
      <w:r w:rsidRPr="006437A9">
        <w:t>qualitative research</w:t>
      </w:r>
      <w:r w:rsidR="006962F1" w:rsidRPr="006437A9">
        <w:t xml:space="preserve"> </w:t>
      </w:r>
      <w:r w:rsidR="004E56B6" w:rsidRPr="006437A9">
        <w:t>were</w:t>
      </w:r>
      <w:r w:rsidR="006962F1" w:rsidRPr="006437A9">
        <w:t xml:space="preserve"> as follows</w:t>
      </w:r>
      <w:r w:rsidR="002555D7">
        <w:t xml:space="preserve"> (</w:t>
      </w:r>
      <w:r w:rsidR="002555D7" w:rsidRPr="002555D7">
        <w:rPr>
          <w:highlight w:val="yellow"/>
        </w:rPr>
        <w:t>examples</w:t>
      </w:r>
      <w:r w:rsidR="002555D7">
        <w:t>)</w:t>
      </w:r>
      <w:r w:rsidR="006962F1" w:rsidRPr="006437A9">
        <w:t xml:space="preserve">: </w:t>
      </w:r>
    </w:p>
    <w:p w14:paraId="44214802" w14:textId="64798A38" w:rsidR="00BB2A56" w:rsidRPr="006437A9" w:rsidRDefault="00BD414B" w:rsidP="00B22470">
      <w:pPr>
        <w:pStyle w:val="ListParagraph"/>
        <w:numPr>
          <w:ilvl w:val="2"/>
          <w:numId w:val="4"/>
        </w:numPr>
        <w:spacing w:line="480" w:lineRule="auto"/>
        <w:ind w:left="709" w:hanging="283"/>
        <w:jc w:val="both"/>
      </w:pPr>
      <w:r w:rsidRPr="006437A9">
        <w:t xml:space="preserve">To </w:t>
      </w:r>
      <w:r w:rsidRPr="006437A9">
        <w:rPr>
          <w:bCs/>
        </w:rPr>
        <w:t>identify</w:t>
      </w:r>
      <w:r w:rsidR="00631481">
        <w:rPr>
          <w:bCs/>
        </w:rPr>
        <w:t xml:space="preserve"> and </w:t>
      </w:r>
      <w:proofErr w:type="spellStart"/>
      <w:r w:rsidR="00631481">
        <w:rPr>
          <w:bCs/>
        </w:rPr>
        <w:t>analyze</w:t>
      </w:r>
      <w:proofErr w:type="spellEnd"/>
      <w:r w:rsidRPr="006437A9">
        <w:rPr>
          <w:bCs/>
        </w:rPr>
        <w:t xml:space="preserve"> </w:t>
      </w:r>
      <w:r w:rsidR="0050617A" w:rsidRPr="006437A9">
        <w:rPr>
          <w:bCs/>
        </w:rPr>
        <w:t>negotiation strategies in EFL remote learning interactions</w:t>
      </w:r>
      <w:r w:rsidR="001F4BF8" w:rsidRPr="006437A9">
        <w:rPr>
          <w:bCs/>
        </w:rPr>
        <w:t xml:space="preserve">. </w:t>
      </w:r>
      <w:r w:rsidRPr="006437A9">
        <w:t xml:space="preserve"> </w:t>
      </w:r>
    </w:p>
    <w:p w14:paraId="6B670A7D" w14:textId="77777777" w:rsidR="006D4767" w:rsidRPr="006437A9" w:rsidRDefault="00BD414B" w:rsidP="00B22470">
      <w:pPr>
        <w:pStyle w:val="ListParagraph"/>
        <w:numPr>
          <w:ilvl w:val="2"/>
          <w:numId w:val="4"/>
        </w:numPr>
        <w:spacing w:before="100" w:beforeAutospacing="1" w:after="100" w:afterAutospacing="1" w:line="480" w:lineRule="auto"/>
        <w:ind w:left="284" w:firstLine="142"/>
        <w:jc w:val="both"/>
      </w:pPr>
      <w:r w:rsidRPr="006437A9">
        <w:t xml:space="preserve">To </w:t>
      </w:r>
      <w:r w:rsidRPr="006437A9">
        <w:rPr>
          <w:bCs/>
        </w:rPr>
        <w:t xml:space="preserve">explore the ramification </w:t>
      </w:r>
      <w:r w:rsidRPr="006437A9">
        <w:t xml:space="preserve">of these strategies in the implementation of </w:t>
      </w:r>
    </w:p>
    <w:p w14:paraId="43560AD0" w14:textId="14281BF9" w:rsidR="00361B49" w:rsidRPr="006437A9" w:rsidRDefault="006D4767" w:rsidP="006B2170">
      <w:pPr>
        <w:pStyle w:val="ListParagraph"/>
        <w:spacing w:before="100" w:beforeAutospacing="1" w:after="100" w:afterAutospacing="1" w:line="480" w:lineRule="auto"/>
        <w:ind w:left="709" w:hanging="283"/>
        <w:jc w:val="both"/>
      </w:pPr>
      <w:r w:rsidRPr="006437A9">
        <w:t xml:space="preserve">     </w:t>
      </w:r>
      <w:r w:rsidR="00BD414B" w:rsidRPr="006437A9">
        <w:t xml:space="preserve">English learning </w:t>
      </w:r>
      <w:r w:rsidR="00F719C2" w:rsidRPr="006437A9">
        <w:t xml:space="preserve">conducted </w:t>
      </w:r>
      <w:r w:rsidR="003066E7" w:rsidRPr="006437A9">
        <w:t>remotely</w:t>
      </w:r>
      <w:r w:rsidR="00BD414B" w:rsidRPr="006437A9">
        <w:t>.</w:t>
      </w:r>
    </w:p>
    <w:p w14:paraId="7D75686C" w14:textId="079E1F87" w:rsidR="0050617A" w:rsidRPr="006437A9" w:rsidRDefault="00361B49" w:rsidP="00B22470">
      <w:pPr>
        <w:pStyle w:val="ListParagraph"/>
        <w:numPr>
          <w:ilvl w:val="2"/>
          <w:numId w:val="4"/>
        </w:numPr>
        <w:spacing w:before="100" w:beforeAutospacing="1" w:after="100" w:afterAutospacing="1" w:line="480" w:lineRule="auto"/>
        <w:ind w:left="284" w:firstLine="142"/>
        <w:jc w:val="both"/>
      </w:pPr>
      <w:r w:rsidRPr="006437A9">
        <w:t xml:space="preserve">To construct </w:t>
      </w:r>
      <w:r w:rsidR="00FC3776" w:rsidRPr="006437A9">
        <w:t xml:space="preserve">an </w:t>
      </w:r>
      <w:r w:rsidRPr="006437A9">
        <w:t>understanding</w:t>
      </w:r>
      <w:r w:rsidR="00486B67" w:rsidRPr="006437A9">
        <w:t xml:space="preserve"> of</w:t>
      </w:r>
      <w:r w:rsidRPr="006437A9">
        <w:t xml:space="preserve"> </w:t>
      </w:r>
      <w:r w:rsidR="0050617A" w:rsidRPr="006437A9">
        <w:t xml:space="preserve">how </w:t>
      </w:r>
      <w:r w:rsidRPr="006437A9">
        <w:t xml:space="preserve">translingual practices </w:t>
      </w:r>
      <w:r w:rsidR="0050617A" w:rsidRPr="006437A9">
        <w:t xml:space="preserve">in EFL remote   </w:t>
      </w:r>
    </w:p>
    <w:p w14:paraId="4ABA4286" w14:textId="50138E36" w:rsidR="0050617A" w:rsidRPr="006437A9" w:rsidRDefault="0050617A" w:rsidP="0050617A">
      <w:pPr>
        <w:pStyle w:val="ListParagraph"/>
        <w:spacing w:before="100" w:beforeAutospacing="1" w:after="100" w:afterAutospacing="1" w:line="480" w:lineRule="auto"/>
        <w:ind w:left="709" w:hanging="283"/>
        <w:jc w:val="both"/>
      </w:pPr>
      <w:r w:rsidRPr="006437A9">
        <w:t xml:space="preserve">     learning </w:t>
      </w:r>
      <w:r w:rsidR="00FA44E1">
        <w:t>was</w:t>
      </w:r>
      <w:r w:rsidRPr="006437A9">
        <w:t xml:space="preserve"> produced in relation to the way a virtual classroom was       managed.</w:t>
      </w:r>
    </w:p>
    <w:p w14:paraId="2FA9523F" w14:textId="2D3D03E1" w:rsidR="00714B72" w:rsidRPr="006437A9" w:rsidRDefault="00BA5F96" w:rsidP="006B2170">
      <w:pPr>
        <w:spacing w:line="480" w:lineRule="auto"/>
        <w:ind w:hanging="567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>1.4</w:t>
      </w:r>
      <w:r w:rsidR="00AD5553" w:rsidRPr="006437A9">
        <w:rPr>
          <w:b/>
          <w:color w:val="000000" w:themeColor="text1"/>
        </w:rPr>
        <w:t>.</w:t>
      </w:r>
      <w:r w:rsidRPr="006437A9">
        <w:rPr>
          <w:b/>
          <w:color w:val="000000" w:themeColor="text1"/>
        </w:rPr>
        <w:t xml:space="preserve"> </w:t>
      </w:r>
      <w:r w:rsidR="000A33B3" w:rsidRPr="006437A9">
        <w:rPr>
          <w:b/>
          <w:color w:val="000000" w:themeColor="text1"/>
        </w:rPr>
        <w:t>Significa</w:t>
      </w:r>
      <w:r w:rsidRPr="006437A9">
        <w:rPr>
          <w:b/>
          <w:color w:val="000000" w:themeColor="text1"/>
        </w:rPr>
        <w:t>nce</w:t>
      </w:r>
      <w:r w:rsidR="000A33B3" w:rsidRPr="006437A9">
        <w:rPr>
          <w:b/>
          <w:color w:val="000000" w:themeColor="text1"/>
        </w:rPr>
        <w:t xml:space="preserve"> of</w:t>
      </w:r>
      <w:r w:rsidRPr="006437A9">
        <w:rPr>
          <w:b/>
          <w:color w:val="000000" w:themeColor="text1"/>
        </w:rPr>
        <w:t xml:space="preserve"> the</w:t>
      </w:r>
      <w:r w:rsidR="000A33B3" w:rsidRPr="006437A9">
        <w:rPr>
          <w:b/>
          <w:color w:val="000000" w:themeColor="text1"/>
        </w:rPr>
        <w:t xml:space="preserve"> </w:t>
      </w:r>
      <w:r w:rsidRPr="006437A9">
        <w:rPr>
          <w:b/>
          <w:color w:val="000000" w:themeColor="text1"/>
        </w:rPr>
        <w:t>S</w:t>
      </w:r>
      <w:r w:rsidR="000A33B3" w:rsidRPr="006437A9">
        <w:rPr>
          <w:b/>
          <w:color w:val="000000" w:themeColor="text1"/>
        </w:rPr>
        <w:t xml:space="preserve">tudy </w:t>
      </w:r>
    </w:p>
    <w:p w14:paraId="64B702E0" w14:textId="6B1B70FE" w:rsidR="00F2515B" w:rsidRDefault="00C8592A" w:rsidP="006B2170">
      <w:pPr>
        <w:pStyle w:val="NormalWeb"/>
        <w:tabs>
          <w:tab w:val="left" w:pos="426"/>
        </w:tabs>
        <w:spacing w:before="0" w:beforeAutospacing="0" w:after="0" w:afterAutospacing="0" w:line="480" w:lineRule="auto"/>
        <w:jc w:val="both"/>
        <w:rPr>
          <w:color w:val="000000" w:themeColor="text1"/>
        </w:rPr>
      </w:pPr>
      <w:r>
        <w:rPr>
          <w:color w:val="000000" w:themeColor="text1"/>
        </w:rPr>
        <w:t xml:space="preserve">Explain how your study </w:t>
      </w:r>
      <w:proofErr w:type="gramStart"/>
      <w:r>
        <w:rPr>
          <w:color w:val="000000" w:themeColor="text1"/>
        </w:rPr>
        <w:t>contribute</w:t>
      </w:r>
      <w:proofErr w:type="gramEnd"/>
      <w:r>
        <w:rPr>
          <w:color w:val="000000" w:themeColor="text1"/>
        </w:rPr>
        <w:t xml:space="preserve"> to the body of the knowledge relevant to the domain of your topic.</w:t>
      </w:r>
    </w:p>
    <w:p w14:paraId="695995C8" w14:textId="77777777" w:rsidR="00C8592A" w:rsidRDefault="00C8592A" w:rsidP="006B2170">
      <w:pPr>
        <w:pStyle w:val="NormalWeb"/>
        <w:tabs>
          <w:tab w:val="left" w:pos="426"/>
        </w:tabs>
        <w:spacing w:before="0" w:beforeAutospacing="0" w:after="0" w:afterAutospacing="0" w:line="480" w:lineRule="auto"/>
        <w:jc w:val="both"/>
        <w:rPr>
          <w:color w:val="000000" w:themeColor="text1"/>
        </w:rPr>
      </w:pPr>
    </w:p>
    <w:p w14:paraId="5BCF0E2F" w14:textId="77777777" w:rsidR="00C8592A" w:rsidRPr="006437A9" w:rsidRDefault="00C8592A" w:rsidP="006B2170">
      <w:pPr>
        <w:pStyle w:val="NormalWeb"/>
        <w:tabs>
          <w:tab w:val="left" w:pos="426"/>
        </w:tabs>
        <w:spacing w:before="0" w:beforeAutospacing="0" w:after="0" w:afterAutospacing="0" w:line="480" w:lineRule="auto"/>
        <w:jc w:val="both"/>
        <w:rPr>
          <w:lang w:val="en"/>
        </w:rPr>
      </w:pPr>
    </w:p>
    <w:p w14:paraId="60D4B1B9" w14:textId="185E1F20" w:rsidR="007073A0" w:rsidRPr="006437A9" w:rsidRDefault="00C54F97" w:rsidP="006B2170">
      <w:pPr>
        <w:pStyle w:val="NormalWeb"/>
        <w:spacing w:before="0" w:beforeAutospacing="0" w:after="0" w:afterAutospacing="0" w:line="480" w:lineRule="auto"/>
        <w:ind w:left="-284" w:hanging="142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lastRenderedPageBreak/>
        <w:t>1.5. Scope of the study</w:t>
      </w:r>
    </w:p>
    <w:p w14:paraId="03B16C1C" w14:textId="2975CD59" w:rsidR="00AD5553" w:rsidRPr="006437A9" w:rsidRDefault="006B2170" w:rsidP="006B2170">
      <w:pPr>
        <w:pStyle w:val="NormalWeb"/>
        <w:tabs>
          <w:tab w:val="left" w:pos="567"/>
        </w:tabs>
        <w:spacing w:before="0" w:beforeAutospacing="0" w:after="0" w:afterAutospacing="0" w:line="480" w:lineRule="auto"/>
        <w:ind w:hanging="426"/>
        <w:jc w:val="both"/>
        <w:rPr>
          <w:color w:val="000000" w:themeColor="text1"/>
        </w:rPr>
      </w:pPr>
      <w:r w:rsidRPr="006437A9">
        <w:rPr>
          <w:color w:val="000000" w:themeColor="text1"/>
        </w:rPr>
        <w:tab/>
      </w:r>
      <w:r w:rsidR="00320906" w:rsidRPr="006437A9">
        <w:rPr>
          <w:color w:val="000000" w:themeColor="text1"/>
        </w:rPr>
        <w:t>T</w:t>
      </w:r>
      <w:r w:rsidR="000D73B2" w:rsidRPr="006437A9">
        <w:rPr>
          <w:color w:val="000000" w:themeColor="text1"/>
        </w:rPr>
        <w:t>his study mainly focuse</w:t>
      </w:r>
      <w:r w:rsidR="00E376ED" w:rsidRPr="006437A9">
        <w:rPr>
          <w:color w:val="000000" w:themeColor="text1"/>
        </w:rPr>
        <w:t>d</w:t>
      </w:r>
      <w:r w:rsidR="000D73B2" w:rsidRPr="006437A9">
        <w:rPr>
          <w:color w:val="000000" w:themeColor="text1"/>
        </w:rPr>
        <w:t xml:space="preserve"> on </w:t>
      </w:r>
      <w:r w:rsidR="00C3788A">
        <w:rPr>
          <w:color w:val="000000" w:themeColor="text1"/>
        </w:rPr>
        <w:t>………X (specific investigation foci and goals)………. in (specific context).</w:t>
      </w:r>
    </w:p>
    <w:p w14:paraId="0CDC4C40" w14:textId="77777777" w:rsidR="002A4DD7" w:rsidRPr="006437A9" w:rsidRDefault="002A4DD7" w:rsidP="002A4DD7">
      <w:pPr>
        <w:pStyle w:val="NormalWeb"/>
        <w:tabs>
          <w:tab w:val="left" w:pos="284"/>
          <w:tab w:val="left" w:pos="567"/>
        </w:tabs>
        <w:spacing w:before="0" w:beforeAutospacing="0" w:after="0" w:afterAutospacing="0"/>
        <w:ind w:left="426"/>
        <w:jc w:val="both"/>
        <w:rPr>
          <w:color w:val="000000" w:themeColor="text1"/>
        </w:rPr>
      </w:pPr>
    </w:p>
    <w:p w14:paraId="6307D79A" w14:textId="0FD44039" w:rsidR="00C54F97" w:rsidRPr="006437A9" w:rsidRDefault="00C54F97" w:rsidP="006B2170">
      <w:pPr>
        <w:pStyle w:val="NormalWeb"/>
        <w:spacing w:before="0" w:beforeAutospacing="0" w:after="0" w:afterAutospacing="0" w:line="480" w:lineRule="auto"/>
        <w:ind w:hanging="426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 xml:space="preserve">1.6.  Definition of terms </w:t>
      </w:r>
      <w:r w:rsidR="00C3788A">
        <w:rPr>
          <w:b/>
          <w:color w:val="000000" w:themeColor="text1"/>
        </w:rPr>
        <w:t>(</w:t>
      </w:r>
      <w:r w:rsidR="00C3788A" w:rsidRPr="00C3788A">
        <w:rPr>
          <w:b/>
          <w:color w:val="000000" w:themeColor="text1"/>
          <w:highlight w:val="yellow"/>
        </w:rPr>
        <w:t>key concepts you stated in the research questions</w:t>
      </w:r>
      <w:r w:rsidR="00C3788A">
        <w:rPr>
          <w:b/>
          <w:color w:val="000000" w:themeColor="text1"/>
        </w:rPr>
        <w:t xml:space="preserve"> </w:t>
      </w:r>
      <w:r w:rsidR="00C3788A" w:rsidRPr="00C3788A">
        <w:rPr>
          <w:b/>
          <w:color w:val="000000" w:themeColor="text1"/>
          <w:highlight w:val="yellow"/>
        </w:rPr>
        <w:t>and other interconnected aspects with the concepts you cover in your study</w:t>
      </w:r>
      <w:r w:rsidR="00C3788A">
        <w:rPr>
          <w:b/>
          <w:color w:val="000000" w:themeColor="text1"/>
        </w:rPr>
        <w:t>)</w:t>
      </w:r>
    </w:p>
    <w:p w14:paraId="41C71105" w14:textId="39D5B891" w:rsidR="000B3967" w:rsidRPr="006437A9" w:rsidRDefault="000B3967" w:rsidP="006B2170">
      <w:pPr>
        <w:pStyle w:val="NormalWeb"/>
        <w:spacing w:before="0" w:beforeAutospacing="0" w:after="0" w:afterAutospacing="0" w:line="480" w:lineRule="auto"/>
        <w:jc w:val="both"/>
        <w:rPr>
          <w:color w:val="000000" w:themeColor="text1"/>
        </w:rPr>
      </w:pPr>
      <w:r w:rsidRPr="006437A9">
        <w:rPr>
          <w:color w:val="000000" w:themeColor="text1"/>
        </w:rPr>
        <w:t xml:space="preserve">Below </w:t>
      </w:r>
      <w:r w:rsidR="00A61D44" w:rsidRPr="006437A9">
        <w:rPr>
          <w:color w:val="000000" w:themeColor="text1"/>
        </w:rPr>
        <w:t>is</w:t>
      </w:r>
      <w:r w:rsidRPr="006437A9">
        <w:rPr>
          <w:color w:val="000000" w:themeColor="text1"/>
        </w:rPr>
        <w:t xml:space="preserve"> some definition of terms </w:t>
      </w:r>
      <w:r w:rsidR="00320906" w:rsidRPr="006437A9">
        <w:rPr>
          <w:color w:val="000000" w:themeColor="text1"/>
        </w:rPr>
        <w:t>primari</w:t>
      </w:r>
      <w:r w:rsidRPr="006437A9">
        <w:rPr>
          <w:color w:val="000000" w:themeColor="text1"/>
        </w:rPr>
        <w:t xml:space="preserve">ly used in this research study: </w:t>
      </w:r>
    </w:p>
    <w:p w14:paraId="4E9BB113" w14:textId="575AA963" w:rsidR="00A60232" w:rsidRPr="00C3788A" w:rsidRDefault="005114F0" w:rsidP="00C3788A">
      <w:pPr>
        <w:pStyle w:val="NormalWeb"/>
        <w:numPr>
          <w:ilvl w:val="0"/>
          <w:numId w:val="11"/>
        </w:numPr>
        <w:tabs>
          <w:tab w:val="left" w:pos="1134"/>
        </w:tabs>
        <w:spacing w:before="0" w:beforeAutospacing="0" w:after="0" w:afterAutospacing="0" w:line="480" w:lineRule="auto"/>
        <w:ind w:left="284" w:hanging="284"/>
        <w:jc w:val="both"/>
        <w:rPr>
          <w:color w:val="333333"/>
        </w:rPr>
      </w:pPr>
      <w:r w:rsidRPr="006437A9">
        <w:rPr>
          <w:color w:val="000000" w:themeColor="text1"/>
        </w:rPr>
        <w:t>Translanguaging:</w:t>
      </w:r>
      <w:r w:rsidR="004E726A" w:rsidRPr="006437A9">
        <w:rPr>
          <w:color w:val="000000" w:themeColor="text1"/>
        </w:rPr>
        <w:t xml:space="preserve"> </w:t>
      </w:r>
      <w:r w:rsidR="00C3788A">
        <w:rPr>
          <w:color w:val="000000" w:themeColor="text1"/>
        </w:rPr>
        <w:t>……………….</w:t>
      </w:r>
    </w:p>
    <w:p w14:paraId="2BBD994B" w14:textId="3E0DE5CA" w:rsidR="00C3788A" w:rsidRPr="006437A9" w:rsidRDefault="00C3788A" w:rsidP="00C3788A">
      <w:pPr>
        <w:pStyle w:val="NormalWeb"/>
        <w:numPr>
          <w:ilvl w:val="0"/>
          <w:numId w:val="11"/>
        </w:numPr>
        <w:tabs>
          <w:tab w:val="left" w:pos="1134"/>
        </w:tabs>
        <w:spacing w:before="0" w:beforeAutospacing="0" w:after="0" w:afterAutospacing="0" w:line="480" w:lineRule="auto"/>
        <w:ind w:left="284" w:hanging="284"/>
        <w:jc w:val="both"/>
        <w:rPr>
          <w:color w:val="333333"/>
        </w:rPr>
      </w:pPr>
      <w:r>
        <w:rPr>
          <w:color w:val="000000" w:themeColor="text1"/>
        </w:rPr>
        <w:t xml:space="preserve"> XXXX: ……………………….</w:t>
      </w:r>
    </w:p>
    <w:p w14:paraId="3AA7E99E" w14:textId="44FE6BE9" w:rsidR="00BA5F96" w:rsidRPr="006437A9" w:rsidRDefault="00BA5F96" w:rsidP="009D1BE5">
      <w:pPr>
        <w:spacing w:line="480" w:lineRule="auto"/>
        <w:jc w:val="center"/>
        <w:rPr>
          <w:b/>
          <w:bCs/>
        </w:rPr>
      </w:pPr>
      <w:r w:rsidRPr="006437A9">
        <w:rPr>
          <w:b/>
          <w:bCs/>
        </w:rPr>
        <w:br w:type="page"/>
      </w:r>
      <w:r w:rsidRPr="006437A9">
        <w:rPr>
          <w:b/>
          <w:bCs/>
        </w:rPr>
        <w:lastRenderedPageBreak/>
        <w:t>CHAPTER II</w:t>
      </w:r>
    </w:p>
    <w:p w14:paraId="2D8E2ECB" w14:textId="07E6AFE5" w:rsidR="003A1297" w:rsidRPr="006437A9" w:rsidRDefault="00D26799" w:rsidP="008548EB">
      <w:pPr>
        <w:spacing w:line="360" w:lineRule="auto"/>
        <w:jc w:val="center"/>
        <w:rPr>
          <w:b/>
          <w:bCs/>
        </w:rPr>
      </w:pPr>
      <w:r w:rsidRPr="006437A9">
        <w:rPr>
          <w:b/>
          <w:bCs/>
        </w:rPr>
        <w:t>LITERATURE REVIEW</w:t>
      </w:r>
      <w:r w:rsidR="004008D3" w:rsidRPr="006437A9">
        <w:rPr>
          <w:b/>
          <w:bCs/>
        </w:rPr>
        <w:t xml:space="preserve"> &amp; THEORETICAL FRAMEWORK</w:t>
      </w:r>
    </w:p>
    <w:p w14:paraId="55FD4DEB" w14:textId="77777777" w:rsidR="002A4DD7" w:rsidRPr="006437A9" w:rsidRDefault="002A4DD7" w:rsidP="008548EB">
      <w:pPr>
        <w:spacing w:line="360" w:lineRule="auto"/>
        <w:jc w:val="center"/>
        <w:rPr>
          <w:b/>
          <w:bCs/>
        </w:rPr>
      </w:pPr>
    </w:p>
    <w:p w14:paraId="7F3FBA2B" w14:textId="50AE6262" w:rsidR="000B49B2" w:rsidRPr="006437A9" w:rsidRDefault="00B255C3" w:rsidP="006B2170">
      <w:pPr>
        <w:tabs>
          <w:tab w:val="left" w:pos="426"/>
          <w:tab w:val="left" w:pos="567"/>
        </w:tabs>
        <w:spacing w:line="480" w:lineRule="auto"/>
        <w:jc w:val="both"/>
        <w:rPr>
          <w:bCs/>
        </w:rPr>
      </w:pPr>
      <w:r w:rsidRPr="006437A9">
        <w:rPr>
          <w:bCs/>
        </w:rPr>
        <w:t xml:space="preserve">This chapter </w:t>
      </w:r>
      <w:r w:rsidR="006613FC" w:rsidRPr="006437A9">
        <w:rPr>
          <w:bCs/>
        </w:rPr>
        <w:t>addresses</w:t>
      </w:r>
      <w:r w:rsidRPr="006437A9">
        <w:rPr>
          <w:bCs/>
        </w:rPr>
        <w:t xml:space="preserve"> </w:t>
      </w:r>
      <w:r w:rsidR="00D42FCE" w:rsidRPr="006437A9">
        <w:rPr>
          <w:bCs/>
        </w:rPr>
        <w:t xml:space="preserve">the </w:t>
      </w:r>
      <w:r w:rsidRPr="006437A9">
        <w:rPr>
          <w:bCs/>
        </w:rPr>
        <w:t xml:space="preserve">literature review </w:t>
      </w:r>
      <w:r w:rsidR="004008D3" w:rsidRPr="006437A9">
        <w:rPr>
          <w:bCs/>
        </w:rPr>
        <w:t xml:space="preserve">and </w:t>
      </w:r>
      <w:r w:rsidR="006613FC" w:rsidRPr="006437A9">
        <w:rPr>
          <w:bCs/>
        </w:rPr>
        <w:t>conceptua</w:t>
      </w:r>
      <w:r w:rsidR="004008D3" w:rsidRPr="006437A9">
        <w:rPr>
          <w:bCs/>
        </w:rPr>
        <w:t xml:space="preserve">l framework </w:t>
      </w:r>
      <w:r w:rsidRPr="006437A9">
        <w:rPr>
          <w:bCs/>
        </w:rPr>
        <w:t xml:space="preserve">that </w:t>
      </w:r>
      <w:r w:rsidR="00ED1E30">
        <w:rPr>
          <w:bCs/>
        </w:rPr>
        <w:t>inform you to understand, design your research, and analyse your data………..</w:t>
      </w:r>
    </w:p>
    <w:p w14:paraId="170A263F" w14:textId="6FF70153" w:rsidR="00E44B61" w:rsidRPr="006437A9" w:rsidRDefault="00E44B61" w:rsidP="000B51DC">
      <w:pPr>
        <w:spacing w:line="480" w:lineRule="auto"/>
        <w:ind w:left="426" w:hanging="852"/>
        <w:jc w:val="both"/>
        <w:rPr>
          <w:b/>
          <w:bCs/>
        </w:rPr>
      </w:pPr>
      <w:r w:rsidRPr="006437A9">
        <w:rPr>
          <w:b/>
          <w:bCs/>
        </w:rPr>
        <w:t>2.</w:t>
      </w:r>
      <w:r w:rsidR="00900817" w:rsidRPr="006437A9">
        <w:rPr>
          <w:b/>
          <w:bCs/>
        </w:rPr>
        <w:t>1</w:t>
      </w:r>
      <w:r w:rsidR="00AD5553" w:rsidRPr="006437A9">
        <w:rPr>
          <w:b/>
          <w:bCs/>
        </w:rPr>
        <w:t>.</w:t>
      </w:r>
      <w:r w:rsidRPr="006437A9">
        <w:rPr>
          <w:b/>
          <w:bCs/>
        </w:rPr>
        <w:t xml:space="preserve"> </w:t>
      </w:r>
      <w:r w:rsidR="00ED1E30">
        <w:rPr>
          <w:b/>
          <w:bCs/>
        </w:rPr>
        <w:t>Sub-section…..</w:t>
      </w:r>
    </w:p>
    <w:p w14:paraId="17C3B186" w14:textId="17FC77AC" w:rsidR="003A1297" w:rsidRPr="006437A9" w:rsidRDefault="00E44B61" w:rsidP="008B7D39">
      <w:pPr>
        <w:spacing w:line="480" w:lineRule="auto"/>
        <w:jc w:val="both"/>
        <w:rPr>
          <w:bCs/>
        </w:rPr>
      </w:pPr>
      <w:r w:rsidRPr="006437A9">
        <w:rPr>
          <w:bCs/>
        </w:rPr>
        <w:t xml:space="preserve">This section covers </w:t>
      </w:r>
      <w:r w:rsidR="00325FB3">
        <w:rPr>
          <w:bCs/>
        </w:rPr>
        <w:t>…………………..</w:t>
      </w:r>
    </w:p>
    <w:p w14:paraId="1678167E" w14:textId="77777777" w:rsidR="003A1297" w:rsidRPr="006437A9" w:rsidRDefault="003A1297" w:rsidP="002A4DD7">
      <w:pPr>
        <w:jc w:val="both"/>
        <w:rPr>
          <w:bCs/>
        </w:rPr>
      </w:pPr>
    </w:p>
    <w:p w14:paraId="6BD61151" w14:textId="1B0481C3" w:rsidR="00446747" w:rsidRPr="006437A9" w:rsidRDefault="00BB6E80" w:rsidP="00445A58">
      <w:pPr>
        <w:pStyle w:val="NormalWeb"/>
        <w:tabs>
          <w:tab w:val="left" w:pos="851"/>
          <w:tab w:val="left" w:pos="993"/>
        </w:tabs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>2.</w:t>
      </w:r>
      <w:r w:rsidR="006B2170" w:rsidRPr="006437A9">
        <w:rPr>
          <w:b/>
          <w:color w:val="000000" w:themeColor="text1"/>
        </w:rPr>
        <w:t>1</w:t>
      </w:r>
      <w:r w:rsidRPr="006437A9">
        <w:rPr>
          <w:b/>
          <w:color w:val="000000" w:themeColor="text1"/>
        </w:rPr>
        <w:t>.</w:t>
      </w:r>
      <w:r w:rsidR="00187FEF" w:rsidRPr="006437A9">
        <w:rPr>
          <w:b/>
          <w:color w:val="000000" w:themeColor="text1"/>
        </w:rPr>
        <w:t>1.</w:t>
      </w:r>
      <w:r w:rsidRPr="006437A9">
        <w:rPr>
          <w:b/>
          <w:color w:val="000000" w:themeColor="text1"/>
        </w:rPr>
        <w:t xml:space="preserve"> </w:t>
      </w:r>
      <w:r w:rsidR="00325FB3">
        <w:rPr>
          <w:b/>
          <w:color w:val="000000" w:themeColor="text1"/>
        </w:rPr>
        <w:t>Sub-section………</w:t>
      </w:r>
    </w:p>
    <w:p w14:paraId="4B1EB218" w14:textId="07832312" w:rsidR="00445A58" w:rsidRPr="006437A9" w:rsidRDefault="00325FB3" w:rsidP="00E26159">
      <w:pPr>
        <w:pStyle w:val="NormalWeb"/>
        <w:spacing w:before="0" w:beforeAutospacing="0" w:after="0" w:afterAutospacing="0" w:line="480" w:lineRule="auto"/>
        <w:jc w:val="both"/>
        <w:rPr>
          <w:iCs/>
        </w:rPr>
      </w:pPr>
      <w:r>
        <w:rPr>
          <w:iCs/>
        </w:rPr>
        <w:t>……………………………………………..</w:t>
      </w:r>
    </w:p>
    <w:p w14:paraId="060573F5" w14:textId="2DFE1C39" w:rsidR="007252A1" w:rsidRPr="008D4A4D" w:rsidRDefault="007252A1" w:rsidP="00380647">
      <w:pPr>
        <w:pStyle w:val="NormalWeb"/>
        <w:spacing w:before="0" w:beforeAutospacing="0" w:after="0" w:afterAutospacing="0"/>
        <w:jc w:val="center"/>
      </w:pPr>
      <w:r w:rsidRPr="008D4A4D">
        <w:t xml:space="preserve">Table </w:t>
      </w:r>
      <w:r w:rsidR="00FF7A58" w:rsidRPr="008D4A4D">
        <w:t>2.</w:t>
      </w:r>
      <w:r w:rsidRPr="008D4A4D">
        <w:t>1</w:t>
      </w:r>
    </w:p>
    <w:p w14:paraId="047E8677" w14:textId="5B822AF5" w:rsidR="007252A1" w:rsidRPr="008D4A4D" w:rsidRDefault="007252A1" w:rsidP="00380647">
      <w:pPr>
        <w:pStyle w:val="NormalWeb"/>
        <w:spacing w:before="0" w:beforeAutospacing="0" w:after="0" w:afterAutospacing="0"/>
        <w:jc w:val="center"/>
      </w:pPr>
      <w:r w:rsidRPr="008D4A4D">
        <w:t>Translingual Negotiation Strategies</w:t>
      </w:r>
    </w:p>
    <w:p w14:paraId="03F86A70" w14:textId="59977F86" w:rsidR="007252A1" w:rsidRPr="008D4A4D" w:rsidRDefault="007252A1" w:rsidP="00FF7A58">
      <w:pPr>
        <w:pStyle w:val="NormalWeb"/>
        <w:spacing w:before="0" w:beforeAutospacing="0" w:after="0" w:afterAutospacing="0"/>
        <w:jc w:val="center"/>
      </w:pPr>
      <w:r w:rsidRPr="008D4A4D">
        <w:t xml:space="preserve">(Macro and Micro) 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1"/>
        <w:gridCol w:w="2136"/>
        <w:gridCol w:w="5274"/>
      </w:tblGrid>
      <w:tr w:rsidR="008D4A4D" w:rsidRPr="008D4A4D" w14:paraId="66F8965E" w14:textId="77777777" w:rsidTr="00380647">
        <w:tc>
          <w:tcPr>
            <w:tcW w:w="511" w:type="dxa"/>
            <w:shd w:val="pct10" w:color="auto" w:fill="auto"/>
          </w:tcPr>
          <w:p w14:paraId="005FFBD3" w14:textId="45639B11" w:rsidR="00C71D66" w:rsidRPr="008D4A4D" w:rsidRDefault="00C71D66" w:rsidP="00A20260">
            <w:pPr>
              <w:pStyle w:val="NormalWeb"/>
            </w:pPr>
            <w:r w:rsidRPr="008D4A4D">
              <w:t>No</w:t>
            </w:r>
          </w:p>
        </w:tc>
        <w:tc>
          <w:tcPr>
            <w:tcW w:w="2136" w:type="dxa"/>
            <w:shd w:val="pct10" w:color="auto" w:fill="auto"/>
          </w:tcPr>
          <w:p w14:paraId="7D4C8D43" w14:textId="5A206EA7" w:rsidR="00C71D66" w:rsidRPr="008D4A4D" w:rsidRDefault="00C71D66" w:rsidP="00A20260">
            <w:pPr>
              <w:pStyle w:val="NormalWeb"/>
            </w:pPr>
            <w:r w:rsidRPr="008D4A4D">
              <w:t>Macro Stra</w:t>
            </w:r>
            <w:r w:rsidR="00380647" w:rsidRPr="008D4A4D">
              <w:t>teg</w:t>
            </w:r>
            <w:r w:rsidRPr="008D4A4D">
              <w:t>i</w:t>
            </w:r>
            <w:r w:rsidR="00380647" w:rsidRPr="008D4A4D">
              <w:t>e</w:t>
            </w:r>
            <w:r w:rsidRPr="008D4A4D">
              <w:t>s</w:t>
            </w:r>
          </w:p>
        </w:tc>
        <w:tc>
          <w:tcPr>
            <w:tcW w:w="5274" w:type="dxa"/>
            <w:shd w:val="pct10" w:color="auto" w:fill="auto"/>
          </w:tcPr>
          <w:p w14:paraId="7CD44BB5" w14:textId="7017E4C6" w:rsidR="00C71D66" w:rsidRPr="008D4A4D" w:rsidRDefault="00C71D66" w:rsidP="00A20260">
            <w:pPr>
              <w:pStyle w:val="NormalWeb"/>
              <w:jc w:val="center"/>
            </w:pPr>
            <w:r w:rsidRPr="008D4A4D">
              <w:t>Micro Strategies</w:t>
            </w:r>
          </w:p>
        </w:tc>
      </w:tr>
      <w:tr w:rsidR="008D4A4D" w:rsidRPr="008D4A4D" w14:paraId="7C808D7F" w14:textId="77777777" w:rsidTr="00281796">
        <w:trPr>
          <w:trHeight w:val="993"/>
        </w:trPr>
        <w:tc>
          <w:tcPr>
            <w:tcW w:w="511" w:type="dxa"/>
          </w:tcPr>
          <w:p w14:paraId="1333C68E" w14:textId="77777777" w:rsidR="00C71D66" w:rsidRPr="008D4A4D" w:rsidRDefault="00C71D66" w:rsidP="00A20260">
            <w:pPr>
              <w:pStyle w:val="NormalWeb"/>
              <w:jc w:val="center"/>
            </w:pPr>
          </w:p>
          <w:p w14:paraId="0A806557" w14:textId="77777777" w:rsidR="00C71D66" w:rsidRPr="008D4A4D" w:rsidRDefault="00C71D66" w:rsidP="00A20260">
            <w:pPr>
              <w:pStyle w:val="NormalWeb"/>
              <w:jc w:val="center"/>
            </w:pPr>
          </w:p>
          <w:p w14:paraId="69AD8417" w14:textId="4454F679" w:rsidR="00C71D66" w:rsidRPr="008D4A4D" w:rsidRDefault="00C71D66" w:rsidP="00A20260">
            <w:pPr>
              <w:pStyle w:val="NormalWeb"/>
              <w:jc w:val="center"/>
            </w:pPr>
            <w:r w:rsidRPr="008D4A4D">
              <w:t>1</w:t>
            </w:r>
          </w:p>
        </w:tc>
        <w:tc>
          <w:tcPr>
            <w:tcW w:w="2136" w:type="dxa"/>
          </w:tcPr>
          <w:p w14:paraId="431D3AEE" w14:textId="77777777" w:rsidR="00C71D66" w:rsidRPr="008D4A4D" w:rsidRDefault="00C71D66" w:rsidP="00A20260">
            <w:pPr>
              <w:pStyle w:val="NormalWeb"/>
              <w:jc w:val="center"/>
            </w:pPr>
          </w:p>
          <w:p w14:paraId="73A24F07" w14:textId="77777777" w:rsidR="00C71D66" w:rsidRPr="008D4A4D" w:rsidRDefault="00C71D66" w:rsidP="00A20260">
            <w:pPr>
              <w:pStyle w:val="NormalWeb"/>
            </w:pPr>
          </w:p>
          <w:p w14:paraId="40B14E6E" w14:textId="04B37529" w:rsidR="00C71D66" w:rsidRPr="008D4A4D" w:rsidRDefault="00C71D66" w:rsidP="00A20260">
            <w:pPr>
              <w:pStyle w:val="NormalWeb"/>
            </w:pPr>
            <w:proofErr w:type="spellStart"/>
            <w:r w:rsidRPr="008D4A4D">
              <w:t>Envoicing</w:t>
            </w:r>
            <w:proofErr w:type="spellEnd"/>
          </w:p>
        </w:tc>
        <w:tc>
          <w:tcPr>
            <w:tcW w:w="5274" w:type="dxa"/>
          </w:tcPr>
          <w:p w14:paraId="4272E105" w14:textId="6EAC84C7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Approximation</w:t>
            </w:r>
            <w:r w:rsidR="001B3A04" w:rsidRPr="008D4A4D">
              <w:t>, e</w:t>
            </w:r>
            <w:r w:rsidR="003008C2" w:rsidRPr="008D4A4D">
              <w:t>.</w:t>
            </w:r>
            <w:r w:rsidR="001B3A04" w:rsidRPr="008D4A4D">
              <w:t>g.</w:t>
            </w:r>
            <w:r w:rsidR="0068504E" w:rsidRPr="008D4A4D">
              <w:t>,</w:t>
            </w:r>
            <w:r w:rsidR="001B3A04" w:rsidRPr="008D4A4D">
              <w:t xml:space="preserve"> “plate” instead of “bowl”.</w:t>
            </w:r>
            <w:r w:rsidRPr="008D4A4D">
              <w:t xml:space="preserve"> </w:t>
            </w:r>
          </w:p>
          <w:p w14:paraId="0FEF21AA" w14:textId="755315B9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Word coinage</w:t>
            </w:r>
            <w:r w:rsidR="001B3A04" w:rsidRPr="008D4A4D">
              <w:t>, e.g.</w:t>
            </w:r>
            <w:r w:rsidR="0068504E" w:rsidRPr="008D4A4D">
              <w:t>,</w:t>
            </w:r>
            <w:r w:rsidR="001B3A04" w:rsidRPr="008D4A4D">
              <w:t xml:space="preserve"> “handicapped toilet”</w:t>
            </w:r>
          </w:p>
          <w:p w14:paraId="60C2A9E1" w14:textId="58360536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Foreignization</w:t>
            </w:r>
            <w:r w:rsidR="001B3A04" w:rsidRPr="008D4A4D">
              <w:t>, e.g.</w:t>
            </w:r>
            <w:r w:rsidR="0068504E" w:rsidRPr="008D4A4D">
              <w:t>,</w:t>
            </w:r>
            <w:r w:rsidR="001B3A04" w:rsidRPr="008D4A4D">
              <w:t xml:space="preserve"> </w:t>
            </w:r>
            <w:r w:rsidR="008F0108" w:rsidRPr="008D4A4D">
              <w:t>“</w:t>
            </w:r>
            <w:proofErr w:type="spellStart"/>
            <w:r w:rsidR="008F0108" w:rsidRPr="008D4A4D">
              <w:t>kans</w:t>
            </w:r>
            <w:proofErr w:type="spellEnd"/>
            <w:r w:rsidR="001B3A04" w:rsidRPr="008D4A4D">
              <w:t>” for chance”</w:t>
            </w:r>
          </w:p>
          <w:p w14:paraId="7B49413A" w14:textId="63F44D8C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Code</w:t>
            </w:r>
            <w:r w:rsidR="003008C2" w:rsidRPr="008D4A4D">
              <w:t>-</w:t>
            </w:r>
            <w:r w:rsidRPr="008D4A4D">
              <w:t>switching/code</w:t>
            </w:r>
            <w:r w:rsidR="003008C2" w:rsidRPr="008D4A4D">
              <w:t>-</w:t>
            </w:r>
            <w:r w:rsidRPr="008D4A4D">
              <w:t>mixing</w:t>
            </w:r>
            <w:r w:rsidR="001B3A04" w:rsidRPr="008D4A4D">
              <w:t>, e.g.</w:t>
            </w:r>
            <w:r w:rsidR="0068504E" w:rsidRPr="008D4A4D">
              <w:t>,</w:t>
            </w:r>
            <w:r w:rsidR="001B3A04" w:rsidRPr="008D4A4D">
              <w:t xml:space="preserve"> </w:t>
            </w:r>
            <w:r w:rsidR="008F0108" w:rsidRPr="008D4A4D">
              <w:t>“summa</w:t>
            </w:r>
            <w:r w:rsidR="001B3A04" w:rsidRPr="008D4A4D">
              <w:t xml:space="preserve"> cum lude”</w:t>
            </w:r>
          </w:p>
          <w:p w14:paraId="74A08187" w14:textId="54556128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Code meshing</w:t>
            </w:r>
            <w:r w:rsidR="001B3A04" w:rsidRPr="008D4A4D">
              <w:t xml:space="preserve"> e.g.</w:t>
            </w:r>
            <w:r w:rsidR="0068504E" w:rsidRPr="008D4A4D">
              <w:t>,</w:t>
            </w:r>
            <w:r w:rsidR="001B3A04" w:rsidRPr="008D4A4D">
              <w:t xml:space="preserve"> </w:t>
            </w:r>
            <w:r w:rsidR="008F0108" w:rsidRPr="008D4A4D">
              <w:t>“It</w:t>
            </w:r>
            <w:r w:rsidR="001B3A04" w:rsidRPr="008D4A4D">
              <w:t xml:space="preserve"> </w:t>
            </w:r>
            <w:proofErr w:type="spellStart"/>
            <w:r w:rsidR="001B3A04" w:rsidRPr="008D4A4D">
              <w:t>ain’t</w:t>
            </w:r>
            <w:proofErr w:type="spellEnd"/>
            <w:r w:rsidR="001B3A04" w:rsidRPr="008D4A4D">
              <w:t xml:space="preserve"> enough”</w:t>
            </w:r>
          </w:p>
          <w:p w14:paraId="3C5A909D" w14:textId="61736271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Rhetorical tendency</w:t>
            </w:r>
            <w:r w:rsidR="001B3A04" w:rsidRPr="008D4A4D">
              <w:t>, e.g.</w:t>
            </w:r>
            <w:r w:rsidR="0068504E" w:rsidRPr="008D4A4D">
              <w:t>,</w:t>
            </w:r>
            <w:r w:rsidR="00806DA1" w:rsidRPr="008D4A4D">
              <w:t xml:space="preserve"> using </w:t>
            </w:r>
            <w:proofErr w:type="spellStart"/>
            <w:r w:rsidR="00806DA1" w:rsidRPr="008D4A4D">
              <w:t>humo</w:t>
            </w:r>
            <w:r w:rsidR="001B3A04" w:rsidRPr="008D4A4D">
              <w:t>r</w:t>
            </w:r>
            <w:proofErr w:type="spellEnd"/>
          </w:p>
          <w:p w14:paraId="6D1AB743" w14:textId="0D1E8EDF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Gendered expression</w:t>
            </w:r>
            <w:r w:rsidR="001B3A04" w:rsidRPr="008D4A4D">
              <w:t>, e.g.</w:t>
            </w:r>
            <w:r w:rsidR="0068504E" w:rsidRPr="008D4A4D">
              <w:t>,</w:t>
            </w:r>
            <w:r w:rsidR="001B3A04" w:rsidRPr="008D4A4D">
              <w:t xml:space="preserve"> high involvement for women</w:t>
            </w:r>
          </w:p>
        </w:tc>
      </w:tr>
      <w:tr w:rsidR="008D4A4D" w:rsidRPr="008D4A4D" w14:paraId="6AC2A8CD" w14:textId="77777777" w:rsidTr="00380647">
        <w:tc>
          <w:tcPr>
            <w:tcW w:w="511" w:type="dxa"/>
          </w:tcPr>
          <w:p w14:paraId="34158989" w14:textId="77777777" w:rsidR="001B3A04" w:rsidRPr="008D4A4D" w:rsidRDefault="001B3A04" w:rsidP="00A20260">
            <w:pPr>
              <w:pStyle w:val="NormalWeb"/>
              <w:jc w:val="center"/>
            </w:pPr>
          </w:p>
          <w:p w14:paraId="6AC12D68" w14:textId="669D1AAF" w:rsidR="00C71D66" w:rsidRPr="008D4A4D" w:rsidRDefault="00C71D66" w:rsidP="00A20260">
            <w:pPr>
              <w:pStyle w:val="NormalWeb"/>
              <w:jc w:val="center"/>
            </w:pPr>
            <w:r w:rsidRPr="008D4A4D">
              <w:t>2</w:t>
            </w:r>
          </w:p>
        </w:tc>
        <w:tc>
          <w:tcPr>
            <w:tcW w:w="2136" w:type="dxa"/>
          </w:tcPr>
          <w:p w14:paraId="65BEDFD0" w14:textId="77777777" w:rsidR="001B3A04" w:rsidRPr="008D4A4D" w:rsidRDefault="001B3A04" w:rsidP="00A20260">
            <w:pPr>
              <w:pStyle w:val="NormalWeb"/>
            </w:pPr>
          </w:p>
          <w:p w14:paraId="0FF7DAC2" w14:textId="2335E5D5" w:rsidR="00C71D66" w:rsidRPr="008D4A4D" w:rsidRDefault="00C71D66" w:rsidP="00A20260">
            <w:pPr>
              <w:pStyle w:val="NormalWeb"/>
            </w:pPr>
            <w:r w:rsidRPr="008D4A4D">
              <w:t>Recontextualization</w:t>
            </w:r>
          </w:p>
        </w:tc>
        <w:tc>
          <w:tcPr>
            <w:tcW w:w="5274" w:type="dxa"/>
          </w:tcPr>
          <w:p w14:paraId="7686CB6D" w14:textId="3AF4C249" w:rsidR="00C71D66" w:rsidRPr="008D4A4D" w:rsidRDefault="00C71D66" w:rsidP="00B22470">
            <w:pPr>
              <w:pStyle w:val="NormalWeb"/>
              <w:numPr>
                <w:ilvl w:val="0"/>
                <w:numId w:val="7"/>
              </w:numPr>
              <w:ind w:left="361" w:hanging="284"/>
            </w:pPr>
            <w:r w:rsidRPr="008D4A4D">
              <w:t>Man</w:t>
            </w:r>
            <w:r w:rsidR="00B4049F" w:rsidRPr="008D4A4D">
              <w:t>a</w:t>
            </w:r>
            <w:r w:rsidRPr="008D4A4D">
              <w:t>ging topic</w:t>
            </w:r>
            <w:r w:rsidR="00380647" w:rsidRPr="008D4A4D">
              <w:t>, e.g.</w:t>
            </w:r>
            <w:r w:rsidR="0068504E" w:rsidRPr="008D4A4D">
              <w:t>,</w:t>
            </w:r>
            <w:r w:rsidR="00380647" w:rsidRPr="008D4A4D">
              <w:t xml:space="preserve"> “asking age”</w:t>
            </w:r>
          </w:p>
          <w:p w14:paraId="2C37097D" w14:textId="39E9D4B3" w:rsidR="00C71D66" w:rsidRPr="008D4A4D" w:rsidRDefault="00C71D66" w:rsidP="00B22470">
            <w:pPr>
              <w:pStyle w:val="NormalWeb"/>
              <w:numPr>
                <w:ilvl w:val="0"/>
                <w:numId w:val="7"/>
              </w:numPr>
              <w:ind w:left="361" w:hanging="284"/>
            </w:pPr>
            <w:r w:rsidRPr="008D4A4D">
              <w:t>Contextualization</w:t>
            </w:r>
            <w:r w:rsidR="00380647" w:rsidRPr="008D4A4D">
              <w:t>, e.g.</w:t>
            </w:r>
            <w:r w:rsidR="0068504E" w:rsidRPr="008D4A4D">
              <w:t>,</w:t>
            </w:r>
            <w:r w:rsidR="00380647" w:rsidRPr="008D4A4D">
              <w:t xml:space="preserve"> “saying greeting”</w:t>
            </w:r>
          </w:p>
          <w:p w14:paraId="5673C1AC" w14:textId="541B10FF" w:rsidR="00C71D66" w:rsidRPr="008D4A4D" w:rsidRDefault="00380647" w:rsidP="00B22470">
            <w:pPr>
              <w:pStyle w:val="NormalWeb"/>
              <w:numPr>
                <w:ilvl w:val="0"/>
                <w:numId w:val="7"/>
              </w:numPr>
              <w:ind w:left="361" w:hanging="284"/>
            </w:pPr>
            <w:r w:rsidRPr="008D4A4D">
              <w:t>Accommodation</w:t>
            </w:r>
          </w:p>
          <w:p w14:paraId="3E006B87" w14:textId="5E9F71B7" w:rsidR="00C71D66" w:rsidRPr="008D4A4D" w:rsidRDefault="00C71D66" w:rsidP="00B22470">
            <w:pPr>
              <w:pStyle w:val="NormalWeb"/>
              <w:numPr>
                <w:ilvl w:val="0"/>
                <w:numId w:val="7"/>
              </w:numPr>
              <w:ind w:left="361" w:hanging="284"/>
            </w:pPr>
            <w:r w:rsidRPr="008D4A4D">
              <w:t>Using safe talk</w:t>
            </w:r>
            <w:r w:rsidR="00380647" w:rsidRPr="008D4A4D">
              <w:t>, hiding the fact</w:t>
            </w:r>
            <w:r w:rsidR="00806DA1" w:rsidRPr="008D4A4D">
              <w:t>s</w:t>
            </w:r>
            <w:r w:rsidR="00380647" w:rsidRPr="008D4A4D">
              <w:t xml:space="preserve"> to preserve </w:t>
            </w:r>
            <w:r w:rsidR="00806DA1" w:rsidRPr="008D4A4D">
              <w:t xml:space="preserve">the </w:t>
            </w:r>
            <w:r w:rsidR="00380647" w:rsidRPr="008D4A4D">
              <w:t>interlocutor dignity.</w:t>
            </w:r>
          </w:p>
          <w:p w14:paraId="2318DFE1" w14:textId="6CA691FC" w:rsidR="00380647" w:rsidRPr="008D4A4D" w:rsidRDefault="00380647" w:rsidP="00B22470">
            <w:pPr>
              <w:pStyle w:val="NormalWeb"/>
              <w:numPr>
                <w:ilvl w:val="0"/>
                <w:numId w:val="7"/>
              </w:numPr>
              <w:ind w:left="361" w:hanging="284"/>
            </w:pPr>
            <w:r w:rsidRPr="008D4A4D">
              <w:t>Crossing, using language variety that belongs to other group</w:t>
            </w:r>
            <w:r w:rsidR="00A56ABC" w:rsidRPr="008D4A4D">
              <w:t>s</w:t>
            </w:r>
            <w:r w:rsidRPr="008D4A4D">
              <w:t>.</w:t>
            </w:r>
          </w:p>
          <w:p w14:paraId="328FEE23" w14:textId="41F66105" w:rsidR="00C71D66" w:rsidRPr="008D4A4D" w:rsidRDefault="00C71D66" w:rsidP="00B22470">
            <w:pPr>
              <w:pStyle w:val="NormalWeb"/>
              <w:numPr>
                <w:ilvl w:val="0"/>
                <w:numId w:val="7"/>
              </w:numPr>
              <w:ind w:left="361" w:hanging="284"/>
            </w:pPr>
            <w:r w:rsidRPr="008D4A4D">
              <w:t>Creating a third space</w:t>
            </w:r>
            <w:r w:rsidR="00380647" w:rsidRPr="008D4A4D">
              <w:t>, s</w:t>
            </w:r>
            <w:r w:rsidR="002001E5" w:rsidRPr="008D4A4D">
              <w:t>a</w:t>
            </w:r>
            <w:r w:rsidR="00255401" w:rsidRPr="008D4A4D">
              <w:t xml:space="preserve">fe </w:t>
            </w:r>
            <w:r w:rsidR="002001E5" w:rsidRPr="008D4A4D">
              <w:t xml:space="preserve">talk with </w:t>
            </w:r>
            <w:r w:rsidR="00A56ABC" w:rsidRPr="008D4A4D">
              <w:t xml:space="preserve">a </w:t>
            </w:r>
            <w:r w:rsidR="002001E5" w:rsidRPr="008D4A4D">
              <w:t>topic to agree</w:t>
            </w:r>
            <w:r w:rsidR="00806DA1" w:rsidRPr="008D4A4D">
              <w:t xml:space="preserve"> on</w:t>
            </w:r>
            <w:r w:rsidR="002001E5" w:rsidRPr="008D4A4D">
              <w:t>.</w:t>
            </w:r>
          </w:p>
        </w:tc>
      </w:tr>
    </w:tbl>
    <w:p w14:paraId="202167AE" w14:textId="77777777" w:rsidR="004B03F2" w:rsidRPr="008D4A4D" w:rsidRDefault="004B03F2" w:rsidP="006B51E6">
      <w:pPr>
        <w:pStyle w:val="NormalWeb"/>
        <w:spacing w:before="0" w:beforeAutospacing="0" w:after="0" w:afterAutospacing="0" w:line="480" w:lineRule="auto"/>
        <w:jc w:val="both"/>
        <w:rPr>
          <w:b/>
        </w:rPr>
      </w:pPr>
    </w:p>
    <w:p w14:paraId="41E002EA" w14:textId="3AC3AD58" w:rsidR="00357534" w:rsidRPr="006437A9" w:rsidRDefault="009B24A5" w:rsidP="00AA0796">
      <w:pPr>
        <w:spacing w:line="480" w:lineRule="auto"/>
        <w:ind w:firstLine="426"/>
        <w:jc w:val="both"/>
      </w:pPr>
      <w:r w:rsidRPr="006437A9">
        <w:lastRenderedPageBreak/>
        <w:t>In some cases</w:t>
      </w:r>
      <w:r w:rsidR="00340342" w:rsidRPr="006437A9">
        <w:t>,</w:t>
      </w:r>
      <w:r w:rsidRPr="006437A9">
        <w:t xml:space="preserve"> the term</w:t>
      </w:r>
      <w:r w:rsidR="008119D2" w:rsidRPr="006437A9">
        <w:t>s</w:t>
      </w:r>
      <w:r w:rsidRPr="006437A9">
        <w:t xml:space="preserve"> code</w:t>
      </w:r>
      <w:r w:rsidR="00340342" w:rsidRPr="006437A9">
        <w:t>-</w:t>
      </w:r>
      <w:r w:rsidRPr="006437A9">
        <w:t>switching and code</w:t>
      </w:r>
      <w:r w:rsidR="00716CFB" w:rsidRPr="006437A9">
        <w:t>-</w:t>
      </w:r>
      <w:r w:rsidRPr="006437A9">
        <w:t>mixing are used as compl</w:t>
      </w:r>
      <w:r w:rsidR="00CE364A">
        <w:t>e</w:t>
      </w:r>
      <w:r w:rsidR="007C334A">
        <w:t>mentary terms;</w:t>
      </w:r>
      <w:r w:rsidRPr="006437A9">
        <w:t xml:space="preserve"> code</w:t>
      </w:r>
      <w:r w:rsidR="00716CFB" w:rsidRPr="006437A9">
        <w:t>-s</w:t>
      </w:r>
      <w:r w:rsidRPr="006437A9">
        <w:t>witching is reserved for language alternation between sentences</w:t>
      </w:r>
      <w:r w:rsidR="00092FDD">
        <w:t>,</w:t>
      </w:r>
      <w:r w:rsidRPr="006437A9">
        <w:t xml:space="preserve"> and codemixing </w:t>
      </w:r>
      <w:r w:rsidR="00716CFB" w:rsidRPr="006437A9">
        <w:t xml:space="preserve">is </w:t>
      </w:r>
      <w:r w:rsidRPr="006437A9">
        <w:t xml:space="preserve">for the language alternation of two languages within a sentence </w:t>
      </w:r>
      <w:r w:rsidRPr="006437A9">
        <w:fldChar w:fldCharType="begin" w:fldLock="1"/>
      </w:r>
      <w:r w:rsidR="00215DC5" w:rsidRPr="006437A9">
        <w:instrText>ADDIN CSL_CITATION {"citationItems":[{"id":"ITEM-1","itemData":{"author":[{"dropping-particle":"","family":"Winford","given":"Donald","non-dropping-particle":"","parse-names":false,"suffix":""}],"id":"ITEM-1","issued":{"date-parts":[["2003"]]},"publisher":"Blackwell Publishing Ltd","publisher-place":"Malden","title":"An introduction to contact linguistics","type":"book"},"uris":["http://www.mendeley.com/documents/?uuid=4d200d9b-3a2f-40c4-bb24-17eb9a9671ce"]}],"mendeley":{"formattedCitation":"(Winford, 2003)","manualFormatting":"(Winford, 2003, p. 105 )","plainTextFormattedCitation":"(Winford, 2003)","previouslyFormattedCitation":"(Winford, 2003)"},"properties":{"noteIndex":0},"schema":"https://github.com/citation-style-language/schema/raw/master/csl-citation.json"}</w:instrText>
      </w:r>
      <w:r w:rsidRPr="006437A9">
        <w:fldChar w:fldCharType="separate"/>
      </w:r>
      <w:r w:rsidRPr="006437A9">
        <w:rPr>
          <w:noProof/>
        </w:rPr>
        <w:t>(Winford, 2003, p. 105 )</w:t>
      </w:r>
      <w:r w:rsidRPr="006437A9">
        <w:fldChar w:fldCharType="end"/>
      </w:r>
      <w:r w:rsidRPr="006437A9">
        <w:t>. Garc</w:t>
      </w:r>
      <w:r w:rsidR="00843837" w:rsidRPr="006437A9">
        <w:t>i</w:t>
      </w:r>
      <w:r w:rsidRPr="006437A9">
        <w:t>a and Wei (2014) give different</w:t>
      </w:r>
      <w:r w:rsidR="008119D2" w:rsidRPr="006437A9">
        <w:t xml:space="preserve"> key</w:t>
      </w:r>
      <w:r w:rsidRPr="006437A9">
        <w:t xml:space="preserve"> notions for both. </w:t>
      </w:r>
    </w:p>
    <w:p w14:paraId="58B6772E" w14:textId="37EED0EC" w:rsidR="00357534" w:rsidRPr="006437A9" w:rsidRDefault="009B24A5" w:rsidP="00DF4CF1">
      <w:pPr>
        <w:ind w:left="851" w:firstLine="283"/>
        <w:jc w:val="both"/>
      </w:pPr>
      <w:r w:rsidRPr="006437A9">
        <w:t xml:space="preserve">Translanguaging differs from the notion of code-switching in that it refers not simply to a shift or a shuttle between two languages but to the speakers' construction and use of original and complex interrelated discursive practices that cannot be easily assigned to one or another traditional definition of a language, but that make up the speakers' complete language repertoire </w:t>
      </w:r>
      <w:r w:rsidRPr="006437A9">
        <w:fldChar w:fldCharType="begin" w:fldLock="1"/>
      </w:r>
      <w:r w:rsidR="009E6FCA">
        <w:instrText>ADDIN CSL_CITATION {"citationItems":[{"id":"ITEM-1","itemData":{"author":[{"dropping-particle":"","family":"Garcia","given":"O.","non-dropping-particle":"","parse-names":false,"suffix":""},{"dropping-particle":"","family":"Wei","given":"Li","non-dropping-particle":"","parse-names":false,"suffix":""}],"id":"ITEM-1","issued":{"date-parts":[["2014"]]},"publisher":"Palgrave Macmillan","publisher-place":"London","title":"Translanguaging: Language, bilingualism, and education.","type":"book"},"uris":["http://www.mendeley.com/documents/?uuid=71b610de-73eb-43d2-8501-2ec7c982d74c"]}],"mendeley":{"formattedCitation":"(Garcia &amp; Wei, 2014)","manualFormatting":" (Garcia &amp; Wei, 2014, p. 22)","plainTextFormattedCitation":"(Garcia &amp; Wei, 2014)","previouslyFormattedCitation":"(Garcia &amp; Wei, 2014)"},"properties":{"noteIndex":0},"schema":"https://github.com/citation-style-language/schema/raw/master/csl-citation.json"}</w:instrText>
      </w:r>
      <w:r w:rsidRPr="006437A9">
        <w:fldChar w:fldCharType="separate"/>
      </w:r>
      <w:r w:rsidRPr="006437A9">
        <w:rPr>
          <w:noProof/>
        </w:rPr>
        <w:t xml:space="preserve"> (Garcia &amp; Wei, 2014, p. 22)</w:t>
      </w:r>
      <w:r w:rsidRPr="006437A9">
        <w:fldChar w:fldCharType="end"/>
      </w:r>
      <w:r w:rsidRPr="006437A9">
        <w:t xml:space="preserve">. </w:t>
      </w:r>
    </w:p>
    <w:p w14:paraId="09FBB5B8" w14:textId="77777777" w:rsidR="00357534" w:rsidRPr="006437A9" w:rsidRDefault="00357534" w:rsidP="00357534">
      <w:pPr>
        <w:spacing w:line="480" w:lineRule="auto"/>
        <w:ind w:left="1701" w:firstLine="426"/>
        <w:jc w:val="both"/>
      </w:pPr>
    </w:p>
    <w:p w14:paraId="6E242782" w14:textId="77777777" w:rsidR="000D6927" w:rsidRPr="006437A9" w:rsidRDefault="00D9565B" w:rsidP="000D6927">
      <w:pPr>
        <w:spacing w:line="480" w:lineRule="auto"/>
        <w:ind w:left="426" w:hanging="852"/>
        <w:jc w:val="both"/>
        <w:rPr>
          <w:b/>
          <w:bCs/>
        </w:rPr>
      </w:pPr>
      <w:r w:rsidRPr="006437A9">
        <w:tab/>
      </w:r>
      <w:r w:rsidR="000D6927" w:rsidRPr="006437A9">
        <w:rPr>
          <w:b/>
          <w:bCs/>
        </w:rPr>
        <w:t>2.</w:t>
      </w:r>
      <w:r w:rsidR="000D6927">
        <w:rPr>
          <w:b/>
          <w:bCs/>
        </w:rPr>
        <w:t>2</w:t>
      </w:r>
      <w:r w:rsidR="000D6927" w:rsidRPr="006437A9">
        <w:rPr>
          <w:b/>
          <w:bCs/>
        </w:rPr>
        <w:t xml:space="preserve">. </w:t>
      </w:r>
      <w:r w:rsidR="000D6927">
        <w:rPr>
          <w:b/>
          <w:bCs/>
        </w:rPr>
        <w:t>Sub-section</w:t>
      </w:r>
      <w:proofErr w:type="gramStart"/>
      <w:r w:rsidR="000D6927">
        <w:rPr>
          <w:b/>
          <w:bCs/>
        </w:rPr>
        <w:t>…..</w:t>
      </w:r>
      <w:proofErr w:type="gramEnd"/>
    </w:p>
    <w:p w14:paraId="7C0CA381" w14:textId="77777777" w:rsidR="000D6927" w:rsidRPr="006437A9" w:rsidRDefault="000D6927" w:rsidP="000D6927">
      <w:pPr>
        <w:spacing w:line="480" w:lineRule="auto"/>
        <w:jc w:val="both"/>
        <w:rPr>
          <w:bCs/>
        </w:rPr>
      </w:pPr>
      <w:r w:rsidRPr="006437A9">
        <w:rPr>
          <w:bCs/>
        </w:rPr>
        <w:t xml:space="preserve">This section covers </w:t>
      </w:r>
      <w:r>
        <w:rPr>
          <w:bCs/>
        </w:rPr>
        <w:t>………………</w:t>
      </w:r>
      <w:proofErr w:type="gramStart"/>
      <w:r>
        <w:rPr>
          <w:bCs/>
        </w:rPr>
        <w:t>…..</w:t>
      </w:r>
      <w:proofErr w:type="gramEnd"/>
    </w:p>
    <w:p w14:paraId="0BE980AE" w14:textId="77777777" w:rsidR="000D6927" w:rsidRPr="006437A9" w:rsidRDefault="000D6927" w:rsidP="000D6927">
      <w:pPr>
        <w:jc w:val="both"/>
        <w:rPr>
          <w:bCs/>
        </w:rPr>
      </w:pPr>
    </w:p>
    <w:p w14:paraId="17FA4D95" w14:textId="77777777" w:rsidR="000D6927" w:rsidRPr="006437A9" w:rsidRDefault="000D6927" w:rsidP="000D6927">
      <w:pPr>
        <w:pStyle w:val="NormalWeb"/>
        <w:tabs>
          <w:tab w:val="left" w:pos="851"/>
          <w:tab w:val="left" w:pos="993"/>
        </w:tabs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>2.</w:t>
      </w:r>
      <w:r>
        <w:rPr>
          <w:b/>
          <w:color w:val="000000" w:themeColor="text1"/>
        </w:rPr>
        <w:t>2</w:t>
      </w:r>
      <w:r w:rsidRPr="006437A9">
        <w:rPr>
          <w:b/>
          <w:color w:val="000000" w:themeColor="text1"/>
        </w:rPr>
        <w:t xml:space="preserve">.1. </w:t>
      </w:r>
      <w:r>
        <w:rPr>
          <w:b/>
          <w:color w:val="000000" w:themeColor="text1"/>
        </w:rPr>
        <w:t>Sub-section………</w:t>
      </w:r>
    </w:p>
    <w:p w14:paraId="787F13B5" w14:textId="77777777" w:rsidR="000D6927" w:rsidRPr="006437A9" w:rsidRDefault="000D6927" w:rsidP="000D6927">
      <w:pPr>
        <w:pStyle w:val="NormalWeb"/>
        <w:spacing w:before="0" w:beforeAutospacing="0" w:after="0" w:afterAutospacing="0" w:line="480" w:lineRule="auto"/>
        <w:jc w:val="both"/>
        <w:rPr>
          <w:iCs/>
        </w:rPr>
      </w:pPr>
      <w:r>
        <w:rPr>
          <w:iCs/>
        </w:rPr>
        <w:t>……………………………………………..</w:t>
      </w:r>
    </w:p>
    <w:p w14:paraId="3E240B01" w14:textId="77777777" w:rsidR="000D6927" w:rsidRDefault="000D6927" w:rsidP="000D6927">
      <w:pPr>
        <w:pStyle w:val="NormalWeb"/>
        <w:tabs>
          <w:tab w:val="center" w:pos="3965"/>
          <w:tab w:val="left" w:pos="4596"/>
        </w:tabs>
        <w:spacing w:line="480" w:lineRule="auto"/>
      </w:pPr>
      <w:proofErr w:type="gramStart"/>
      <w:r>
        <w:t>Etc..</w:t>
      </w:r>
      <w:proofErr w:type="gramEnd"/>
    </w:p>
    <w:p w14:paraId="07C6EFC5" w14:textId="77777777" w:rsidR="000D6927" w:rsidRDefault="000D6927" w:rsidP="000D6927">
      <w:pPr>
        <w:pStyle w:val="NormalWeb"/>
        <w:tabs>
          <w:tab w:val="center" w:pos="3965"/>
          <w:tab w:val="left" w:pos="4596"/>
        </w:tabs>
        <w:spacing w:line="480" w:lineRule="auto"/>
      </w:pPr>
      <w:proofErr w:type="gramStart"/>
      <w:r>
        <w:t>…..</w:t>
      </w:r>
      <w:proofErr w:type="gramEnd"/>
      <w:r>
        <w:t>(at the end of each chapter, provide a summary of the chapter)…</w:t>
      </w:r>
    </w:p>
    <w:p w14:paraId="705E0352" w14:textId="77777777" w:rsidR="0031425E" w:rsidRPr="006437A9" w:rsidRDefault="0031425E" w:rsidP="0031425E">
      <w:pPr>
        <w:pStyle w:val="NormalWeb"/>
        <w:spacing w:line="480" w:lineRule="auto"/>
      </w:pPr>
    </w:p>
    <w:p w14:paraId="48509114" w14:textId="5D5CEA87" w:rsidR="00BB6E80" w:rsidRPr="006437A9" w:rsidRDefault="009548D6" w:rsidP="00E07681">
      <w:pPr>
        <w:spacing w:line="480" w:lineRule="auto"/>
        <w:jc w:val="center"/>
      </w:pPr>
      <w:r w:rsidRPr="006437A9">
        <w:br w:type="page"/>
      </w:r>
      <w:r w:rsidR="00BB6E80" w:rsidRPr="006437A9">
        <w:rPr>
          <w:b/>
        </w:rPr>
        <w:lastRenderedPageBreak/>
        <w:t xml:space="preserve">CHAPTER </w:t>
      </w:r>
      <w:r w:rsidR="00A91597" w:rsidRPr="006437A9">
        <w:rPr>
          <w:b/>
        </w:rPr>
        <w:t>III</w:t>
      </w:r>
    </w:p>
    <w:p w14:paraId="16FEFB6F" w14:textId="76C89222" w:rsidR="00B57DE0" w:rsidRPr="006437A9" w:rsidRDefault="00BB6E80" w:rsidP="00A20260">
      <w:pPr>
        <w:spacing w:line="360" w:lineRule="auto"/>
        <w:jc w:val="center"/>
        <w:rPr>
          <w:b/>
        </w:rPr>
      </w:pPr>
      <w:r w:rsidRPr="006437A9">
        <w:rPr>
          <w:b/>
        </w:rPr>
        <w:t>METHODOLOGY</w:t>
      </w:r>
    </w:p>
    <w:p w14:paraId="079B0E07" w14:textId="77777777" w:rsidR="009C1217" w:rsidRPr="006437A9" w:rsidRDefault="009C1217" w:rsidP="009C1217">
      <w:pPr>
        <w:spacing w:line="360" w:lineRule="auto"/>
        <w:jc w:val="center"/>
        <w:rPr>
          <w:b/>
        </w:rPr>
      </w:pPr>
    </w:p>
    <w:p w14:paraId="674CABFC" w14:textId="07734112" w:rsidR="00B57DE0" w:rsidRPr="006437A9" w:rsidRDefault="0031425E" w:rsidP="00B57DE0">
      <w:pPr>
        <w:spacing w:line="480" w:lineRule="auto"/>
        <w:jc w:val="both"/>
        <w:rPr>
          <w:color w:val="000000" w:themeColor="text1"/>
        </w:rPr>
      </w:pPr>
      <w:r w:rsidRPr="001B4049">
        <w:rPr>
          <w:color w:val="7030A0"/>
        </w:rPr>
        <w:t>(provide a general review of what this chapter is about)</w:t>
      </w:r>
      <w:r>
        <w:rPr>
          <w:color w:val="000000" w:themeColor="text1"/>
        </w:rPr>
        <w:t xml:space="preserve"> </w:t>
      </w:r>
      <w:r w:rsidR="00FF1209" w:rsidRPr="006437A9">
        <w:rPr>
          <w:color w:val="000000" w:themeColor="text1"/>
        </w:rPr>
        <w:t xml:space="preserve">This chapter elucidates the appropriate approach </w:t>
      </w:r>
      <w:r w:rsidR="00C66F69" w:rsidRPr="006437A9">
        <w:rPr>
          <w:color w:val="000000" w:themeColor="text1"/>
        </w:rPr>
        <w:t xml:space="preserve">to </w:t>
      </w:r>
      <w:r w:rsidR="00FF1209" w:rsidRPr="006437A9">
        <w:rPr>
          <w:color w:val="000000" w:themeColor="text1"/>
        </w:rPr>
        <w:t xml:space="preserve">the research study with a case study for translingual practices </w:t>
      </w:r>
      <w:r w:rsidR="00F86ED0" w:rsidRPr="006437A9">
        <w:rPr>
          <w:color w:val="000000" w:themeColor="text1"/>
        </w:rPr>
        <w:t>in</w:t>
      </w:r>
      <w:r w:rsidR="005B2890" w:rsidRPr="006437A9">
        <w:rPr>
          <w:color w:val="000000" w:themeColor="text1"/>
        </w:rPr>
        <w:t xml:space="preserve"> </w:t>
      </w:r>
      <w:r w:rsidR="00FF1209" w:rsidRPr="006437A9">
        <w:rPr>
          <w:color w:val="000000" w:themeColor="text1"/>
        </w:rPr>
        <w:t xml:space="preserve">remote </w:t>
      </w:r>
      <w:r w:rsidR="005B2890" w:rsidRPr="006437A9">
        <w:rPr>
          <w:color w:val="000000" w:themeColor="text1"/>
        </w:rPr>
        <w:t xml:space="preserve">English </w:t>
      </w:r>
      <w:r w:rsidR="00FF1209" w:rsidRPr="006437A9">
        <w:rPr>
          <w:color w:val="000000" w:themeColor="text1"/>
        </w:rPr>
        <w:t xml:space="preserve">learning. This part also </w:t>
      </w:r>
      <w:r w:rsidR="00F944CF" w:rsidRPr="006437A9">
        <w:rPr>
          <w:color w:val="000000" w:themeColor="text1"/>
        </w:rPr>
        <w:t>describes</w:t>
      </w:r>
      <w:r w:rsidR="00FF1209" w:rsidRPr="006437A9">
        <w:rPr>
          <w:color w:val="000000" w:themeColor="text1"/>
        </w:rPr>
        <w:t xml:space="preserve"> </w:t>
      </w:r>
      <w:r w:rsidR="009F7288" w:rsidRPr="006437A9">
        <w:rPr>
          <w:color w:val="000000" w:themeColor="text1"/>
        </w:rPr>
        <w:t xml:space="preserve">the </w:t>
      </w:r>
      <w:r w:rsidR="00FF1209" w:rsidRPr="006437A9">
        <w:rPr>
          <w:color w:val="000000" w:themeColor="text1"/>
        </w:rPr>
        <w:t xml:space="preserve">research </w:t>
      </w:r>
      <w:r w:rsidR="00724654" w:rsidRPr="006437A9">
        <w:rPr>
          <w:color w:val="000000" w:themeColor="text1"/>
        </w:rPr>
        <w:t>context</w:t>
      </w:r>
      <w:r w:rsidR="00FF1209" w:rsidRPr="006437A9">
        <w:rPr>
          <w:color w:val="000000" w:themeColor="text1"/>
        </w:rPr>
        <w:t xml:space="preserve">, participants, data collection method, virtual observation, interview, questionnaire, data collection, and analysis. </w:t>
      </w:r>
    </w:p>
    <w:p w14:paraId="2CCBEE38" w14:textId="77777777" w:rsidR="005D2E2B" w:rsidRPr="006437A9" w:rsidRDefault="005D2E2B" w:rsidP="009C1217">
      <w:pPr>
        <w:jc w:val="both"/>
      </w:pPr>
    </w:p>
    <w:p w14:paraId="1AF95C54" w14:textId="0ED1FEB2" w:rsidR="008C2122" w:rsidRPr="006437A9" w:rsidRDefault="008C2122" w:rsidP="00DC751B">
      <w:pPr>
        <w:tabs>
          <w:tab w:val="left" w:pos="426"/>
        </w:tabs>
        <w:spacing w:line="480" w:lineRule="auto"/>
        <w:ind w:hanging="426"/>
        <w:jc w:val="both"/>
        <w:rPr>
          <w:b/>
        </w:rPr>
      </w:pPr>
      <w:r w:rsidRPr="006437A9">
        <w:rPr>
          <w:b/>
        </w:rPr>
        <w:t xml:space="preserve">3.1. </w:t>
      </w:r>
      <w:r w:rsidR="00782ECA" w:rsidRPr="006437A9">
        <w:rPr>
          <w:b/>
        </w:rPr>
        <w:t xml:space="preserve">Research Approach </w:t>
      </w:r>
    </w:p>
    <w:p w14:paraId="0FEEFE26" w14:textId="484CFB20" w:rsidR="007444B9" w:rsidRPr="006437A9" w:rsidRDefault="008C2122" w:rsidP="00DC751B">
      <w:pPr>
        <w:spacing w:line="480" w:lineRule="auto"/>
        <w:jc w:val="both"/>
      </w:pPr>
      <w:r w:rsidRPr="006437A9">
        <w:t xml:space="preserve">The research study </w:t>
      </w:r>
      <w:r w:rsidR="00776688" w:rsidRPr="006437A9">
        <w:t>employed</w:t>
      </w:r>
      <w:r w:rsidRPr="006437A9">
        <w:t xml:space="preserve"> </w:t>
      </w:r>
      <w:r w:rsidR="00325FB3">
        <w:t>……………………..</w:t>
      </w:r>
    </w:p>
    <w:p w14:paraId="4A3E2940" w14:textId="18DBC71C" w:rsidR="00016BD3" w:rsidRPr="006437A9" w:rsidRDefault="00016BD3" w:rsidP="00943EE5">
      <w:pPr>
        <w:tabs>
          <w:tab w:val="left" w:pos="851"/>
        </w:tabs>
        <w:spacing w:line="480" w:lineRule="auto"/>
        <w:ind w:hanging="426"/>
        <w:contextualSpacing/>
        <w:jc w:val="both"/>
        <w:rPr>
          <w:b/>
          <w:bCs/>
        </w:rPr>
      </w:pPr>
      <w:r w:rsidRPr="006437A9">
        <w:rPr>
          <w:b/>
          <w:bCs/>
        </w:rPr>
        <w:t xml:space="preserve">3.2. Research </w:t>
      </w:r>
      <w:r w:rsidR="00B65E04" w:rsidRPr="006437A9">
        <w:rPr>
          <w:b/>
          <w:bCs/>
        </w:rPr>
        <w:t>Context</w:t>
      </w:r>
    </w:p>
    <w:p w14:paraId="55A9F451" w14:textId="745A43E9" w:rsidR="00934FEF" w:rsidRPr="006437A9" w:rsidRDefault="00016BD3" w:rsidP="00325FB3">
      <w:pPr>
        <w:spacing w:line="480" w:lineRule="auto"/>
        <w:jc w:val="both"/>
        <w:rPr>
          <w:color w:val="000000" w:themeColor="text1"/>
        </w:rPr>
      </w:pPr>
      <w:r w:rsidRPr="006437A9">
        <w:t xml:space="preserve">The research study was </w:t>
      </w:r>
      <w:r w:rsidR="00203D61" w:rsidRPr="006437A9">
        <w:t>undertake</w:t>
      </w:r>
      <w:r w:rsidR="00A20260" w:rsidRPr="006437A9">
        <w:t xml:space="preserve">n at </w:t>
      </w:r>
      <w:r w:rsidR="00325FB3">
        <w:t>……………….</w:t>
      </w:r>
    </w:p>
    <w:p w14:paraId="740EB485" w14:textId="77777777" w:rsidR="00934FEF" w:rsidRPr="006437A9" w:rsidRDefault="00934FEF" w:rsidP="00934FEF">
      <w:pPr>
        <w:spacing w:line="480" w:lineRule="auto"/>
        <w:ind w:left="1843" w:firstLine="284"/>
        <w:jc w:val="both"/>
        <w:rPr>
          <w:color w:val="222222"/>
          <w:lang w:val="en"/>
        </w:rPr>
      </w:pPr>
    </w:p>
    <w:p w14:paraId="6FFFEE50" w14:textId="69647AAA" w:rsidR="006100EB" w:rsidRPr="006437A9" w:rsidRDefault="006100EB" w:rsidP="00DC751B">
      <w:pPr>
        <w:spacing w:line="480" w:lineRule="auto"/>
        <w:ind w:hanging="426"/>
        <w:jc w:val="both"/>
        <w:rPr>
          <w:b/>
          <w:bCs/>
        </w:rPr>
      </w:pPr>
      <w:r w:rsidRPr="006437A9">
        <w:rPr>
          <w:b/>
          <w:bCs/>
        </w:rPr>
        <w:t xml:space="preserve">3.4. </w:t>
      </w:r>
      <w:r w:rsidR="00516969" w:rsidRPr="006437A9">
        <w:rPr>
          <w:b/>
          <w:bCs/>
        </w:rPr>
        <w:t xml:space="preserve"> </w:t>
      </w:r>
      <w:r w:rsidR="0031425E">
        <w:rPr>
          <w:b/>
          <w:bCs/>
        </w:rPr>
        <w:t xml:space="preserve">Sampling Method, </w:t>
      </w:r>
      <w:r w:rsidR="00325FB3">
        <w:rPr>
          <w:b/>
          <w:bCs/>
        </w:rPr>
        <w:t>Data</w:t>
      </w:r>
      <w:r w:rsidR="0031425E">
        <w:rPr>
          <w:b/>
          <w:bCs/>
        </w:rPr>
        <w:t>,</w:t>
      </w:r>
      <w:r w:rsidR="00325FB3">
        <w:rPr>
          <w:b/>
          <w:bCs/>
        </w:rPr>
        <w:t xml:space="preserve"> and </w:t>
      </w:r>
      <w:r w:rsidRPr="006437A9">
        <w:rPr>
          <w:b/>
          <w:bCs/>
        </w:rPr>
        <w:t>Source of Data</w:t>
      </w:r>
    </w:p>
    <w:p w14:paraId="4266847C" w14:textId="0727B177" w:rsidR="00C66F69" w:rsidRPr="006437A9" w:rsidRDefault="00AD681F" w:rsidP="00521EC8">
      <w:pPr>
        <w:spacing w:line="480" w:lineRule="auto"/>
        <w:jc w:val="both"/>
        <w:rPr>
          <w:color w:val="000000" w:themeColor="text1"/>
          <w:lang w:val="en"/>
        </w:rPr>
      </w:pPr>
      <w:r w:rsidRPr="006437A9">
        <w:rPr>
          <w:color w:val="000000" w:themeColor="text1"/>
          <w:lang w:val="en"/>
        </w:rPr>
        <w:t>T</w:t>
      </w:r>
      <w:r w:rsidR="006C42DE" w:rsidRPr="006437A9">
        <w:rPr>
          <w:color w:val="000000" w:themeColor="text1"/>
          <w:lang w:val="en"/>
        </w:rPr>
        <w:t xml:space="preserve">he </w:t>
      </w:r>
      <w:r w:rsidR="00306C3D" w:rsidRPr="006437A9">
        <w:rPr>
          <w:color w:val="000000" w:themeColor="text1"/>
          <w:lang w:val="en"/>
        </w:rPr>
        <w:t>data</w:t>
      </w:r>
      <w:r w:rsidR="00682D8A" w:rsidRPr="006437A9">
        <w:rPr>
          <w:color w:val="000000" w:themeColor="text1"/>
          <w:lang w:val="en"/>
        </w:rPr>
        <w:t xml:space="preserve"> source</w:t>
      </w:r>
      <w:r w:rsidR="00306C3D" w:rsidRPr="006437A9">
        <w:rPr>
          <w:color w:val="000000" w:themeColor="text1"/>
          <w:lang w:val="en"/>
        </w:rPr>
        <w:t xml:space="preserve"> </w:t>
      </w:r>
      <w:r w:rsidR="001A59F6" w:rsidRPr="006437A9">
        <w:rPr>
          <w:color w:val="000000" w:themeColor="text1"/>
          <w:lang w:val="en"/>
        </w:rPr>
        <w:t>in this</w:t>
      </w:r>
      <w:r w:rsidR="00306C3D" w:rsidRPr="006437A9">
        <w:rPr>
          <w:color w:val="000000" w:themeColor="text1"/>
          <w:lang w:val="en"/>
        </w:rPr>
        <w:t xml:space="preserve"> study was taken from </w:t>
      </w:r>
      <w:r w:rsidR="00325FB3">
        <w:rPr>
          <w:color w:val="000000" w:themeColor="text1"/>
          <w:lang w:val="en"/>
        </w:rPr>
        <w:t>……………</w:t>
      </w:r>
      <w:proofErr w:type="gramStart"/>
      <w:r w:rsidR="00325FB3">
        <w:rPr>
          <w:color w:val="000000" w:themeColor="text1"/>
          <w:lang w:val="en"/>
        </w:rPr>
        <w:t>…..</w:t>
      </w:r>
      <w:proofErr w:type="gramEnd"/>
      <w:r w:rsidR="00325FB3">
        <w:rPr>
          <w:color w:val="000000" w:themeColor="text1"/>
          <w:lang w:val="en"/>
        </w:rPr>
        <w:t xml:space="preserve"> </w:t>
      </w:r>
      <w:r w:rsidR="00B218FB" w:rsidRPr="006437A9">
        <w:rPr>
          <w:color w:val="000000" w:themeColor="text1"/>
          <w:lang w:val="en"/>
        </w:rPr>
        <w:t xml:space="preserve">The data </w:t>
      </w:r>
      <w:r w:rsidR="001A59F6" w:rsidRPr="006437A9">
        <w:rPr>
          <w:color w:val="000000" w:themeColor="text1"/>
          <w:lang w:val="en"/>
        </w:rPr>
        <w:t>were all words or expression</w:t>
      </w:r>
      <w:r w:rsidR="00F91D18" w:rsidRPr="006437A9">
        <w:rPr>
          <w:color w:val="000000" w:themeColor="text1"/>
          <w:lang w:val="en"/>
        </w:rPr>
        <w:t>s</w:t>
      </w:r>
      <w:r w:rsidR="001A59F6" w:rsidRPr="006437A9">
        <w:rPr>
          <w:color w:val="000000" w:themeColor="text1"/>
          <w:lang w:val="en"/>
        </w:rPr>
        <w:t xml:space="preserve"> of translingual practices found in </w:t>
      </w:r>
      <w:r w:rsidR="00325FB3">
        <w:rPr>
          <w:color w:val="000000" w:themeColor="text1"/>
          <w:lang w:val="en"/>
        </w:rPr>
        <w:t>……………….</w:t>
      </w:r>
    </w:p>
    <w:p w14:paraId="3D5EADA8" w14:textId="523F964C" w:rsidR="00A30C0E" w:rsidRPr="006437A9" w:rsidRDefault="00BB6E80" w:rsidP="00BE6B82">
      <w:pPr>
        <w:pStyle w:val="NormalWeb"/>
        <w:tabs>
          <w:tab w:val="left" w:pos="567"/>
        </w:tabs>
        <w:spacing w:before="0" w:beforeAutospacing="0" w:after="0" w:afterAutospacing="0" w:line="480" w:lineRule="auto"/>
        <w:ind w:hanging="426"/>
        <w:jc w:val="both"/>
        <w:rPr>
          <w:b/>
        </w:rPr>
      </w:pPr>
      <w:r w:rsidRPr="002D3D7E">
        <w:rPr>
          <w:b/>
        </w:rPr>
        <w:t>3.</w:t>
      </w:r>
      <w:r w:rsidR="006100EB" w:rsidRPr="002D3D7E">
        <w:rPr>
          <w:b/>
        </w:rPr>
        <w:t>5</w:t>
      </w:r>
      <w:r w:rsidRPr="002D3D7E">
        <w:rPr>
          <w:b/>
        </w:rPr>
        <w:t xml:space="preserve">. </w:t>
      </w:r>
      <w:r w:rsidRPr="002D3D7E">
        <w:rPr>
          <w:b/>
        </w:rPr>
        <w:tab/>
      </w:r>
      <w:r w:rsidR="00A30C0E" w:rsidRPr="002D3D7E">
        <w:rPr>
          <w:b/>
        </w:rPr>
        <w:t>Data Collection</w:t>
      </w:r>
      <w:r w:rsidR="000E0A4F" w:rsidRPr="002D3D7E">
        <w:rPr>
          <w:b/>
        </w:rPr>
        <w:t xml:space="preserve"> </w:t>
      </w:r>
      <w:r w:rsidR="00325FB3">
        <w:rPr>
          <w:b/>
        </w:rPr>
        <w:t>Instruments</w:t>
      </w:r>
    </w:p>
    <w:p w14:paraId="7E5A6A5B" w14:textId="3941585B" w:rsidR="0065505E" w:rsidRPr="006437A9" w:rsidRDefault="00325FB3" w:rsidP="00BE6B82">
      <w:pPr>
        <w:pStyle w:val="NormalWeb"/>
        <w:spacing w:before="0" w:beforeAutospacing="0" w:after="0" w:afterAutospacing="0" w:line="480" w:lineRule="auto"/>
        <w:jc w:val="both"/>
        <w:rPr>
          <w:color w:val="000000" w:themeColor="text1"/>
        </w:rPr>
      </w:pPr>
      <w:r>
        <w:rPr>
          <w:color w:val="000000" w:themeColor="text1"/>
        </w:rPr>
        <w:t>……………explain each data collection instrument, give justification for choosing each instrument, what information you seek to obtain from each data collection instrument …………………….</w:t>
      </w:r>
    </w:p>
    <w:p w14:paraId="02F18EF6" w14:textId="2C34578D" w:rsidR="0065505E" w:rsidRPr="006437A9" w:rsidRDefault="00325FB3" w:rsidP="00C05C38">
      <w:pPr>
        <w:pStyle w:val="NormalWeb"/>
        <w:spacing w:before="0" w:beforeAutospacing="0" w:after="0" w:afterAutospacing="0" w:line="480" w:lineRule="auto"/>
        <w:ind w:firstLine="426"/>
        <w:jc w:val="both"/>
        <w:rPr>
          <w:color w:val="000000" w:themeColor="text1"/>
        </w:rPr>
      </w:pPr>
      <w:r>
        <w:rPr>
          <w:color w:val="000000" w:themeColor="text1"/>
        </w:rPr>
        <w:t>………………………………</w:t>
      </w:r>
    </w:p>
    <w:p w14:paraId="762BF578" w14:textId="243E1569" w:rsidR="000E0A4F" w:rsidRPr="006437A9" w:rsidRDefault="00BB6E80" w:rsidP="00D6042E">
      <w:pPr>
        <w:tabs>
          <w:tab w:val="left" w:pos="567"/>
          <w:tab w:val="left" w:pos="1843"/>
        </w:tabs>
        <w:spacing w:line="480" w:lineRule="auto"/>
        <w:jc w:val="both"/>
        <w:rPr>
          <w:b/>
        </w:rPr>
      </w:pPr>
      <w:r w:rsidRPr="006437A9">
        <w:rPr>
          <w:b/>
        </w:rPr>
        <w:t>3.</w:t>
      </w:r>
      <w:r w:rsidR="005730F3" w:rsidRPr="006437A9">
        <w:rPr>
          <w:b/>
        </w:rPr>
        <w:t>5</w:t>
      </w:r>
      <w:r w:rsidRPr="006437A9">
        <w:rPr>
          <w:b/>
        </w:rPr>
        <w:t>.</w:t>
      </w:r>
      <w:r w:rsidR="000E0A4F" w:rsidRPr="006437A9">
        <w:rPr>
          <w:b/>
        </w:rPr>
        <w:t>1</w:t>
      </w:r>
      <w:r w:rsidR="00516969" w:rsidRPr="006437A9">
        <w:rPr>
          <w:b/>
        </w:rPr>
        <w:t xml:space="preserve">. </w:t>
      </w:r>
      <w:r w:rsidR="00325FB3">
        <w:rPr>
          <w:b/>
        </w:rPr>
        <w:t>[data collection instrument 1]</w:t>
      </w:r>
    </w:p>
    <w:p w14:paraId="3FE5FF53" w14:textId="78A01F2D" w:rsidR="00924A4D" w:rsidRPr="006437A9" w:rsidRDefault="00325FB3" w:rsidP="00717DD7">
      <w:pPr>
        <w:pStyle w:val="NormalWeb"/>
        <w:spacing w:before="0" w:beforeAutospacing="0" w:after="0" w:afterAutospacing="0" w:line="480" w:lineRule="auto"/>
        <w:ind w:left="567"/>
        <w:jc w:val="both"/>
        <w:rPr>
          <w:color w:val="000000"/>
          <w:lang w:val="en"/>
        </w:rPr>
      </w:pPr>
      <w:r>
        <w:rPr>
          <w:rStyle w:val="viiyi"/>
          <w:color w:val="000000"/>
          <w:lang w:val="en"/>
        </w:rPr>
        <w:t>……………………………………….</w:t>
      </w:r>
    </w:p>
    <w:p w14:paraId="6D1BD34D" w14:textId="6E7D5592" w:rsidR="002229BE" w:rsidRPr="006437A9" w:rsidRDefault="002229BE" w:rsidP="00BE6B82">
      <w:pPr>
        <w:spacing w:line="480" w:lineRule="auto"/>
        <w:ind w:left="426" w:hanging="426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lastRenderedPageBreak/>
        <w:t>3.</w:t>
      </w:r>
      <w:r w:rsidR="005730F3" w:rsidRPr="006437A9">
        <w:rPr>
          <w:b/>
          <w:color w:val="000000" w:themeColor="text1"/>
        </w:rPr>
        <w:t>5</w:t>
      </w:r>
      <w:r w:rsidRPr="006437A9">
        <w:rPr>
          <w:b/>
          <w:color w:val="000000" w:themeColor="text1"/>
        </w:rPr>
        <w:t xml:space="preserve">.2. </w:t>
      </w:r>
      <w:r w:rsidR="00325FB3">
        <w:rPr>
          <w:b/>
        </w:rPr>
        <w:t>[data collection instrument 2]</w:t>
      </w:r>
    </w:p>
    <w:p w14:paraId="7D39132E" w14:textId="1BF591DA" w:rsidR="00BE6B82" w:rsidRPr="006437A9" w:rsidRDefault="00325FB3" w:rsidP="00524228">
      <w:pPr>
        <w:tabs>
          <w:tab w:val="left" w:pos="851"/>
        </w:tabs>
        <w:spacing w:line="480" w:lineRule="auto"/>
        <w:ind w:left="567"/>
        <w:jc w:val="both"/>
      </w:pPr>
      <w:r>
        <w:rPr>
          <w:color w:val="000000" w:themeColor="text1"/>
        </w:rPr>
        <w:t>……………………………</w:t>
      </w:r>
    </w:p>
    <w:p w14:paraId="0E77EB19" w14:textId="4EFB539A" w:rsidR="00A30C0E" w:rsidRPr="006437A9" w:rsidRDefault="000E0A4F" w:rsidP="00524228">
      <w:pPr>
        <w:spacing w:line="480" w:lineRule="auto"/>
        <w:ind w:left="567" w:hanging="567"/>
        <w:jc w:val="both"/>
        <w:rPr>
          <w:b/>
        </w:rPr>
      </w:pPr>
      <w:r w:rsidRPr="006437A9">
        <w:rPr>
          <w:b/>
        </w:rPr>
        <w:t>3.</w:t>
      </w:r>
      <w:r w:rsidR="00524228" w:rsidRPr="006437A9">
        <w:rPr>
          <w:b/>
        </w:rPr>
        <w:t>5</w:t>
      </w:r>
      <w:r w:rsidRPr="006437A9">
        <w:rPr>
          <w:b/>
        </w:rPr>
        <w:t>.</w:t>
      </w:r>
      <w:r w:rsidR="002229BE" w:rsidRPr="006437A9">
        <w:rPr>
          <w:b/>
        </w:rPr>
        <w:t>3</w:t>
      </w:r>
      <w:r w:rsidR="005730F3" w:rsidRPr="006437A9">
        <w:rPr>
          <w:b/>
        </w:rPr>
        <w:t>.</w:t>
      </w:r>
      <w:r w:rsidRPr="006437A9">
        <w:rPr>
          <w:b/>
        </w:rPr>
        <w:t xml:space="preserve"> </w:t>
      </w:r>
      <w:r w:rsidR="00325FB3">
        <w:rPr>
          <w:b/>
        </w:rPr>
        <w:t>[data collection instrument 3]</w:t>
      </w:r>
    </w:p>
    <w:p w14:paraId="49BE124B" w14:textId="1AC32067" w:rsidR="00524228" w:rsidRPr="006437A9" w:rsidRDefault="000E0A4F" w:rsidP="00477000">
      <w:pPr>
        <w:tabs>
          <w:tab w:val="left" w:pos="851"/>
        </w:tabs>
        <w:spacing w:line="480" w:lineRule="auto"/>
        <w:ind w:left="567" w:firstLine="426"/>
        <w:jc w:val="both"/>
      </w:pPr>
      <w:r w:rsidRPr="006437A9">
        <w:t xml:space="preserve"> </w:t>
      </w:r>
    </w:p>
    <w:p w14:paraId="2AF89B52" w14:textId="670B5B14" w:rsidR="000E0A4F" w:rsidRPr="006437A9" w:rsidRDefault="000E0A4F" w:rsidP="00BE6B82">
      <w:pPr>
        <w:spacing w:line="480" w:lineRule="auto"/>
        <w:ind w:hanging="426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>3.</w:t>
      </w:r>
      <w:r w:rsidR="00BE6B82" w:rsidRPr="006437A9">
        <w:rPr>
          <w:b/>
          <w:color w:val="000000" w:themeColor="text1"/>
        </w:rPr>
        <w:t>6</w:t>
      </w:r>
      <w:r w:rsidRPr="006437A9">
        <w:rPr>
          <w:b/>
          <w:color w:val="000000" w:themeColor="text1"/>
        </w:rPr>
        <w:t>. Data Analysis</w:t>
      </w:r>
      <w:r w:rsidR="00DA08FE" w:rsidRPr="006437A9">
        <w:rPr>
          <w:b/>
          <w:color w:val="000000" w:themeColor="text1"/>
        </w:rPr>
        <w:t xml:space="preserve"> </w:t>
      </w:r>
      <w:r w:rsidR="00CF6AD3">
        <w:rPr>
          <w:b/>
          <w:color w:val="000000" w:themeColor="text1"/>
        </w:rPr>
        <w:t>method</w:t>
      </w:r>
    </w:p>
    <w:p w14:paraId="6BFCB36D" w14:textId="2B5DB3FE" w:rsidR="0043640F" w:rsidRPr="006437A9" w:rsidRDefault="00CF6AD3" w:rsidP="00BE6B82">
      <w:pPr>
        <w:spacing w:line="480" w:lineRule="auto"/>
        <w:jc w:val="both"/>
      </w:pPr>
      <w:r>
        <w:t xml:space="preserve">Explain the process of </w:t>
      </w:r>
      <w:proofErr w:type="spellStart"/>
      <w:r>
        <w:t>analyzing</w:t>
      </w:r>
      <w:proofErr w:type="spellEnd"/>
      <w:r>
        <w:t xml:space="preserve"> your data from each instrument…… .</w:t>
      </w:r>
    </w:p>
    <w:p w14:paraId="12DDD724" w14:textId="44CEE3A0" w:rsidR="00C34D35" w:rsidRPr="006437A9" w:rsidRDefault="00C34D35" w:rsidP="00FD2DD1">
      <w:pPr>
        <w:spacing w:line="480" w:lineRule="auto"/>
        <w:ind w:hanging="567"/>
        <w:jc w:val="center"/>
      </w:pPr>
      <w:r w:rsidRPr="006437A9">
        <w:fldChar w:fldCharType="begin"/>
      </w:r>
      <w:r w:rsidRPr="006437A9">
        <w:instrText xml:space="preserve"> INCLUDEPICTURE "https://documents.lucid.app/documents/5f8b9461-e630-483d-a9e7-d6fc7c22a0b1/pages/0_0?a=710&amp;x=69&amp;y=7&amp;w=1562&amp;h=705&amp;store=1&amp;accept=image%2F*&amp;auth=LCA%20d464d0b6ed8727498fea2480f0532d69bf7d1a10-ts%3D1658559896" \* MERGEFORMATINET </w:instrText>
      </w:r>
      <w:r w:rsidRPr="006437A9">
        <w:fldChar w:fldCharType="separate"/>
      </w:r>
      <w:r w:rsidRPr="006437A9">
        <w:fldChar w:fldCharType="end"/>
      </w:r>
    </w:p>
    <w:p w14:paraId="22CE9BCB" w14:textId="4FFF4E7C" w:rsidR="005307C8" w:rsidRPr="006437A9" w:rsidRDefault="005307C8" w:rsidP="00C63ED0">
      <w:pPr>
        <w:spacing w:line="480" w:lineRule="auto"/>
        <w:ind w:firstLine="426"/>
        <w:jc w:val="both"/>
        <w:rPr>
          <w:iCs/>
        </w:rPr>
      </w:pPr>
    </w:p>
    <w:p w14:paraId="66360724" w14:textId="77777777" w:rsidR="003D25A5" w:rsidRPr="006437A9" w:rsidRDefault="003D25A5" w:rsidP="003D25A5">
      <w:pPr>
        <w:pStyle w:val="NormalWeb"/>
        <w:spacing w:before="0" w:beforeAutospacing="0" w:after="0" w:afterAutospacing="0" w:line="480" w:lineRule="auto"/>
        <w:ind w:left="567" w:firstLine="426"/>
      </w:pPr>
    </w:p>
    <w:p w14:paraId="7C9855DD" w14:textId="62EE2950" w:rsidR="00927972" w:rsidRPr="006437A9" w:rsidRDefault="00CD7C8B" w:rsidP="00A44558">
      <w:pPr>
        <w:spacing w:line="480" w:lineRule="auto"/>
        <w:jc w:val="center"/>
        <w:rPr>
          <w:b/>
          <w:color w:val="000000" w:themeColor="text1"/>
        </w:rPr>
      </w:pPr>
      <w:r w:rsidRPr="006437A9">
        <w:rPr>
          <w:b/>
          <w:color w:val="000000" w:themeColor="text1"/>
        </w:rPr>
        <w:br w:type="page"/>
      </w:r>
      <w:r w:rsidR="00927972" w:rsidRPr="006437A9">
        <w:rPr>
          <w:b/>
          <w:color w:val="000000" w:themeColor="text1"/>
        </w:rPr>
        <w:lastRenderedPageBreak/>
        <w:t>CHAPTER IV</w:t>
      </w:r>
    </w:p>
    <w:p w14:paraId="47F69C8F" w14:textId="35A003BF" w:rsidR="00CD7C8B" w:rsidRPr="006437A9" w:rsidRDefault="00927972" w:rsidP="00CD7C8B">
      <w:pPr>
        <w:pStyle w:val="NormalWeb"/>
        <w:spacing w:before="0" w:beforeAutospacing="0" w:after="0" w:afterAutospacing="0" w:line="360" w:lineRule="auto"/>
        <w:jc w:val="center"/>
        <w:rPr>
          <w:b/>
          <w:color w:val="000000" w:themeColor="text1"/>
        </w:rPr>
      </w:pPr>
      <w:r w:rsidRPr="006437A9">
        <w:rPr>
          <w:b/>
          <w:color w:val="000000" w:themeColor="text1"/>
        </w:rPr>
        <w:t xml:space="preserve">FINDINGS </w:t>
      </w:r>
      <w:r w:rsidR="003B04B0" w:rsidRPr="006437A9">
        <w:rPr>
          <w:b/>
          <w:color w:val="000000" w:themeColor="text1"/>
        </w:rPr>
        <w:t>AND</w:t>
      </w:r>
      <w:r w:rsidRPr="006437A9">
        <w:rPr>
          <w:b/>
          <w:color w:val="000000" w:themeColor="text1"/>
        </w:rPr>
        <w:t xml:space="preserve"> DISCUSSION</w:t>
      </w:r>
    </w:p>
    <w:p w14:paraId="56BC8489" w14:textId="77777777" w:rsidR="00521EC8" w:rsidRPr="006437A9" w:rsidRDefault="00521EC8" w:rsidP="00CD7C8B">
      <w:pPr>
        <w:pStyle w:val="NormalWeb"/>
        <w:spacing w:before="0" w:beforeAutospacing="0" w:after="0" w:afterAutospacing="0" w:line="360" w:lineRule="auto"/>
        <w:jc w:val="center"/>
        <w:rPr>
          <w:b/>
          <w:color w:val="000000" w:themeColor="text1"/>
        </w:rPr>
      </w:pPr>
    </w:p>
    <w:p w14:paraId="75DCABCE" w14:textId="4AB8273A" w:rsidR="00CF6AD3" w:rsidRPr="006437A9" w:rsidRDefault="00927972" w:rsidP="00CF6AD3">
      <w:pPr>
        <w:spacing w:line="480" w:lineRule="auto"/>
        <w:contextualSpacing/>
        <w:jc w:val="both"/>
        <w:rPr>
          <w:color w:val="000000" w:themeColor="text1"/>
        </w:rPr>
      </w:pPr>
      <w:r w:rsidRPr="006437A9">
        <w:t xml:space="preserve">This chapter </w:t>
      </w:r>
      <w:r w:rsidR="0084313C" w:rsidRPr="006437A9">
        <w:t>addresses</w:t>
      </w:r>
      <w:r w:rsidR="00855F84" w:rsidRPr="006437A9">
        <w:t xml:space="preserve"> the </w:t>
      </w:r>
      <w:r w:rsidRPr="006437A9">
        <w:t>answers</w:t>
      </w:r>
      <w:r w:rsidR="00855F84" w:rsidRPr="006437A9">
        <w:t xml:space="preserve"> </w:t>
      </w:r>
      <w:r w:rsidR="007A27E3" w:rsidRPr="006437A9">
        <w:t>to</w:t>
      </w:r>
      <w:r w:rsidRPr="006437A9">
        <w:t xml:space="preserve"> the </w:t>
      </w:r>
      <w:r w:rsidR="00282A09" w:rsidRPr="006437A9">
        <w:t>three</w:t>
      </w:r>
      <w:r w:rsidRPr="006437A9">
        <w:t xml:space="preserve"> main research questions</w:t>
      </w:r>
      <w:r w:rsidRPr="006437A9">
        <w:rPr>
          <w:color w:val="000000" w:themeColor="text1"/>
        </w:rPr>
        <w:t xml:space="preserve"> </w:t>
      </w:r>
      <w:r w:rsidR="00932C71" w:rsidRPr="006437A9">
        <w:rPr>
          <w:color w:val="000000" w:themeColor="text1"/>
        </w:rPr>
        <w:t>formulated</w:t>
      </w:r>
      <w:r w:rsidRPr="006437A9">
        <w:rPr>
          <w:color w:val="000000" w:themeColor="text1"/>
        </w:rPr>
        <w:t xml:space="preserve"> </w:t>
      </w:r>
      <w:r w:rsidRPr="006437A9">
        <w:t xml:space="preserve">in </w:t>
      </w:r>
      <w:r w:rsidR="00932C71" w:rsidRPr="006437A9">
        <w:t>C</w:t>
      </w:r>
      <w:r w:rsidRPr="006437A9">
        <w:t xml:space="preserve">hapter </w:t>
      </w:r>
      <w:r w:rsidR="00EA17BC" w:rsidRPr="006437A9">
        <w:t>O</w:t>
      </w:r>
      <w:r w:rsidRPr="006437A9">
        <w:t>ne</w:t>
      </w:r>
      <w:r w:rsidR="00CF6AD3">
        <w:t>……</w:t>
      </w:r>
    </w:p>
    <w:p w14:paraId="40B99553" w14:textId="23AD3BF7" w:rsidR="007F50AB" w:rsidRPr="006437A9" w:rsidRDefault="007F50AB" w:rsidP="006E0F18">
      <w:pPr>
        <w:tabs>
          <w:tab w:val="left" w:pos="426"/>
        </w:tabs>
        <w:spacing w:line="480" w:lineRule="auto"/>
        <w:ind w:firstLine="426"/>
        <w:contextualSpacing/>
        <w:jc w:val="both"/>
        <w:rPr>
          <w:color w:val="000000" w:themeColor="text1"/>
        </w:rPr>
      </w:pPr>
    </w:p>
    <w:p w14:paraId="164AC6DA" w14:textId="68098875" w:rsidR="009B4B91" w:rsidRDefault="00927972" w:rsidP="00521EC8">
      <w:pPr>
        <w:spacing w:line="480" w:lineRule="auto"/>
        <w:ind w:hanging="426"/>
        <w:jc w:val="both"/>
        <w:rPr>
          <w:b/>
        </w:rPr>
      </w:pPr>
      <w:r w:rsidRPr="006437A9">
        <w:rPr>
          <w:b/>
        </w:rPr>
        <w:t xml:space="preserve">4.1. </w:t>
      </w:r>
      <w:r w:rsidR="009B4B91">
        <w:rPr>
          <w:b/>
        </w:rPr>
        <w:t>Findings</w:t>
      </w:r>
    </w:p>
    <w:p w14:paraId="161573D1" w14:textId="7861EEC6" w:rsidR="00A44B41" w:rsidRPr="006437A9" w:rsidRDefault="009B4B91" w:rsidP="00521EC8">
      <w:pPr>
        <w:spacing w:line="480" w:lineRule="auto"/>
        <w:ind w:hanging="426"/>
        <w:jc w:val="both"/>
        <w:rPr>
          <w:b/>
        </w:rPr>
      </w:pPr>
      <w:r>
        <w:rPr>
          <w:b/>
        </w:rPr>
        <w:t xml:space="preserve">4.1.1. </w:t>
      </w:r>
      <w:r w:rsidR="00CF6AD3">
        <w:rPr>
          <w:b/>
        </w:rPr>
        <w:t>Theme / finding 1 ….</w:t>
      </w:r>
    </w:p>
    <w:p w14:paraId="4A0D8388" w14:textId="149B252C" w:rsidR="002155F1" w:rsidRDefault="00927972" w:rsidP="00521EC8">
      <w:pPr>
        <w:spacing w:line="480" w:lineRule="auto"/>
        <w:contextualSpacing/>
        <w:jc w:val="both"/>
        <w:rPr>
          <w:snapToGrid w:val="0"/>
          <w:color w:val="000000"/>
          <w:lang w:eastAsia="de-DE" w:bidi="en-US"/>
        </w:rPr>
      </w:pPr>
      <w:r w:rsidRPr="006437A9">
        <w:t xml:space="preserve">Based on observation and the data analysis, </w:t>
      </w:r>
      <w:r w:rsidR="003F4727" w:rsidRPr="006437A9">
        <w:t xml:space="preserve">I </w:t>
      </w:r>
      <w:r w:rsidR="006D7962" w:rsidRPr="006437A9">
        <w:rPr>
          <w:snapToGrid w:val="0"/>
          <w:color w:val="000000"/>
          <w:lang w:eastAsia="de-DE" w:bidi="en-US"/>
        </w:rPr>
        <w:t xml:space="preserve">identified </w:t>
      </w:r>
      <w:r w:rsidR="00CF6AD3">
        <w:rPr>
          <w:snapToGrid w:val="0"/>
          <w:color w:val="000000"/>
          <w:lang w:eastAsia="de-DE" w:bidi="en-US"/>
        </w:rPr>
        <w:t>………………</w:t>
      </w:r>
    </w:p>
    <w:p w14:paraId="7DE16491" w14:textId="5AAF7DF9" w:rsidR="00CF6AD3" w:rsidRDefault="00CF6AD3" w:rsidP="00521EC8">
      <w:pPr>
        <w:spacing w:line="480" w:lineRule="auto"/>
        <w:contextualSpacing/>
        <w:jc w:val="both"/>
        <w:rPr>
          <w:snapToGrid w:val="0"/>
          <w:color w:val="000000"/>
          <w:lang w:eastAsia="de-DE" w:bidi="en-US"/>
        </w:rPr>
      </w:pPr>
      <w:r>
        <w:rPr>
          <w:snapToGrid w:val="0"/>
          <w:color w:val="000000"/>
          <w:lang w:eastAsia="de-DE" w:bidi="en-US"/>
        </w:rPr>
        <w:t>………………………………</w:t>
      </w:r>
    </w:p>
    <w:p w14:paraId="7582B210" w14:textId="04375C31" w:rsidR="00CF6AD3" w:rsidRDefault="00CF6AD3" w:rsidP="00521EC8">
      <w:pPr>
        <w:spacing w:line="480" w:lineRule="auto"/>
        <w:contextualSpacing/>
        <w:jc w:val="both"/>
        <w:rPr>
          <w:color w:val="000000" w:themeColor="text1"/>
        </w:rPr>
      </w:pPr>
      <w:r>
        <w:rPr>
          <w:snapToGrid w:val="0"/>
          <w:color w:val="000000"/>
          <w:lang w:eastAsia="de-DE" w:bidi="en-US"/>
        </w:rPr>
        <w:t>…………………………….</w:t>
      </w:r>
    </w:p>
    <w:p w14:paraId="3B0239B9" w14:textId="2BB55F8F" w:rsidR="00927972" w:rsidRPr="006437A9" w:rsidRDefault="00DD7A35" w:rsidP="004A41A2">
      <w:pPr>
        <w:spacing w:line="480" w:lineRule="auto"/>
        <w:ind w:hanging="426"/>
        <w:contextualSpacing/>
        <w:jc w:val="both"/>
      </w:pPr>
      <w:r w:rsidRPr="006437A9">
        <w:rPr>
          <w:b/>
        </w:rPr>
        <w:t>4.</w:t>
      </w:r>
      <w:r w:rsidR="009B4B91">
        <w:rPr>
          <w:b/>
        </w:rPr>
        <w:t>1.</w:t>
      </w:r>
      <w:r w:rsidRPr="006437A9">
        <w:rPr>
          <w:b/>
        </w:rPr>
        <w:t>2.</w:t>
      </w:r>
      <w:r w:rsidR="003E30E0" w:rsidRPr="006437A9">
        <w:rPr>
          <w:b/>
        </w:rPr>
        <w:t xml:space="preserve"> </w:t>
      </w:r>
      <w:r w:rsidR="00CF6AD3">
        <w:rPr>
          <w:b/>
        </w:rPr>
        <w:t>Theme / finding 2………..</w:t>
      </w:r>
    </w:p>
    <w:p w14:paraId="24DFD196" w14:textId="2E5C4210" w:rsidR="00DA0D40" w:rsidRDefault="00CF6AD3" w:rsidP="004A41A2">
      <w:pPr>
        <w:spacing w:line="48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>………………………..</w:t>
      </w:r>
    </w:p>
    <w:p w14:paraId="71EC0797" w14:textId="6D0175A3" w:rsidR="00CF6AD3" w:rsidRDefault="00CF6AD3" w:rsidP="004A41A2">
      <w:pPr>
        <w:spacing w:line="48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>………………………</w:t>
      </w:r>
    </w:p>
    <w:p w14:paraId="7EDD860C" w14:textId="136C75C5" w:rsidR="009B4B91" w:rsidRDefault="00CF6AD3" w:rsidP="004A41A2">
      <w:pPr>
        <w:spacing w:line="48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>………………………</w:t>
      </w:r>
    </w:p>
    <w:p w14:paraId="5C557ECE" w14:textId="77777777" w:rsidR="009B4B91" w:rsidRDefault="009B4B91" w:rsidP="009B4B91">
      <w:pPr>
        <w:spacing w:line="480" w:lineRule="auto"/>
        <w:ind w:left="-426"/>
        <w:contextualSpacing/>
        <w:jc w:val="both"/>
        <w:rPr>
          <w:color w:val="000000" w:themeColor="text1"/>
        </w:rPr>
      </w:pPr>
    </w:p>
    <w:p w14:paraId="6F48FA60" w14:textId="11CF0383" w:rsidR="009B4B91" w:rsidRPr="009B4B91" w:rsidRDefault="009B4B91" w:rsidP="009B4B91">
      <w:pPr>
        <w:spacing w:line="480" w:lineRule="auto"/>
        <w:ind w:left="-426"/>
        <w:contextualSpacing/>
        <w:jc w:val="both"/>
        <w:rPr>
          <w:b/>
          <w:bCs/>
          <w:color w:val="000000" w:themeColor="text1"/>
        </w:rPr>
      </w:pPr>
      <w:r w:rsidRPr="009B4B91">
        <w:rPr>
          <w:b/>
          <w:bCs/>
          <w:color w:val="000000" w:themeColor="text1"/>
        </w:rPr>
        <w:t>4.2.  Discussions</w:t>
      </w:r>
    </w:p>
    <w:p w14:paraId="53DB6F6E" w14:textId="77777777" w:rsidR="009B4B91" w:rsidRDefault="009B4B91" w:rsidP="009B4B91">
      <w:pPr>
        <w:spacing w:line="480" w:lineRule="auto"/>
        <w:ind w:left="-426"/>
        <w:contextualSpacing/>
        <w:jc w:val="both"/>
        <w:rPr>
          <w:color w:val="000000" w:themeColor="text1"/>
        </w:rPr>
      </w:pPr>
    </w:p>
    <w:p w14:paraId="77446270" w14:textId="77777777" w:rsidR="009B4B91" w:rsidRPr="006437A9" w:rsidRDefault="009B4B91" w:rsidP="009B4B91">
      <w:pPr>
        <w:spacing w:line="480" w:lineRule="auto"/>
        <w:ind w:left="-426"/>
        <w:contextualSpacing/>
        <w:jc w:val="both"/>
        <w:rPr>
          <w:color w:val="000000" w:themeColor="text1"/>
        </w:rPr>
      </w:pPr>
    </w:p>
    <w:p w14:paraId="16E90834" w14:textId="7602D6BA" w:rsidR="00012442" w:rsidRPr="006437A9" w:rsidRDefault="00E066A7" w:rsidP="000643AC">
      <w:pPr>
        <w:jc w:val="center"/>
        <w:rPr>
          <w:b/>
          <w:color w:val="000000" w:themeColor="text1"/>
        </w:rPr>
      </w:pPr>
      <w:r w:rsidRPr="006437A9">
        <w:rPr>
          <w:b/>
          <w:color w:val="000000" w:themeColor="text1"/>
        </w:rPr>
        <w:br w:type="page"/>
      </w:r>
      <w:r w:rsidR="00012442" w:rsidRPr="006437A9">
        <w:rPr>
          <w:b/>
          <w:color w:val="000000" w:themeColor="text1"/>
        </w:rPr>
        <w:lastRenderedPageBreak/>
        <w:t>CHAPTER V</w:t>
      </w:r>
    </w:p>
    <w:p w14:paraId="04EC7D00" w14:textId="046F5572" w:rsidR="00012442" w:rsidRPr="006437A9" w:rsidRDefault="00012442" w:rsidP="004834A6">
      <w:pPr>
        <w:pStyle w:val="NormalWeb"/>
        <w:spacing w:before="0" w:beforeAutospacing="0" w:after="0" w:afterAutospacing="0" w:line="360" w:lineRule="auto"/>
        <w:jc w:val="center"/>
        <w:rPr>
          <w:b/>
          <w:color w:val="000000" w:themeColor="text1"/>
        </w:rPr>
      </w:pPr>
      <w:r w:rsidRPr="006437A9">
        <w:rPr>
          <w:b/>
          <w:color w:val="000000" w:themeColor="text1"/>
        </w:rPr>
        <w:t>CONCLUSION</w:t>
      </w:r>
    </w:p>
    <w:p w14:paraId="7F35D469" w14:textId="77777777" w:rsidR="003C19D1" w:rsidRPr="006437A9" w:rsidRDefault="003C19D1" w:rsidP="00FA5342">
      <w:pPr>
        <w:pStyle w:val="NormalWeb"/>
        <w:spacing w:before="0" w:beforeAutospacing="0" w:after="0" w:afterAutospacing="0" w:line="480" w:lineRule="auto"/>
        <w:contextualSpacing/>
        <w:jc w:val="both"/>
        <w:rPr>
          <w:color w:val="000000" w:themeColor="text1"/>
        </w:rPr>
      </w:pPr>
    </w:p>
    <w:p w14:paraId="06B26647" w14:textId="3BFBC296" w:rsidR="00012442" w:rsidRPr="006437A9" w:rsidRDefault="00012442" w:rsidP="00012375">
      <w:pPr>
        <w:pStyle w:val="NormalWeb"/>
        <w:spacing w:before="0" w:beforeAutospacing="0" w:after="0" w:afterAutospacing="0" w:line="480" w:lineRule="auto"/>
        <w:ind w:hanging="426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 xml:space="preserve">5.1. </w:t>
      </w:r>
      <w:r w:rsidR="0085658D" w:rsidRPr="006437A9">
        <w:rPr>
          <w:b/>
          <w:color w:val="000000" w:themeColor="text1"/>
        </w:rPr>
        <w:t xml:space="preserve">Summary </w:t>
      </w:r>
      <w:r w:rsidR="00CF6AD3">
        <w:rPr>
          <w:b/>
          <w:color w:val="000000" w:themeColor="text1"/>
        </w:rPr>
        <w:t>of findings</w:t>
      </w:r>
    </w:p>
    <w:p w14:paraId="468D8247" w14:textId="7662E1EA" w:rsidR="00FA5342" w:rsidRPr="006437A9" w:rsidRDefault="00CF6AD3" w:rsidP="005A7BC1">
      <w:pPr>
        <w:pStyle w:val="NormalWeb"/>
        <w:spacing w:before="0" w:beforeAutospacing="0" w:after="0" w:afterAutospacing="0" w:line="480" w:lineRule="auto"/>
        <w:ind w:firstLine="426"/>
        <w:jc w:val="both"/>
        <w:rPr>
          <w:color w:val="000000" w:themeColor="text1"/>
        </w:rPr>
      </w:pPr>
      <w:r>
        <w:rPr>
          <w:color w:val="000000" w:themeColor="text1"/>
        </w:rPr>
        <w:t xml:space="preserve">Review your significance findings and </w:t>
      </w:r>
      <w:r w:rsidR="00AD706E">
        <w:rPr>
          <w:color w:val="000000" w:themeColor="text1"/>
        </w:rPr>
        <w:t xml:space="preserve">explain </w:t>
      </w:r>
      <w:r>
        <w:rPr>
          <w:color w:val="000000" w:themeColor="text1"/>
        </w:rPr>
        <w:t>how they answer your research questions……………</w:t>
      </w:r>
    </w:p>
    <w:p w14:paraId="636C65A2" w14:textId="0E1BB2AE" w:rsidR="0018265A" w:rsidRPr="006437A9" w:rsidRDefault="00012442" w:rsidP="00CF4CBD">
      <w:pPr>
        <w:pStyle w:val="NormalWeb"/>
        <w:spacing w:before="0" w:beforeAutospacing="0" w:after="0" w:afterAutospacing="0" w:line="480" w:lineRule="auto"/>
        <w:ind w:hanging="567"/>
        <w:contextualSpacing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>5.</w:t>
      </w:r>
      <w:r w:rsidR="00FA5342" w:rsidRPr="006437A9">
        <w:rPr>
          <w:b/>
          <w:color w:val="000000" w:themeColor="text1"/>
        </w:rPr>
        <w:t>3</w:t>
      </w:r>
      <w:r w:rsidRPr="006437A9">
        <w:rPr>
          <w:b/>
          <w:color w:val="000000" w:themeColor="text1"/>
        </w:rPr>
        <w:t xml:space="preserve">. </w:t>
      </w:r>
      <w:r w:rsidR="0085658D" w:rsidRPr="006437A9">
        <w:rPr>
          <w:b/>
          <w:color w:val="000000" w:themeColor="text1"/>
        </w:rPr>
        <w:t>Implication</w:t>
      </w:r>
      <w:r w:rsidR="00E876D5">
        <w:rPr>
          <w:b/>
          <w:color w:val="000000" w:themeColor="text1"/>
        </w:rPr>
        <w:t>s</w:t>
      </w:r>
      <w:r w:rsidRPr="006437A9">
        <w:rPr>
          <w:b/>
          <w:color w:val="000000" w:themeColor="text1"/>
        </w:rPr>
        <w:t xml:space="preserve"> </w:t>
      </w:r>
    </w:p>
    <w:p w14:paraId="15D1C52F" w14:textId="74AC3601" w:rsidR="00297E5C" w:rsidRPr="006437A9" w:rsidRDefault="00CF6AD3" w:rsidP="00464005">
      <w:pPr>
        <w:spacing w:line="480" w:lineRule="auto"/>
        <w:ind w:firstLine="426"/>
        <w:jc w:val="both"/>
        <w:rPr>
          <w:color w:val="212121"/>
        </w:rPr>
      </w:pPr>
      <w:r>
        <w:rPr>
          <w:color w:val="000000" w:themeColor="text1"/>
        </w:rPr>
        <w:t>From the findings, what information are most significant, and to whom will the information beneficial, and in what way?</w:t>
      </w:r>
    </w:p>
    <w:p w14:paraId="2CB2B154" w14:textId="77777777" w:rsidR="00E42D99" w:rsidRPr="006437A9" w:rsidRDefault="00E42D99" w:rsidP="00464005">
      <w:pPr>
        <w:spacing w:line="480" w:lineRule="auto"/>
        <w:ind w:firstLine="426"/>
        <w:jc w:val="both"/>
        <w:rPr>
          <w:color w:val="212121"/>
        </w:rPr>
      </w:pPr>
    </w:p>
    <w:p w14:paraId="353856BF" w14:textId="637E545E" w:rsidR="00B5546F" w:rsidRPr="006437A9" w:rsidRDefault="00132611" w:rsidP="008A0D1C">
      <w:pPr>
        <w:pStyle w:val="NormalWeb"/>
        <w:tabs>
          <w:tab w:val="left" w:pos="0"/>
        </w:tabs>
        <w:spacing w:before="0" w:beforeAutospacing="0" w:after="0" w:afterAutospacing="0" w:line="480" w:lineRule="auto"/>
        <w:ind w:hanging="426"/>
        <w:jc w:val="both"/>
        <w:rPr>
          <w:b/>
          <w:bCs/>
        </w:rPr>
      </w:pPr>
      <w:r w:rsidRPr="006437A9">
        <w:rPr>
          <w:b/>
          <w:color w:val="000000" w:themeColor="text1"/>
        </w:rPr>
        <w:t>5.</w:t>
      </w:r>
      <w:r w:rsidR="00BD1C67" w:rsidRPr="006437A9">
        <w:rPr>
          <w:b/>
          <w:color w:val="000000" w:themeColor="text1"/>
        </w:rPr>
        <w:t>4</w:t>
      </w:r>
      <w:r w:rsidRPr="006437A9">
        <w:rPr>
          <w:b/>
          <w:color w:val="000000" w:themeColor="text1"/>
        </w:rPr>
        <w:t>. Limitation</w:t>
      </w:r>
      <w:r w:rsidR="00A60B1A" w:rsidRPr="006437A9">
        <w:rPr>
          <w:b/>
          <w:color w:val="000000" w:themeColor="text1"/>
        </w:rPr>
        <w:t>s</w:t>
      </w:r>
      <w:r w:rsidR="00B5546F" w:rsidRPr="006437A9">
        <w:rPr>
          <w:b/>
          <w:color w:val="000000" w:themeColor="text1"/>
        </w:rPr>
        <w:t xml:space="preserve"> and</w:t>
      </w:r>
      <w:r w:rsidRPr="006437A9">
        <w:rPr>
          <w:b/>
          <w:color w:val="000000" w:themeColor="text1"/>
        </w:rPr>
        <w:t xml:space="preserve"> R</w:t>
      </w:r>
      <w:r w:rsidRPr="006437A9">
        <w:rPr>
          <w:b/>
          <w:bCs/>
        </w:rPr>
        <w:t>ecommendations</w:t>
      </w:r>
      <w:r w:rsidR="00CF6AD3">
        <w:rPr>
          <w:b/>
          <w:bCs/>
        </w:rPr>
        <w:t xml:space="preserve"> for future research</w:t>
      </w:r>
    </w:p>
    <w:p w14:paraId="4B1AD08D" w14:textId="4337C52C" w:rsidR="00012442" w:rsidRPr="006437A9" w:rsidRDefault="00B5546F" w:rsidP="008A0D1C">
      <w:pPr>
        <w:pStyle w:val="NormalWeb"/>
        <w:spacing w:before="0" w:beforeAutospacing="0" w:after="0" w:afterAutospacing="0" w:line="480" w:lineRule="auto"/>
        <w:contextualSpacing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>5.</w:t>
      </w:r>
      <w:r w:rsidR="00BD1C67" w:rsidRPr="006437A9">
        <w:rPr>
          <w:b/>
          <w:color w:val="000000" w:themeColor="text1"/>
        </w:rPr>
        <w:t>4</w:t>
      </w:r>
      <w:r w:rsidRPr="006437A9">
        <w:rPr>
          <w:b/>
          <w:color w:val="000000" w:themeColor="text1"/>
        </w:rPr>
        <w:t>.1</w:t>
      </w:r>
      <w:r w:rsidR="00621671" w:rsidRPr="006437A9">
        <w:rPr>
          <w:b/>
          <w:color w:val="000000" w:themeColor="text1"/>
        </w:rPr>
        <w:t>.</w:t>
      </w:r>
      <w:r w:rsidRPr="006437A9">
        <w:rPr>
          <w:b/>
          <w:color w:val="000000" w:themeColor="text1"/>
        </w:rPr>
        <w:t xml:space="preserve"> Limitation</w:t>
      </w:r>
      <w:r w:rsidR="00012442" w:rsidRPr="006437A9">
        <w:rPr>
          <w:b/>
          <w:color w:val="000000" w:themeColor="text1"/>
        </w:rPr>
        <w:t xml:space="preserve"> </w:t>
      </w:r>
      <w:r w:rsidR="00CF6AD3">
        <w:rPr>
          <w:b/>
          <w:color w:val="000000" w:themeColor="text1"/>
        </w:rPr>
        <w:t>of the study</w:t>
      </w:r>
      <w:r w:rsidR="00012442" w:rsidRPr="006437A9">
        <w:t xml:space="preserve"> </w:t>
      </w:r>
    </w:p>
    <w:p w14:paraId="738C5CDE" w14:textId="6F6A0AE0" w:rsidR="00574420" w:rsidRPr="006437A9" w:rsidRDefault="00CF6AD3" w:rsidP="008A0D1C">
      <w:pPr>
        <w:spacing w:line="480" w:lineRule="auto"/>
        <w:ind w:firstLine="426"/>
        <w:contextualSpacing/>
        <w:jc w:val="both"/>
      </w:pPr>
      <w:r>
        <w:t>Mention 2 or 3 limitation and explain how future research can address these limitations.</w:t>
      </w:r>
    </w:p>
    <w:p w14:paraId="3227A4BC" w14:textId="00777EC8" w:rsidR="00521831" w:rsidRPr="006437A9" w:rsidRDefault="00667F14" w:rsidP="00E066A7">
      <w:pPr>
        <w:spacing w:before="100" w:beforeAutospacing="1" w:after="100" w:afterAutospacing="1" w:line="480" w:lineRule="auto"/>
        <w:ind w:firstLine="426"/>
        <w:jc w:val="center"/>
      </w:pPr>
      <w:r w:rsidRPr="006437A9">
        <w:rPr>
          <w:b/>
        </w:rPr>
        <w:br w:type="page"/>
      </w:r>
    </w:p>
    <w:p w14:paraId="61033C54" w14:textId="117589C2" w:rsidR="000A33B3" w:rsidRPr="006437A9" w:rsidRDefault="00ED2462" w:rsidP="006C0CFA">
      <w:pPr>
        <w:rPr>
          <w:b/>
        </w:rPr>
      </w:pPr>
      <w:r w:rsidRPr="006437A9">
        <w:rPr>
          <w:b/>
        </w:rPr>
        <w:lastRenderedPageBreak/>
        <w:t>REFERENCES</w:t>
      </w:r>
      <w:r w:rsidR="00CF6AD3">
        <w:rPr>
          <w:b/>
        </w:rPr>
        <w:t xml:space="preserve"> </w:t>
      </w:r>
      <w:r w:rsidR="00CF6AD3" w:rsidRPr="00CF6AD3">
        <w:rPr>
          <w:b/>
          <w:highlight w:val="yellow"/>
        </w:rPr>
        <w:t>(APA 7</w:t>
      </w:r>
      <w:r w:rsidR="00CF6AD3" w:rsidRPr="00CF6AD3">
        <w:rPr>
          <w:b/>
          <w:highlight w:val="yellow"/>
          <w:vertAlign w:val="superscript"/>
        </w:rPr>
        <w:t>th</w:t>
      </w:r>
      <w:r w:rsidR="00CF6AD3" w:rsidRPr="00CF6AD3">
        <w:rPr>
          <w:b/>
          <w:highlight w:val="yellow"/>
        </w:rPr>
        <w:t xml:space="preserve"> edition)</w:t>
      </w:r>
    </w:p>
    <w:p w14:paraId="520FF1DC" w14:textId="77777777" w:rsidR="006C0CFA" w:rsidRPr="006437A9" w:rsidRDefault="006C0CFA" w:rsidP="00CE6152">
      <w:pPr>
        <w:ind w:hanging="142"/>
        <w:rPr>
          <w:color w:val="000000" w:themeColor="text1"/>
        </w:rPr>
      </w:pPr>
    </w:p>
    <w:p w14:paraId="1D4B04C4" w14:textId="4EA3D34A" w:rsidR="00CD6DC3" w:rsidRDefault="00CD6DC3" w:rsidP="00CD6DC3">
      <w:pPr>
        <w:widowControl w:val="0"/>
        <w:autoSpaceDE w:val="0"/>
        <w:autoSpaceDN w:val="0"/>
        <w:adjustRightInd w:val="0"/>
        <w:spacing w:before="100" w:after="100" w:line="480" w:lineRule="auto"/>
        <w:ind w:left="480" w:hanging="480"/>
        <w:jc w:val="center"/>
        <w:rPr>
          <w:b/>
        </w:rPr>
      </w:pPr>
    </w:p>
    <w:p w14:paraId="7DEDAC40" w14:textId="77777777" w:rsidR="00CD6DC3" w:rsidRDefault="00CD6DC3">
      <w:pPr>
        <w:rPr>
          <w:b/>
        </w:rPr>
      </w:pPr>
      <w:r>
        <w:rPr>
          <w:b/>
        </w:rPr>
        <w:br w:type="page"/>
      </w:r>
    </w:p>
    <w:p w14:paraId="141031A4" w14:textId="40FD9F94" w:rsidR="00CD6DC3" w:rsidRPr="009777CB" w:rsidRDefault="00CD6DC3" w:rsidP="00CD6DC3">
      <w:pPr>
        <w:spacing w:line="360" w:lineRule="auto"/>
      </w:pPr>
      <w:r w:rsidRPr="00D676C0">
        <w:rPr>
          <w:b/>
          <w:lang w:val="en-US"/>
        </w:rPr>
        <w:lastRenderedPageBreak/>
        <w:t>A</w:t>
      </w:r>
      <w:r w:rsidR="00CF6AD3">
        <w:rPr>
          <w:b/>
          <w:lang w:val="en-US"/>
        </w:rPr>
        <w:t xml:space="preserve">PPENDIX </w:t>
      </w:r>
      <w:r w:rsidR="006001B4">
        <w:rPr>
          <w:b/>
          <w:lang w:val="en-US"/>
        </w:rPr>
        <w:t>A</w:t>
      </w:r>
      <w:r>
        <w:rPr>
          <w:b/>
          <w:lang w:val="en-US"/>
        </w:rPr>
        <w:t>:</w:t>
      </w:r>
      <w:r w:rsidRPr="00D676C0">
        <w:rPr>
          <w:b/>
          <w:lang w:val="en-US"/>
        </w:rPr>
        <w:t xml:space="preserve"> Survey Items</w:t>
      </w:r>
    </w:p>
    <w:p w14:paraId="4C4D2849" w14:textId="77777777" w:rsidR="00CD6DC3" w:rsidRPr="000E367B" w:rsidRDefault="00CD6DC3" w:rsidP="00CD6DC3">
      <w:pPr>
        <w:spacing w:line="360" w:lineRule="auto"/>
        <w:jc w:val="center"/>
        <w:outlineLvl w:val="0"/>
        <w:rPr>
          <w:b/>
        </w:rPr>
      </w:pPr>
      <w:r w:rsidRPr="000E367B">
        <w:rPr>
          <w:b/>
        </w:rPr>
        <w:t>ANGKET PENELITIAN</w:t>
      </w:r>
    </w:p>
    <w:p w14:paraId="64DC2F94" w14:textId="50185B29" w:rsidR="00CD6DC3" w:rsidRDefault="00CF6AD3" w:rsidP="00CD6DC3">
      <w:pPr>
        <w:spacing w:line="480" w:lineRule="auto"/>
        <w:rPr>
          <w:b/>
          <w:lang w:val="en-US"/>
        </w:rPr>
      </w:pPr>
      <w:r>
        <w:rPr>
          <w:b/>
          <w:lang w:val="en-US"/>
        </w:rPr>
        <w:t>………………….</w:t>
      </w:r>
    </w:p>
    <w:p w14:paraId="078A4608" w14:textId="77777777" w:rsidR="00CF6AD3" w:rsidRDefault="00CF6AD3" w:rsidP="00CD6DC3">
      <w:pPr>
        <w:spacing w:line="480" w:lineRule="auto"/>
        <w:rPr>
          <w:b/>
          <w:lang w:val="en-US"/>
        </w:rPr>
      </w:pPr>
    </w:p>
    <w:p w14:paraId="3A0F6AD6" w14:textId="7C825E84" w:rsidR="00CF6AD3" w:rsidRDefault="00CF6AD3">
      <w:pPr>
        <w:rPr>
          <w:b/>
          <w:lang w:val="en-US"/>
        </w:rPr>
      </w:pPr>
      <w:r>
        <w:rPr>
          <w:b/>
          <w:lang w:val="en-US"/>
        </w:rPr>
        <w:br w:type="page"/>
      </w:r>
    </w:p>
    <w:p w14:paraId="3070F8CC" w14:textId="77777777" w:rsidR="00CF6AD3" w:rsidRPr="00D676C0" w:rsidRDefault="00CF6AD3" w:rsidP="00CD6DC3">
      <w:pPr>
        <w:spacing w:line="480" w:lineRule="auto"/>
        <w:rPr>
          <w:b/>
          <w:lang w:val="en-US"/>
        </w:rPr>
      </w:pPr>
    </w:p>
    <w:p w14:paraId="1B896A76" w14:textId="06F19F09" w:rsidR="00CD6DC3" w:rsidRPr="0071435A" w:rsidRDefault="006001B4" w:rsidP="006001B4">
      <w:pPr>
        <w:rPr>
          <w:b/>
          <w:lang w:val="en-US"/>
        </w:rPr>
      </w:pPr>
      <w:r>
        <w:rPr>
          <w:b/>
          <w:lang w:val="en-US"/>
        </w:rPr>
        <w:t xml:space="preserve">APPENDIX B: </w:t>
      </w:r>
      <w:r w:rsidR="00CD6DC3" w:rsidRPr="0071435A">
        <w:rPr>
          <w:b/>
          <w:lang w:val="en-US"/>
        </w:rPr>
        <w:t>Interview Scripts</w:t>
      </w:r>
      <w:r w:rsidR="00CD6DC3">
        <w:rPr>
          <w:b/>
          <w:lang w:val="en-US"/>
        </w:rPr>
        <w:t xml:space="preserve"> for Instructors</w:t>
      </w:r>
    </w:p>
    <w:p w14:paraId="01C601A5" w14:textId="77777777" w:rsidR="00CD6DC3" w:rsidRPr="0071435A" w:rsidRDefault="00CD6DC3" w:rsidP="00CD6DC3">
      <w:pPr>
        <w:spacing w:line="276" w:lineRule="auto"/>
        <w:rPr>
          <w:b/>
          <w:color w:val="000000" w:themeColor="text1"/>
          <w:sz w:val="28"/>
          <w:szCs w:val="28"/>
        </w:rPr>
      </w:pPr>
    </w:p>
    <w:p w14:paraId="4D778760" w14:textId="77777777" w:rsidR="00433E03" w:rsidRPr="006437A9" w:rsidRDefault="00433E03" w:rsidP="00433E03">
      <w:pPr>
        <w:jc w:val="center"/>
        <w:rPr>
          <w:b/>
          <w:color w:val="000000" w:themeColor="text1"/>
        </w:rPr>
      </w:pPr>
      <w:r w:rsidRPr="006437A9">
        <w:rPr>
          <w:b/>
          <w:color w:val="000000" w:themeColor="text1"/>
        </w:rPr>
        <w:t xml:space="preserve">TRANSLINGUAL PRACTICE </w:t>
      </w:r>
      <w:r>
        <w:rPr>
          <w:b/>
          <w:color w:val="000000" w:themeColor="text1"/>
        </w:rPr>
        <w:t xml:space="preserve">OF DIGITAL </w:t>
      </w:r>
      <w:r w:rsidRPr="006437A9">
        <w:rPr>
          <w:b/>
          <w:color w:val="000000" w:themeColor="text1"/>
        </w:rPr>
        <w:t>EFL REMOTE LEARNING INTERACTIONS</w:t>
      </w:r>
      <w:r>
        <w:rPr>
          <w:b/>
          <w:color w:val="000000" w:themeColor="text1"/>
        </w:rPr>
        <w:t xml:space="preserve"> AT A</w:t>
      </w:r>
      <w:r w:rsidRPr="006437A9">
        <w:rPr>
          <w:b/>
          <w:color w:val="000000" w:themeColor="text1"/>
        </w:rPr>
        <w:t xml:space="preserve">N INDONESIAN TERTIARY LEVEL </w:t>
      </w:r>
    </w:p>
    <w:p w14:paraId="5A700184" w14:textId="77777777" w:rsidR="00CD6DC3" w:rsidRDefault="00CD6DC3" w:rsidP="00433E03">
      <w:pPr>
        <w:rPr>
          <w:b/>
          <w:lang w:val="en-US"/>
        </w:rPr>
      </w:pPr>
    </w:p>
    <w:p w14:paraId="15F7040A" w14:textId="77777777" w:rsidR="00CD6DC3" w:rsidRDefault="00CD6DC3" w:rsidP="00CD6DC3">
      <w:pPr>
        <w:rPr>
          <w:b/>
          <w:lang w:val="en-US"/>
        </w:rPr>
      </w:pPr>
      <w:r>
        <w:rPr>
          <w:b/>
          <w:lang w:val="en-US"/>
        </w:rPr>
        <w:t>Instructions:</w:t>
      </w:r>
    </w:p>
    <w:p w14:paraId="4062BA5E" w14:textId="77777777" w:rsidR="00CD6DC3" w:rsidRPr="007D494B" w:rsidRDefault="00CD6DC3" w:rsidP="00CD6DC3">
      <w:pPr>
        <w:pStyle w:val="NormalWeb"/>
      </w:pPr>
      <w:r w:rsidRPr="0071435A">
        <w:t xml:space="preserve">Please answer the following questions </w:t>
      </w:r>
      <w:r>
        <w:t>about translingual practices in EFL remote learning interactions</w:t>
      </w:r>
      <w:r w:rsidRPr="0071435A">
        <w:t>.</w:t>
      </w:r>
    </w:p>
    <w:p w14:paraId="09993117" w14:textId="2D8D535F" w:rsidR="00CD6DC3" w:rsidRPr="005A0DCF" w:rsidRDefault="00CF6AD3" w:rsidP="00CF6AD3">
      <w:pPr>
        <w:pStyle w:val="ListParagraph"/>
        <w:tabs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ind w:left="0"/>
        <w:rPr>
          <w:color w:val="202124"/>
        </w:rPr>
      </w:pPr>
      <w:r>
        <w:rPr>
          <w:lang w:val="en-US"/>
        </w:rPr>
        <w:t>……………………….</w:t>
      </w:r>
    </w:p>
    <w:p w14:paraId="062ADBFF" w14:textId="16761734" w:rsidR="00CD6DC3" w:rsidRPr="0071435A" w:rsidRDefault="00CD6DC3" w:rsidP="00CD6DC3">
      <w:pPr>
        <w:spacing w:line="276" w:lineRule="auto"/>
        <w:rPr>
          <w:b/>
          <w:lang w:val="en-US"/>
        </w:rPr>
      </w:pPr>
      <w:r>
        <w:rPr>
          <w:b/>
          <w:lang w:val="en-US"/>
        </w:rPr>
        <w:br w:type="page"/>
      </w:r>
      <w:r w:rsidRPr="0071435A">
        <w:rPr>
          <w:b/>
          <w:lang w:val="en-US"/>
        </w:rPr>
        <w:lastRenderedPageBreak/>
        <w:t xml:space="preserve">APPENDIX </w:t>
      </w:r>
      <w:r w:rsidR="00CF6AD3">
        <w:rPr>
          <w:b/>
          <w:lang w:val="en-US"/>
        </w:rPr>
        <w:t>C</w:t>
      </w:r>
      <w:r w:rsidR="00B60C5A">
        <w:rPr>
          <w:b/>
          <w:lang w:val="en-US"/>
        </w:rPr>
        <w:t>:</w:t>
      </w:r>
      <w:r w:rsidR="006001B4">
        <w:rPr>
          <w:b/>
          <w:lang w:val="en-US"/>
        </w:rPr>
        <w:t xml:space="preserve"> </w:t>
      </w:r>
      <w:r w:rsidRPr="0071435A">
        <w:rPr>
          <w:b/>
          <w:lang w:val="en-US"/>
        </w:rPr>
        <w:t>Interview Scripts</w:t>
      </w:r>
      <w:r>
        <w:rPr>
          <w:b/>
          <w:lang w:val="en-US"/>
        </w:rPr>
        <w:t xml:space="preserve"> for Students</w:t>
      </w:r>
    </w:p>
    <w:p w14:paraId="35468148" w14:textId="77777777" w:rsidR="00CD6DC3" w:rsidRPr="0071435A" w:rsidRDefault="00CD6DC3" w:rsidP="00CD6DC3">
      <w:pPr>
        <w:spacing w:line="276" w:lineRule="auto"/>
        <w:rPr>
          <w:b/>
          <w:color w:val="000000" w:themeColor="text1"/>
          <w:sz w:val="28"/>
          <w:szCs w:val="28"/>
        </w:rPr>
      </w:pPr>
    </w:p>
    <w:p w14:paraId="4ACCC5DC" w14:textId="77777777" w:rsidR="00433E03" w:rsidRPr="006437A9" w:rsidRDefault="00433E03" w:rsidP="00433E03">
      <w:pPr>
        <w:jc w:val="center"/>
        <w:rPr>
          <w:b/>
          <w:color w:val="000000" w:themeColor="text1"/>
        </w:rPr>
      </w:pPr>
      <w:r w:rsidRPr="006437A9">
        <w:rPr>
          <w:b/>
          <w:color w:val="000000" w:themeColor="text1"/>
        </w:rPr>
        <w:t xml:space="preserve">TRANSLINGUAL PRACTICE </w:t>
      </w:r>
      <w:r>
        <w:rPr>
          <w:b/>
          <w:color w:val="000000" w:themeColor="text1"/>
        </w:rPr>
        <w:t xml:space="preserve">OF DIGITAL </w:t>
      </w:r>
      <w:r w:rsidRPr="006437A9">
        <w:rPr>
          <w:b/>
          <w:color w:val="000000" w:themeColor="text1"/>
        </w:rPr>
        <w:t>EFL REMOTE LEARNING INTERACTIONS</w:t>
      </w:r>
      <w:r>
        <w:rPr>
          <w:b/>
          <w:color w:val="000000" w:themeColor="text1"/>
        </w:rPr>
        <w:t xml:space="preserve"> AT A</w:t>
      </w:r>
      <w:r w:rsidRPr="006437A9">
        <w:rPr>
          <w:b/>
          <w:color w:val="000000" w:themeColor="text1"/>
        </w:rPr>
        <w:t xml:space="preserve">N INDONESIAN TERTIARY LEVEL </w:t>
      </w:r>
    </w:p>
    <w:p w14:paraId="133223BB" w14:textId="77777777" w:rsidR="00CD6DC3" w:rsidRDefault="00CD6DC3" w:rsidP="00433E03">
      <w:pPr>
        <w:spacing w:line="360" w:lineRule="auto"/>
        <w:rPr>
          <w:b/>
          <w:lang w:val="en-US"/>
        </w:rPr>
      </w:pPr>
    </w:p>
    <w:p w14:paraId="0591676C" w14:textId="77777777" w:rsidR="00CD6DC3" w:rsidRDefault="00CD6DC3" w:rsidP="00CD6DC3">
      <w:pPr>
        <w:spacing w:line="360" w:lineRule="auto"/>
        <w:rPr>
          <w:b/>
          <w:lang w:val="en-US"/>
        </w:rPr>
      </w:pPr>
      <w:r>
        <w:rPr>
          <w:b/>
          <w:lang w:val="en-US"/>
        </w:rPr>
        <w:t>Instructions:</w:t>
      </w:r>
    </w:p>
    <w:p w14:paraId="36394D56" w14:textId="77777777" w:rsidR="00CD6DC3" w:rsidRPr="007820F2" w:rsidRDefault="00CD6DC3" w:rsidP="00CD6DC3">
      <w:pPr>
        <w:pStyle w:val="NormalWeb"/>
      </w:pPr>
      <w:r w:rsidRPr="0071435A">
        <w:t>Please answer the following questions</w:t>
      </w:r>
      <w:r>
        <w:t xml:space="preserve"> about EFL remote learning interactions</w:t>
      </w:r>
      <w:r w:rsidRPr="0071435A">
        <w:t>.</w:t>
      </w:r>
    </w:p>
    <w:p w14:paraId="064A9CFB" w14:textId="718E9001" w:rsidR="00CD6DC3" w:rsidRDefault="00CF6AD3" w:rsidP="00CD6D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76" w:lineRule="auto"/>
        <w:rPr>
          <w:color w:val="202124"/>
        </w:rPr>
      </w:pPr>
      <w:r>
        <w:rPr>
          <w:color w:val="202124"/>
        </w:rPr>
        <w:t>…………………………</w:t>
      </w:r>
    </w:p>
    <w:p w14:paraId="7774F1DE" w14:textId="77777777" w:rsidR="00CD6DC3" w:rsidRDefault="00CD6DC3" w:rsidP="00CD6D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76" w:lineRule="auto"/>
        <w:rPr>
          <w:color w:val="202124"/>
        </w:rPr>
      </w:pPr>
    </w:p>
    <w:p w14:paraId="57A77797" w14:textId="77777777" w:rsidR="00CD6DC3" w:rsidRPr="00CD6DC3" w:rsidRDefault="00CD6DC3" w:rsidP="00CD6DC3">
      <w:pPr>
        <w:widowControl w:val="0"/>
        <w:autoSpaceDE w:val="0"/>
        <w:autoSpaceDN w:val="0"/>
        <w:adjustRightInd w:val="0"/>
        <w:spacing w:before="100" w:after="100" w:line="480" w:lineRule="auto"/>
        <w:ind w:left="480" w:hanging="480"/>
        <w:jc w:val="center"/>
        <w:rPr>
          <w:b/>
        </w:rPr>
      </w:pPr>
    </w:p>
    <w:sectPr w:rsidR="00CD6DC3" w:rsidRPr="00CD6DC3" w:rsidSect="00245EE0">
      <w:pgSz w:w="11900" w:h="16840"/>
      <w:pgMar w:top="2268" w:right="1701" w:bottom="1701" w:left="2268" w:header="709" w:footer="709" w:gutter="0"/>
      <w:pgNumType w:start="1" w:chapStyle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169AD44" w14:textId="77777777" w:rsidR="00875DBD" w:rsidRDefault="00875DBD" w:rsidP="00BF0F1C">
      <w:r>
        <w:separator/>
      </w:r>
    </w:p>
  </w:endnote>
  <w:endnote w:type="continuationSeparator" w:id="0">
    <w:p w14:paraId="3D24D16B" w14:textId="77777777" w:rsidR="00875DBD" w:rsidRDefault="00875DBD" w:rsidP="00BF0F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7546E0A" w14:textId="77777777" w:rsidR="008D4A4D" w:rsidRDefault="008D4A4D" w:rsidP="00304C80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D0E3852" w14:textId="77777777" w:rsidR="008D4A4D" w:rsidRDefault="008D4A4D" w:rsidP="00304C80">
    <w:pPr>
      <w:pStyle w:val="Footer"/>
      <w:ind w:right="360"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2011558363"/>
      <w:docPartObj>
        <w:docPartGallery w:val="Page Numbers (Bottom of Page)"/>
        <w:docPartUnique/>
      </w:docPartObj>
    </w:sdtPr>
    <w:sdtContent>
      <w:p w14:paraId="26D42D83" w14:textId="4445D550" w:rsidR="008D4A4D" w:rsidRDefault="008D4A4D" w:rsidP="00304C8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63054A">
          <w:rPr>
            <w:rStyle w:val="PageNumber"/>
            <w:noProof/>
          </w:rPr>
          <w:t>214</w:t>
        </w:r>
        <w:r>
          <w:rPr>
            <w:rStyle w:val="PageNumber"/>
          </w:rPr>
          <w:fldChar w:fldCharType="end"/>
        </w:r>
      </w:p>
    </w:sdtContent>
  </w:sdt>
  <w:p w14:paraId="3729824F" w14:textId="6DC92204" w:rsidR="008D4A4D" w:rsidRDefault="008D4A4D" w:rsidP="00304C80">
    <w:pPr>
      <w:pStyle w:val="Footer"/>
      <w:framePr w:wrap="around" w:vAnchor="text" w:hAnchor="margin" w:xAlign="center" w:y="1"/>
      <w:ind w:right="360"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2C70F86" w14:textId="77777777" w:rsidR="00875DBD" w:rsidRDefault="00875DBD" w:rsidP="00BF0F1C">
      <w:r>
        <w:separator/>
      </w:r>
    </w:p>
  </w:footnote>
  <w:footnote w:type="continuationSeparator" w:id="0">
    <w:p w14:paraId="10ABE744" w14:textId="77777777" w:rsidR="00875DBD" w:rsidRDefault="00875DBD" w:rsidP="00BF0F1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181702488"/>
      <w:docPartObj>
        <w:docPartGallery w:val="Page Numbers (Top of Page)"/>
        <w:docPartUnique/>
      </w:docPartObj>
    </w:sdtPr>
    <w:sdtContent>
      <w:p w14:paraId="0934FEEB" w14:textId="75CBB6FB" w:rsidR="008D4A4D" w:rsidRDefault="008D4A4D" w:rsidP="00615B4F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sdt>
    <w:sdtPr>
      <w:rPr>
        <w:rStyle w:val="PageNumber"/>
      </w:rPr>
      <w:id w:val="-544518054"/>
      <w:docPartObj>
        <w:docPartGallery w:val="Page Numbers (Top of Page)"/>
        <w:docPartUnique/>
      </w:docPartObj>
    </w:sdtPr>
    <w:sdtContent>
      <w:p w14:paraId="294A869A" w14:textId="317EFD40" w:rsidR="008D4A4D" w:rsidRDefault="008D4A4D" w:rsidP="00F53A33">
        <w:pPr>
          <w:pStyle w:val="Header"/>
          <w:framePr w:wrap="none" w:vAnchor="text" w:hAnchor="margin" w:xAlign="right" w:y="1"/>
          <w:ind w:right="360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9826EE0" w14:textId="77777777" w:rsidR="008D4A4D" w:rsidRDefault="008D4A4D" w:rsidP="00F53A3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98F5302" w14:textId="5A0676B0" w:rsidR="008D4A4D" w:rsidRDefault="008D4A4D" w:rsidP="00615B4F">
    <w:pPr>
      <w:pStyle w:val="Header"/>
      <w:framePr w:wrap="none" w:vAnchor="text" w:hAnchor="margin" w:xAlign="right" w:y="1"/>
      <w:rPr>
        <w:rStyle w:val="PageNumber"/>
      </w:rPr>
    </w:pPr>
  </w:p>
  <w:p w14:paraId="684AE927" w14:textId="3EF9990A" w:rsidR="008D4A4D" w:rsidRDefault="008D4A4D" w:rsidP="00F53A33">
    <w:pPr>
      <w:pStyle w:val="Header"/>
      <w:framePr w:wrap="none" w:vAnchor="text" w:hAnchor="margin" w:xAlign="right" w:y="1"/>
      <w:ind w:right="360"/>
      <w:rPr>
        <w:rStyle w:val="PageNumber"/>
      </w:rPr>
    </w:pPr>
  </w:p>
  <w:p w14:paraId="163E0C74" w14:textId="77777777" w:rsidR="008D4A4D" w:rsidRDefault="008D4A4D" w:rsidP="00F53A33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5600FB"/>
    <w:multiLevelType w:val="hybridMultilevel"/>
    <w:tmpl w:val="ADD8DD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6345B9"/>
    <w:multiLevelType w:val="multilevel"/>
    <w:tmpl w:val="0AA0187A"/>
    <w:lvl w:ilvl="0">
      <w:start w:val="4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2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43A5409"/>
    <w:multiLevelType w:val="hybridMultilevel"/>
    <w:tmpl w:val="7028514A"/>
    <w:lvl w:ilvl="0" w:tplc="D788F9DE">
      <w:start w:val="1"/>
      <w:numFmt w:val="lowerLetter"/>
      <w:lvlText w:val="%1."/>
      <w:lvlJc w:val="left"/>
      <w:pPr>
        <w:ind w:left="1016" w:hanging="360"/>
      </w:pPr>
      <w:rPr>
        <w:strike w:val="0"/>
      </w:rPr>
    </w:lvl>
    <w:lvl w:ilvl="1" w:tplc="04090019" w:tentative="1">
      <w:start w:val="1"/>
      <w:numFmt w:val="lowerLetter"/>
      <w:lvlText w:val="%2."/>
      <w:lvlJc w:val="left"/>
      <w:pPr>
        <w:ind w:left="1736" w:hanging="360"/>
      </w:pPr>
    </w:lvl>
    <w:lvl w:ilvl="2" w:tplc="0409001B" w:tentative="1">
      <w:start w:val="1"/>
      <w:numFmt w:val="lowerRoman"/>
      <w:lvlText w:val="%3."/>
      <w:lvlJc w:val="right"/>
      <w:pPr>
        <w:ind w:left="2456" w:hanging="180"/>
      </w:pPr>
    </w:lvl>
    <w:lvl w:ilvl="3" w:tplc="0409000F" w:tentative="1">
      <w:start w:val="1"/>
      <w:numFmt w:val="decimal"/>
      <w:lvlText w:val="%4."/>
      <w:lvlJc w:val="left"/>
      <w:pPr>
        <w:ind w:left="3176" w:hanging="360"/>
      </w:pPr>
    </w:lvl>
    <w:lvl w:ilvl="4" w:tplc="04090019" w:tentative="1">
      <w:start w:val="1"/>
      <w:numFmt w:val="lowerLetter"/>
      <w:lvlText w:val="%5."/>
      <w:lvlJc w:val="left"/>
      <w:pPr>
        <w:ind w:left="3896" w:hanging="360"/>
      </w:pPr>
    </w:lvl>
    <w:lvl w:ilvl="5" w:tplc="0409001B" w:tentative="1">
      <w:start w:val="1"/>
      <w:numFmt w:val="lowerRoman"/>
      <w:lvlText w:val="%6."/>
      <w:lvlJc w:val="right"/>
      <w:pPr>
        <w:ind w:left="4616" w:hanging="180"/>
      </w:pPr>
    </w:lvl>
    <w:lvl w:ilvl="6" w:tplc="0409000F" w:tentative="1">
      <w:start w:val="1"/>
      <w:numFmt w:val="decimal"/>
      <w:lvlText w:val="%7."/>
      <w:lvlJc w:val="left"/>
      <w:pPr>
        <w:ind w:left="5336" w:hanging="360"/>
      </w:pPr>
    </w:lvl>
    <w:lvl w:ilvl="7" w:tplc="04090019" w:tentative="1">
      <w:start w:val="1"/>
      <w:numFmt w:val="lowerLetter"/>
      <w:lvlText w:val="%8."/>
      <w:lvlJc w:val="left"/>
      <w:pPr>
        <w:ind w:left="6056" w:hanging="360"/>
      </w:pPr>
    </w:lvl>
    <w:lvl w:ilvl="8" w:tplc="0409001B" w:tentative="1">
      <w:start w:val="1"/>
      <w:numFmt w:val="lowerRoman"/>
      <w:lvlText w:val="%9."/>
      <w:lvlJc w:val="right"/>
      <w:pPr>
        <w:ind w:left="6776" w:hanging="180"/>
      </w:pPr>
    </w:lvl>
  </w:abstractNum>
  <w:abstractNum w:abstractNumId="3" w15:restartNumberingAfterBreak="0">
    <w:nsid w:val="071434F2"/>
    <w:multiLevelType w:val="multilevel"/>
    <w:tmpl w:val="0A40BCAE"/>
    <w:lvl w:ilvl="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3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0778441A"/>
    <w:multiLevelType w:val="hybridMultilevel"/>
    <w:tmpl w:val="0928AB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8E57B4B"/>
    <w:multiLevelType w:val="hybridMultilevel"/>
    <w:tmpl w:val="29FE69AC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B6D0C6E"/>
    <w:multiLevelType w:val="multilevel"/>
    <w:tmpl w:val="FFF4FB30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0D647533"/>
    <w:multiLevelType w:val="hybridMultilevel"/>
    <w:tmpl w:val="D1E60EEA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>
      <w:start w:val="1"/>
      <w:numFmt w:val="lowerLetter"/>
      <w:lvlText w:val="%2."/>
      <w:lvlJc w:val="left"/>
      <w:pPr>
        <w:ind w:left="3283" w:hanging="360"/>
      </w:pPr>
    </w:lvl>
    <w:lvl w:ilvl="2" w:tplc="0409001B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8" w15:restartNumberingAfterBreak="0">
    <w:nsid w:val="150B72E3"/>
    <w:multiLevelType w:val="multilevel"/>
    <w:tmpl w:val="9F02986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."/>
      <w:lvlJc w:val="left"/>
      <w:pPr>
        <w:ind w:left="960" w:hanging="60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1DB96C9E"/>
    <w:multiLevelType w:val="multilevel"/>
    <w:tmpl w:val="63F046E8"/>
    <w:lvl w:ilvl="0">
      <w:start w:val="4"/>
      <w:numFmt w:val="decimal"/>
      <w:lvlText w:val="%1."/>
      <w:lvlJc w:val="left"/>
      <w:pPr>
        <w:ind w:left="540" w:hanging="540"/>
      </w:pPr>
      <w:rPr>
        <w:rFonts w:ascii="Times New Roman" w:hAnsi="Times New Roman" w:cs="Times New Roman" w:hint="default"/>
        <w:b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ascii="Times New Roman" w:hAnsi="Times New Roman" w:cs="Times New Roman"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ascii="Times New Roman" w:hAnsi="Times New Roman" w:cs="Times New Roman" w:hint="default"/>
        <w:b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ascii="Times New Roman" w:hAnsi="Times New Roman" w:cs="Times New Roman"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ascii="Times New Roman" w:hAnsi="Times New Roman" w:cs="Times New Roman" w:hint="default"/>
        <w:b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ascii="Times New Roman" w:hAnsi="Times New Roman" w:cs="Times New Roman"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ascii="Times New Roman" w:hAnsi="Times New Roman" w:cs="Times New Roman" w:hint="default"/>
        <w:b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ascii="Times New Roman" w:hAnsi="Times New Roman" w:cs="Times New Roman"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ascii="Times New Roman" w:hAnsi="Times New Roman" w:cs="Times New Roman" w:hint="default"/>
        <w:b/>
      </w:rPr>
    </w:lvl>
  </w:abstractNum>
  <w:abstractNum w:abstractNumId="10" w15:restartNumberingAfterBreak="0">
    <w:nsid w:val="264720EB"/>
    <w:multiLevelType w:val="hybridMultilevel"/>
    <w:tmpl w:val="24FAEB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99D180F"/>
    <w:multiLevelType w:val="hybridMultilevel"/>
    <w:tmpl w:val="F6A6C8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AC166E"/>
    <w:multiLevelType w:val="hybridMultilevel"/>
    <w:tmpl w:val="0C0A4E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15D0A44"/>
    <w:multiLevelType w:val="multilevel"/>
    <w:tmpl w:val="CF547E3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540"/>
      </w:pPr>
      <w:rPr>
        <w:rFonts w:ascii="Times New Roman" w:hAnsi="Times New Roman" w:cs="Times New Roman" w:hint="default"/>
        <w:b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ascii="Times New Roman" w:hAnsi="Times New Roman" w:cs="Times New Roman" w:hint="default"/>
        <w:b/>
      </w:rPr>
    </w:lvl>
    <w:lvl w:ilvl="3">
      <w:start w:val="1"/>
      <w:numFmt w:val="decimal"/>
      <w:isLgl/>
      <w:lvlText w:val="%1.%2.%3.%4."/>
      <w:lvlJc w:val="left"/>
      <w:pPr>
        <w:ind w:left="1620" w:hanging="720"/>
      </w:pPr>
      <w:rPr>
        <w:rFonts w:ascii="Times New Roman" w:hAnsi="Times New Roman" w:cs="Times New Roman" w:hint="default"/>
        <w:b/>
      </w:rPr>
    </w:lvl>
    <w:lvl w:ilvl="4">
      <w:start w:val="1"/>
      <w:numFmt w:val="decimal"/>
      <w:isLgl/>
      <w:lvlText w:val="%1.%2.%3.%4.%5."/>
      <w:lvlJc w:val="left"/>
      <w:pPr>
        <w:ind w:left="2160" w:hanging="1080"/>
      </w:pPr>
      <w:rPr>
        <w:rFonts w:ascii="Times New Roman" w:hAnsi="Times New Roman" w:cs="Times New Roman" w:hint="default"/>
        <w:b/>
      </w:rPr>
    </w:lvl>
    <w:lvl w:ilvl="5">
      <w:start w:val="1"/>
      <w:numFmt w:val="decimal"/>
      <w:isLgl/>
      <w:lvlText w:val="%1.%2.%3.%4.%5.%6."/>
      <w:lvlJc w:val="left"/>
      <w:pPr>
        <w:ind w:left="2340" w:hanging="1080"/>
      </w:pPr>
      <w:rPr>
        <w:rFonts w:ascii="Times New Roman" w:hAnsi="Times New Roman" w:cs="Times New Roman"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2880" w:hanging="1440"/>
      </w:pPr>
      <w:rPr>
        <w:rFonts w:ascii="Times New Roman" w:hAnsi="Times New Roman" w:cs="Times New Roman"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3060" w:hanging="1440"/>
      </w:pPr>
      <w:rPr>
        <w:rFonts w:ascii="Times New Roman" w:hAnsi="Times New Roman" w:cs="Times New Roman"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3600" w:hanging="1800"/>
      </w:pPr>
      <w:rPr>
        <w:rFonts w:ascii="Times New Roman" w:hAnsi="Times New Roman" w:cs="Times New Roman" w:hint="default"/>
        <w:b/>
      </w:rPr>
    </w:lvl>
  </w:abstractNum>
  <w:abstractNum w:abstractNumId="14" w15:restartNumberingAfterBreak="0">
    <w:nsid w:val="31EB3BA4"/>
    <w:multiLevelType w:val="hybridMultilevel"/>
    <w:tmpl w:val="5FC43D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9A06926"/>
    <w:multiLevelType w:val="multilevel"/>
    <w:tmpl w:val="5554D5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12D0BF0"/>
    <w:multiLevelType w:val="hybridMultilevel"/>
    <w:tmpl w:val="4BE637DA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42126370"/>
    <w:multiLevelType w:val="hybridMultilevel"/>
    <w:tmpl w:val="E3A853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3EA1EB3"/>
    <w:multiLevelType w:val="hybridMultilevel"/>
    <w:tmpl w:val="CC14A5C0"/>
    <w:lvl w:ilvl="0" w:tplc="D45457D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4853564A"/>
    <w:multiLevelType w:val="hybridMultilevel"/>
    <w:tmpl w:val="03621C74"/>
    <w:lvl w:ilvl="0" w:tplc="04090019">
      <w:start w:val="1"/>
      <w:numFmt w:val="lowerLetter"/>
      <w:lvlText w:val="%1."/>
      <w:lvlJc w:val="left"/>
      <w:pPr>
        <w:ind w:left="1140" w:hanging="360"/>
      </w:pPr>
    </w:lvl>
    <w:lvl w:ilvl="1" w:tplc="04090019">
      <w:start w:val="1"/>
      <w:numFmt w:val="lowerLetter"/>
      <w:lvlText w:val="%2."/>
      <w:lvlJc w:val="left"/>
      <w:pPr>
        <w:ind w:left="1860" w:hanging="360"/>
      </w:pPr>
    </w:lvl>
    <w:lvl w:ilvl="2" w:tplc="F9FE0E84">
      <w:start w:val="1"/>
      <w:numFmt w:val="decimal"/>
      <w:lvlText w:val="%3."/>
      <w:lvlJc w:val="left"/>
      <w:pPr>
        <w:ind w:left="276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20" w15:restartNumberingAfterBreak="0">
    <w:nsid w:val="4D8E175C"/>
    <w:multiLevelType w:val="hybridMultilevel"/>
    <w:tmpl w:val="5FC43D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E624FE6"/>
    <w:multiLevelType w:val="multilevel"/>
    <w:tmpl w:val="C4465424"/>
    <w:lvl w:ilvl="0">
      <w:start w:val="4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51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382" w:hanging="720"/>
      </w:pPr>
      <w:rPr>
        <w:rFonts w:hint="default"/>
      </w:rPr>
    </w:lvl>
    <w:lvl w:ilvl="3">
      <w:start w:val="2"/>
      <w:numFmt w:val="decimal"/>
      <w:lvlText w:val="%1.%2.%3.%4."/>
      <w:lvlJc w:val="left"/>
      <w:pPr>
        <w:ind w:left="1713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0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2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57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448" w:hanging="1800"/>
      </w:pPr>
      <w:rPr>
        <w:rFonts w:hint="default"/>
      </w:rPr>
    </w:lvl>
  </w:abstractNum>
  <w:abstractNum w:abstractNumId="22" w15:restartNumberingAfterBreak="0">
    <w:nsid w:val="4F007A3F"/>
    <w:multiLevelType w:val="hybridMultilevel"/>
    <w:tmpl w:val="0FB6110A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3" w15:restartNumberingAfterBreak="0">
    <w:nsid w:val="540D3F53"/>
    <w:multiLevelType w:val="hybridMultilevel"/>
    <w:tmpl w:val="6944B906"/>
    <w:lvl w:ilvl="0" w:tplc="BDC24406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C284F512">
      <w:start w:val="1"/>
      <w:numFmt w:val="lowerLetter"/>
      <w:lvlText w:val="%2."/>
      <w:lvlJc w:val="left"/>
      <w:pPr>
        <w:ind w:left="11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24" w15:restartNumberingAfterBreak="0">
    <w:nsid w:val="54871540"/>
    <w:multiLevelType w:val="hybridMultilevel"/>
    <w:tmpl w:val="FAF07B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4B569D2"/>
    <w:multiLevelType w:val="hybridMultilevel"/>
    <w:tmpl w:val="D1E60EEA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>
      <w:start w:val="1"/>
      <w:numFmt w:val="lowerLetter"/>
      <w:lvlText w:val="%2."/>
      <w:lvlJc w:val="left"/>
      <w:pPr>
        <w:ind w:left="3283" w:hanging="360"/>
      </w:pPr>
    </w:lvl>
    <w:lvl w:ilvl="2" w:tplc="0409001B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6" w15:restartNumberingAfterBreak="0">
    <w:nsid w:val="560D7506"/>
    <w:multiLevelType w:val="hybridMultilevel"/>
    <w:tmpl w:val="6602D3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8DE129E"/>
    <w:multiLevelType w:val="hybridMultilevel"/>
    <w:tmpl w:val="11068162"/>
    <w:lvl w:ilvl="0" w:tplc="0409000F">
      <w:start w:val="1"/>
      <w:numFmt w:val="decimal"/>
      <w:lvlText w:val="%1."/>
      <w:lvlJc w:val="left"/>
      <w:pPr>
        <w:ind w:left="317" w:hanging="360"/>
      </w:pPr>
    </w:lvl>
    <w:lvl w:ilvl="1" w:tplc="04090019" w:tentative="1">
      <w:start w:val="1"/>
      <w:numFmt w:val="lowerLetter"/>
      <w:lvlText w:val="%2."/>
      <w:lvlJc w:val="left"/>
      <w:pPr>
        <w:ind w:left="1037" w:hanging="360"/>
      </w:pPr>
    </w:lvl>
    <w:lvl w:ilvl="2" w:tplc="0409001B" w:tentative="1">
      <w:start w:val="1"/>
      <w:numFmt w:val="lowerRoman"/>
      <w:lvlText w:val="%3."/>
      <w:lvlJc w:val="right"/>
      <w:pPr>
        <w:ind w:left="1757" w:hanging="180"/>
      </w:pPr>
    </w:lvl>
    <w:lvl w:ilvl="3" w:tplc="1B9EEB48">
      <w:start w:val="1"/>
      <w:numFmt w:val="decimal"/>
      <w:lvlText w:val="%4."/>
      <w:lvlJc w:val="left"/>
      <w:pPr>
        <w:ind w:left="2477" w:hanging="360"/>
      </w:pPr>
      <w:rPr>
        <w:rFonts w:ascii="Times New Roman" w:eastAsia="Times New Roman" w:hAnsi="Times New Roman" w:cs="Times New Roman"/>
      </w:rPr>
    </w:lvl>
    <w:lvl w:ilvl="4" w:tplc="04090019">
      <w:start w:val="1"/>
      <w:numFmt w:val="lowerLetter"/>
      <w:lvlText w:val="%5."/>
      <w:lvlJc w:val="left"/>
      <w:pPr>
        <w:ind w:left="3197" w:hanging="360"/>
      </w:pPr>
    </w:lvl>
    <w:lvl w:ilvl="5" w:tplc="0409001B" w:tentative="1">
      <w:start w:val="1"/>
      <w:numFmt w:val="lowerRoman"/>
      <w:lvlText w:val="%6."/>
      <w:lvlJc w:val="right"/>
      <w:pPr>
        <w:ind w:left="3917" w:hanging="180"/>
      </w:pPr>
    </w:lvl>
    <w:lvl w:ilvl="6" w:tplc="0409000F" w:tentative="1">
      <w:start w:val="1"/>
      <w:numFmt w:val="decimal"/>
      <w:lvlText w:val="%7."/>
      <w:lvlJc w:val="left"/>
      <w:pPr>
        <w:ind w:left="4637" w:hanging="360"/>
      </w:pPr>
    </w:lvl>
    <w:lvl w:ilvl="7" w:tplc="04090019" w:tentative="1">
      <w:start w:val="1"/>
      <w:numFmt w:val="lowerLetter"/>
      <w:lvlText w:val="%8."/>
      <w:lvlJc w:val="left"/>
      <w:pPr>
        <w:ind w:left="5357" w:hanging="360"/>
      </w:pPr>
    </w:lvl>
    <w:lvl w:ilvl="8" w:tplc="0409001B" w:tentative="1">
      <w:start w:val="1"/>
      <w:numFmt w:val="lowerRoman"/>
      <w:lvlText w:val="%9."/>
      <w:lvlJc w:val="right"/>
      <w:pPr>
        <w:ind w:left="6077" w:hanging="180"/>
      </w:pPr>
    </w:lvl>
  </w:abstractNum>
  <w:abstractNum w:abstractNumId="28" w15:restartNumberingAfterBreak="0">
    <w:nsid w:val="5A820784"/>
    <w:multiLevelType w:val="hybridMultilevel"/>
    <w:tmpl w:val="0C0A4E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F37055F"/>
    <w:multiLevelType w:val="hybridMultilevel"/>
    <w:tmpl w:val="1D549456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F4762FC"/>
    <w:multiLevelType w:val="hybridMultilevel"/>
    <w:tmpl w:val="2FF67B5C"/>
    <w:lvl w:ilvl="0" w:tplc="0409000F">
      <w:start w:val="1"/>
      <w:numFmt w:val="decimal"/>
      <w:lvlText w:val="%1."/>
      <w:lvlJc w:val="left"/>
      <w:pPr>
        <w:ind w:left="2988" w:hanging="360"/>
      </w:pPr>
    </w:lvl>
    <w:lvl w:ilvl="1" w:tplc="04090019" w:tentative="1">
      <w:start w:val="1"/>
      <w:numFmt w:val="lowerLetter"/>
      <w:lvlText w:val="%2."/>
      <w:lvlJc w:val="left"/>
      <w:pPr>
        <w:ind w:left="3708" w:hanging="360"/>
      </w:pPr>
    </w:lvl>
    <w:lvl w:ilvl="2" w:tplc="0409001B" w:tentative="1">
      <w:start w:val="1"/>
      <w:numFmt w:val="lowerRoman"/>
      <w:lvlText w:val="%3."/>
      <w:lvlJc w:val="right"/>
      <w:pPr>
        <w:ind w:left="4428" w:hanging="180"/>
      </w:pPr>
    </w:lvl>
    <w:lvl w:ilvl="3" w:tplc="0409000F" w:tentative="1">
      <w:start w:val="1"/>
      <w:numFmt w:val="decimal"/>
      <w:lvlText w:val="%4."/>
      <w:lvlJc w:val="left"/>
      <w:pPr>
        <w:ind w:left="5148" w:hanging="360"/>
      </w:pPr>
    </w:lvl>
    <w:lvl w:ilvl="4" w:tplc="04090019" w:tentative="1">
      <w:start w:val="1"/>
      <w:numFmt w:val="lowerLetter"/>
      <w:lvlText w:val="%5."/>
      <w:lvlJc w:val="left"/>
      <w:pPr>
        <w:ind w:left="5868" w:hanging="360"/>
      </w:pPr>
    </w:lvl>
    <w:lvl w:ilvl="5" w:tplc="0409001B" w:tentative="1">
      <w:start w:val="1"/>
      <w:numFmt w:val="lowerRoman"/>
      <w:lvlText w:val="%6."/>
      <w:lvlJc w:val="right"/>
      <w:pPr>
        <w:ind w:left="6588" w:hanging="180"/>
      </w:pPr>
    </w:lvl>
    <w:lvl w:ilvl="6" w:tplc="0409000F" w:tentative="1">
      <w:start w:val="1"/>
      <w:numFmt w:val="decimal"/>
      <w:lvlText w:val="%7."/>
      <w:lvlJc w:val="left"/>
      <w:pPr>
        <w:ind w:left="7308" w:hanging="360"/>
      </w:pPr>
    </w:lvl>
    <w:lvl w:ilvl="7" w:tplc="04090019" w:tentative="1">
      <w:start w:val="1"/>
      <w:numFmt w:val="lowerLetter"/>
      <w:lvlText w:val="%8."/>
      <w:lvlJc w:val="left"/>
      <w:pPr>
        <w:ind w:left="8028" w:hanging="360"/>
      </w:pPr>
    </w:lvl>
    <w:lvl w:ilvl="8" w:tplc="0409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31" w15:restartNumberingAfterBreak="0">
    <w:nsid w:val="6FB41BD8"/>
    <w:multiLevelType w:val="multilevel"/>
    <w:tmpl w:val="A69C503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 w15:restartNumberingAfterBreak="0">
    <w:nsid w:val="725E4BB9"/>
    <w:multiLevelType w:val="hybridMultilevel"/>
    <w:tmpl w:val="5FC43D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68C2587"/>
    <w:multiLevelType w:val="multilevel"/>
    <w:tmpl w:val="A5B20CA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4" w15:restartNumberingAfterBreak="0">
    <w:nsid w:val="76C406B1"/>
    <w:multiLevelType w:val="hybridMultilevel"/>
    <w:tmpl w:val="24FAEB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84B1874"/>
    <w:multiLevelType w:val="hybridMultilevel"/>
    <w:tmpl w:val="9D5447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D143A93"/>
    <w:multiLevelType w:val="hybridMultilevel"/>
    <w:tmpl w:val="3EE06D4A"/>
    <w:lvl w:ilvl="0" w:tplc="17AEC076">
      <w:start w:val="1"/>
      <w:numFmt w:val="decimal"/>
      <w:lvlText w:val="%1."/>
      <w:lvlJc w:val="left"/>
      <w:pPr>
        <w:ind w:left="2563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37" w15:restartNumberingAfterBreak="0">
    <w:nsid w:val="7D712EE2"/>
    <w:multiLevelType w:val="hybridMultilevel"/>
    <w:tmpl w:val="BF7A61FA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F454FF9"/>
    <w:multiLevelType w:val="hybridMultilevel"/>
    <w:tmpl w:val="0712842E"/>
    <w:lvl w:ilvl="0" w:tplc="4C220B28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94107729">
    <w:abstractNumId w:val="23"/>
  </w:num>
  <w:num w:numId="2" w16cid:durableId="2119790280">
    <w:abstractNumId w:val="11"/>
  </w:num>
  <w:num w:numId="3" w16cid:durableId="248544261">
    <w:abstractNumId w:val="18"/>
  </w:num>
  <w:num w:numId="4" w16cid:durableId="770708079">
    <w:abstractNumId w:val="19"/>
  </w:num>
  <w:num w:numId="5" w16cid:durableId="1656762744">
    <w:abstractNumId w:val="15"/>
  </w:num>
  <w:num w:numId="6" w16cid:durableId="1802991815">
    <w:abstractNumId w:val="20"/>
  </w:num>
  <w:num w:numId="7" w16cid:durableId="1666934647">
    <w:abstractNumId w:val="14"/>
  </w:num>
  <w:num w:numId="8" w16cid:durableId="1741059916">
    <w:abstractNumId w:val="32"/>
  </w:num>
  <w:num w:numId="9" w16cid:durableId="2023433473">
    <w:abstractNumId w:val="13"/>
  </w:num>
  <w:num w:numId="10" w16cid:durableId="92945155">
    <w:abstractNumId w:val="17"/>
  </w:num>
  <w:num w:numId="11" w16cid:durableId="1861699864">
    <w:abstractNumId w:val="2"/>
  </w:num>
  <w:num w:numId="12" w16cid:durableId="539784054">
    <w:abstractNumId w:val="24"/>
  </w:num>
  <w:num w:numId="13" w16cid:durableId="184055722">
    <w:abstractNumId w:val="3"/>
  </w:num>
  <w:num w:numId="14" w16cid:durableId="772897550">
    <w:abstractNumId w:val="0"/>
  </w:num>
  <w:num w:numId="15" w16cid:durableId="752822521">
    <w:abstractNumId w:val="33"/>
  </w:num>
  <w:num w:numId="16" w16cid:durableId="341710502">
    <w:abstractNumId w:val="16"/>
  </w:num>
  <w:num w:numId="17" w16cid:durableId="745761788">
    <w:abstractNumId w:val="9"/>
  </w:num>
  <w:num w:numId="18" w16cid:durableId="1256129169">
    <w:abstractNumId w:val="25"/>
  </w:num>
  <w:num w:numId="19" w16cid:durableId="1309869764">
    <w:abstractNumId w:val="22"/>
  </w:num>
  <w:num w:numId="20" w16cid:durableId="1718502549">
    <w:abstractNumId w:val="36"/>
  </w:num>
  <w:num w:numId="21" w16cid:durableId="1934165873">
    <w:abstractNumId w:val="27"/>
  </w:num>
  <w:num w:numId="22" w16cid:durableId="1092815673">
    <w:abstractNumId w:val="21"/>
  </w:num>
  <w:num w:numId="23" w16cid:durableId="2143109349">
    <w:abstractNumId w:val="1"/>
  </w:num>
  <w:num w:numId="24" w16cid:durableId="1631596938">
    <w:abstractNumId w:val="7"/>
  </w:num>
  <w:num w:numId="25" w16cid:durableId="1547643071">
    <w:abstractNumId w:val="38"/>
  </w:num>
  <w:num w:numId="26" w16cid:durableId="1458834707">
    <w:abstractNumId w:val="35"/>
  </w:num>
  <w:num w:numId="27" w16cid:durableId="44791965">
    <w:abstractNumId w:val="26"/>
  </w:num>
  <w:num w:numId="28" w16cid:durableId="2100249777">
    <w:abstractNumId w:val="8"/>
  </w:num>
  <w:num w:numId="29" w16cid:durableId="1717660742">
    <w:abstractNumId w:val="30"/>
  </w:num>
  <w:num w:numId="30" w16cid:durableId="1924298298">
    <w:abstractNumId w:val="6"/>
  </w:num>
  <w:num w:numId="31" w16cid:durableId="2118328370">
    <w:abstractNumId w:val="10"/>
  </w:num>
  <w:num w:numId="32" w16cid:durableId="1511066166">
    <w:abstractNumId w:val="34"/>
  </w:num>
  <w:num w:numId="33" w16cid:durableId="478233637">
    <w:abstractNumId w:val="31"/>
  </w:num>
  <w:num w:numId="34" w16cid:durableId="612708656">
    <w:abstractNumId w:val="37"/>
  </w:num>
  <w:num w:numId="35" w16cid:durableId="871070399">
    <w:abstractNumId w:val="5"/>
  </w:num>
  <w:num w:numId="36" w16cid:durableId="807279369">
    <w:abstractNumId w:val="29"/>
  </w:num>
  <w:num w:numId="37" w16cid:durableId="1542593853">
    <w:abstractNumId w:val="4"/>
  </w:num>
  <w:num w:numId="38" w16cid:durableId="1709451052">
    <w:abstractNumId w:val="12"/>
  </w:num>
  <w:num w:numId="39" w16cid:durableId="1563249521">
    <w:abstractNumId w:val="28"/>
  </w:num>
  <w:numIdMacAtCleanup w:val="3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F0F1C"/>
    <w:rsid w:val="00000AB5"/>
    <w:rsid w:val="00001089"/>
    <w:rsid w:val="00001B31"/>
    <w:rsid w:val="00001BE6"/>
    <w:rsid w:val="00001E6D"/>
    <w:rsid w:val="00002AA7"/>
    <w:rsid w:val="00003403"/>
    <w:rsid w:val="000036A6"/>
    <w:rsid w:val="00003870"/>
    <w:rsid w:val="00003C5E"/>
    <w:rsid w:val="0000417A"/>
    <w:rsid w:val="000046B2"/>
    <w:rsid w:val="000047F6"/>
    <w:rsid w:val="00004ADB"/>
    <w:rsid w:val="00004D8F"/>
    <w:rsid w:val="00004FAD"/>
    <w:rsid w:val="00004FCC"/>
    <w:rsid w:val="000052B9"/>
    <w:rsid w:val="00005729"/>
    <w:rsid w:val="0000595D"/>
    <w:rsid w:val="000059B0"/>
    <w:rsid w:val="000064F6"/>
    <w:rsid w:val="000065F9"/>
    <w:rsid w:val="000069DA"/>
    <w:rsid w:val="00007252"/>
    <w:rsid w:val="00010066"/>
    <w:rsid w:val="0001035E"/>
    <w:rsid w:val="000107B3"/>
    <w:rsid w:val="0001081C"/>
    <w:rsid w:val="00011BC2"/>
    <w:rsid w:val="00011C1A"/>
    <w:rsid w:val="0001220D"/>
    <w:rsid w:val="00012375"/>
    <w:rsid w:val="00012442"/>
    <w:rsid w:val="00012BB4"/>
    <w:rsid w:val="000130C7"/>
    <w:rsid w:val="000134D2"/>
    <w:rsid w:val="00013A7F"/>
    <w:rsid w:val="00013BA1"/>
    <w:rsid w:val="00013E1F"/>
    <w:rsid w:val="00014358"/>
    <w:rsid w:val="00014452"/>
    <w:rsid w:val="000144C5"/>
    <w:rsid w:val="0001561C"/>
    <w:rsid w:val="00016950"/>
    <w:rsid w:val="00016A7D"/>
    <w:rsid w:val="00016BD3"/>
    <w:rsid w:val="00016BEB"/>
    <w:rsid w:val="0001783F"/>
    <w:rsid w:val="0001787A"/>
    <w:rsid w:val="0002068C"/>
    <w:rsid w:val="00020C8A"/>
    <w:rsid w:val="00020DFF"/>
    <w:rsid w:val="0002103A"/>
    <w:rsid w:val="00021483"/>
    <w:rsid w:val="0002148A"/>
    <w:rsid w:val="00021715"/>
    <w:rsid w:val="000222B6"/>
    <w:rsid w:val="0002245E"/>
    <w:rsid w:val="000226B0"/>
    <w:rsid w:val="00022770"/>
    <w:rsid w:val="000229D8"/>
    <w:rsid w:val="00023125"/>
    <w:rsid w:val="00023152"/>
    <w:rsid w:val="00023A4D"/>
    <w:rsid w:val="00024113"/>
    <w:rsid w:val="000241DF"/>
    <w:rsid w:val="00024349"/>
    <w:rsid w:val="00024752"/>
    <w:rsid w:val="000248AD"/>
    <w:rsid w:val="000250BE"/>
    <w:rsid w:val="00025BD0"/>
    <w:rsid w:val="00026031"/>
    <w:rsid w:val="0002672C"/>
    <w:rsid w:val="000268A3"/>
    <w:rsid w:val="00027507"/>
    <w:rsid w:val="00027DE6"/>
    <w:rsid w:val="00030ABE"/>
    <w:rsid w:val="0003108A"/>
    <w:rsid w:val="000312D7"/>
    <w:rsid w:val="00031749"/>
    <w:rsid w:val="000331F3"/>
    <w:rsid w:val="000333AE"/>
    <w:rsid w:val="000333B4"/>
    <w:rsid w:val="00034626"/>
    <w:rsid w:val="00034880"/>
    <w:rsid w:val="0003508A"/>
    <w:rsid w:val="000358B0"/>
    <w:rsid w:val="00035E1E"/>
    <w:rsid w:val="00036756"/>
    <w:rsid w:val="00036AD2"/>
    <w:rsid w:val="00036C1B"/>
    <w:rsid w:val="00036CBD"/>
    <w:rsid w:val="00036DE7"/>
    <w:rsid w:val="00036FEE"/>
    <w:rsid w:val="000376D7"/>
    <w:rsid w:val="0004007C"/>
    <w:rsid w:val="0004009D"/>
    <w:rsid w:val="0004020B"/>
    <w:rsid w:val="0004056F"/>
    <w:rsid w:val="00040799"/>
    <w:rsid w:val="0004080F"/>
    <w:rsid w:val="00041C7F"/>
    <w:rsid w:val="00041F99"/>
    <w:rsid w:val="00042270"/>
    <w:rsid w:val="000426CF"/>
    <w:rsid w:val="0004286B"/>
    <w:rsid w:val="00042C29"/>
    <w:rsid w:val="00042D94"/>
    <w:rsid w:val="00042E5C"/>
    <w:rsid w:val="0004371A"/>
    <w:rsid w:val="000438DE"/>
    <w:rsid w:val="00043C06"/>
    <w:rsid w:val="00043C98"/>
    <w:rsid w:val="000446CF"/>
    <w:rsid w:val="00044EE9"/>
    <w:rsid w:val="00045290"/>
    <w:rsid w:val="000453AC"/>
    <w:rsid w:val="00045AE7"/>
    <w:rsid w:val="00046656"/>
    <w:rsid w:val="00046A13"/>
    <w:rsid w:val="00046DCB"/>
    <w:rsid w:val="00046FC3"/>
    <w:rsid w:val="0004742C"/>
    <w:rsid w:val="000506C6"/>
    <w:rsid w:val="00050746"/>
    <w:rsid w:val="000507D0"/>
    <w:rsid w:val="00050926"/>
    <w:rsid w:val="000511C3"/>
    <w:rsid w:val="00052012"/>
    <w:rsid w:val="0005253B"/>
    <w:rsid w:val="0005267A"/>
    <w:rsid w:val="00052EC2"/>
    <w:rsid w:val="000533A3"/>
    <w:rsid w:val="000534B4"/>
    <w:rsid w:val="000538D4"/>
    <w:rsid w:val="000547B0"/>
    <w:rsid w:val="00054996"/>
    <w:rsid w:val="00055290"/>
    <w:rsid w:val="00055744"/>
    <w:rsid w:val="00055AC4"/>
    <w:rsid w:val="00056716"/>
    <w:rsid w:val="00056D29"/>
    <w:rsid w:val="000570F5"/>
    <w:rsid w:val="00057209"/>
    <w:rsid w:val="00057BEC"/>
    <w:rsid w:val="00060184"/>
    <w:rsid w:val="00060342"/>
    <w:rsid w:val="000606C2"/>
    <w:rsid w:val="00060F8B"/>
    <w:rsid w:val="00061749"/>
    <w:rsid w:val="000617B8"/>
    <w:rsid w:val="00061CDC"/>
    <w:rsid w:val="0006224B"/>
    <w:rsid w:val="00062375"/>
    <w:rsid w:val="00062725"/>
    <w:rsid w:val="00063391"/>
    <w:rsid w:val="00063497"/>
    <w:rsid w:val="00063B81"/>
    <w:rsid w:val="00063B8C"/>
    <w:rsid w:val="00063B8E"/>
    <w:rsid w:val="000643AC"/>
    <w:rsid w:val="000647E6"/>
    <w:rsid w:val="00064C51"/>
    <w:rsid w:val="00065515"/>
    <w:rsid w:val="00065673"/>
    <w:rsid w:val="00065C40"/>
    <w:rsid w:val="00065E1E"/>
    <w:rsid w:val="00065E62"/>
    <w:rsid w:val="00066184"/>
    <w:rsid w:val="00066822"/>
    <w:rsid w:val="000668EA"/>
    <w:rsid w:val="00066984"/>
    <w:rsid w:val="00067013"/>
    <w:rsid w:val="00067037"/>
    <w:rsid w:val="00067E18"/>
    <w:rsid w:val="00067FC1"/>
    <w:rsid w:val="00070108"/>
    <w:rsid w:val="0007014E"/>
    <w:rsid w:val="00070395"/>
    <w:rsid w:val="00070531"/>
    <w:rsid w:val="000707DC"/>
    <w:rsid w:val="000709BC"/>
    <w:rsid w:val="00070AFA"/>
    <w:rsid w:val="00070B89"/>
    <w:rsid w:val="00070FC1"/>
    <w:rsid w:val="000718F7"/>
    <w:rsid w:val="00071C6E"/>
    <w:rsid w:val="00072BDC"/>
    <w:rsid w:val="00072D3D"/>
    <w:rsid w:val="000733EA"/>
    <w:rsid w:val="00073D3C"/>
    <w:rsid w:val="00074904"/>
    <w:rsid w:val="00075025"/>
    <w:rsid w:val="00075276"/>
    <w:rsid w:val="00075A89"/>
    <w:rsid w:val="00075DA2"/>
    <w:rsid w:val="00076074"/>
    <w:rsid w:val="0007632F"/>
    <w:rsid w:val="000763A1"/>
    <w:rsid w:val="000763D4"/>
    <w:rsid w:val="000766D5"/>
    <w:rsid w:val="00076A57"/>
    <w:rsid w:val="00076B90"/>
    <w:rsid w:val="00077754"/>
    <w:rsid w:val="00077F6A"/>
    <w:rsid w:val="00080127"/>
    <w:rsid w:val="00080349"/>
    <w:rsid w:val="0008076E"/>
    <w:rsid w:val="000807D1"/>
    <w:rsid w:val="000810D6"/>
    <w:rsid w:val="00081AAF"/>
    <w:rsid w:val="00081E6C"/>
    <w:rsid w:val="00082069"/>
    <w:rsid w:val="000828DD"/>
    <w:rsid w:val="00082A4C"/>
    <w:rsid w:val="00082C1D"/>
    <w:rsid w:val="00082DAE"/>
    <w:rsid w:val="000833AD"/>
    <w:rsid w:val="0008352B"/>
    <w:rsid w:val="0008377E"/>
    <w:rsid w:val="00083C77"/>
    <w:rsid w:val="000841E5"/>
    <w:rsid w:val="0008455D"/>
    <w:rsid w:val="00084A07"/>
    <w:rsid w:val="00084A46"/>
    <w:rsid w:val="000851A2"/>
    <w:rsid w:val="000851C6"/>
    <w:rsid w:val="000852E9"/>
    <w:rsid w:val="00085799"/>
    <w:rsid w:val="000857C1"/>
    <w:rsid w:val="00085AD3"/>
    <w:rsid w:val="00085BEE"/>
    <w:rsid w:val="000866EA"/>
    <w:rsid w:val="000869B0"/>
    <w:rsid w:val="00086F11"/>
    <w:rsid w:val="000870D1"/>
    <w:rsid w:val="000874B5"/>
    <w:rsid w:val="00087563"/>
    <w:rsid w:val="0008761F"/>
    <w:rsid w:val="00087F7F"/>
    <w:rsid w:val="000907F4"/>
    <w:rsid w:val="000910F7"/>
    <w:rsid w:val="00091317"/>
    <w:rsid w:val="000915D2"/>
    <w:rsid w:val="00091880"/>
    <w:rsid w:val="00091BA1"/>
    <w:rsid w:val="00091E40"/>
    <w:rsid w:val="00092725"/>
    <w:rsid w:val="000928ED"/>
    <w:rsid w:val="00092EB4"/>
    <w:rsid w:val="00092FDD"/>
    <w:rsid w:val="000936F4"/>
    <w:rsid w:val="0009383C"/>
    <w:rsid w:val="0009393E"/>
    <w:rsid w:val="0009395C"/>
    <w:rsid w:val="00093B76"/>
    <w:rsid w:val="00093BDB"/>
    <w:rsid w:val="00093F9A"/>
    <w:rsid w:val="00093FD1"/>
    <w:rsid w:val="00093FE0"/>
    <w:rsid w:val="00094566"/>
    <w:rsid w:val="000946C2"/>
    <w:rsid w:val="00095999"/>
    <w:rsid w:val="00095B60"/>
    <w:rsid w:val="00095BB5"/>
    <w:rsid w:val="000968A2"/>
    <w:rsid w:val="00096F4A"/>
    <w:rsid w:val="00097F1F"/>
    <w:rsid w:val="000A01BA"/>
    <w:rsid w:val="000A01F6"/>
    <w:rsid w:val="000A08C9"/>
    <w:rsid w:val="000A127D"/>
    <w:rsid w:val="000A1450"/>
    <w:rsid w:val="000A14CE"/>
    <w:rsid w:val="000A22F9"/>
    <w:rsid w:val="000A260E"/>
    <w:rsid w:val="000A2867"/>
    <w:rsid w:val="000A2B7E"/>
    <w:rsid w:val="000A2CBD"/>
    <w:rsid w:val="000A2DC3"/>
    <w:rsid w:val="000A3236"/>
    <w:rsid w:val="000A33B3"/>
    <w:rsid w:val="000A34DC"/>
    <w:rsid w:val="000A3524"/>
    <w:rsid w:val="000A3B0A"/>
    <w:rsid w:val="000A421E"/>
    <w:rsid w:val="000A4225"/>
    <w:rsid w:val="000A49CC"/>
    <w:rsid w:val="000A4D92"/>
    <w:rsid w:val="000A5075"/>
    <w:rsid w:val="000A5C34"/>
    <w:rsid w:val="000A5C81"/>
    <w:rsid w:val="000A601A"/>
    <w:rsid w:val="000A64CE"/>
    <w:rsid w:val="000A652A"/>
    <w:rsid w:val="000A668E"/>
    <w:rsid w:val="000A725A"/>
    <w:rsid w:val="000A7B0F"/>
    <w:rsid w:val="000B028E"/>
    <w:rsid w:val="000B0B6E"/>
    <w:rsid w:val="000B10AD"/>
    <w:rsid w:val="000B20F8"/>
    <w:rsid w:val="000B22BE"/>
    <w:rsid w:val="000B2BF1"/>
    <w:rsid w:val="000B2D44"/>
    <w:rsid w:val="000B3967"/>
    <w:rsid w:val="000B3E15"/>
    <w:rsid w:val="000B49B2"/>
    <w:rsid w:val="000B4B42"/>
    <w:rsid w:val="000B51DC"/>
    <w:rsid w:val="000B5398"/>
    <w:rsid w:val="000B5655"/>
    <w:rsid w:val="000B5FA3"/>
    <w:rsid w:val="000B61E9"/>
    <w:rsid w:val="000B6A4B"/>
    <w:rsid w:val="000B6F74"/>
    <w:rsid w:val="000B71AB"/>
    <w:rsid w:val="000B71E1"/>
    <w:rsid w:val="000B7338"/>
    <w:rsid w:val="000B7999"/>
    <w:rsid w:val="000C034B"/>
    <w:rsid w:val="000C06F8"/>
    <w:rsid w:val="000C0947"/>
    <w:rsid w:val="000C1135"/>
    <w:rsid w:val="000C1161"/>
    <w:rsid w:val="000C27E8"/>
    <w:rsid w:val="000C318A"/>
    <w:rsid w:val="000C3214"/>
    <w:rsid w:val="000C33FB"/>
    <w:rsid w:val="000C3A42"/>
    <w:rsid w:val="000C3AA5"/>
    <w:rsid w:val="000C3E0F"/>
    <w:rsid w:val="000C4101"/>
    <w:rsid w:val="000C445F"/>
    <w:rsid w:val="000C4C7F"/>
    <w:rsid w:val="000C51A9"/>
    <w:rsid w:val="000C5807"/>
    <w:rsid w:val="000C5E3E"/>
    <w:rsid w:val="000C6417"/>
    <w:rsid w:val="000C6478"/>
    <w:rsid w:val="000C668C"/>
    <w:rsid w:val="000C697C"/>
    <w:rsid w:val="000C69B4"/>
    <w:rsid w:val="000C6A77"/>
    <w:rsid w:val="000C6C2D"/>
    <w:rsid w:val="000C71F5"/>
    <w:rsid w:val="000C746F"/>
    <w:rsid w:val="000C7710"/>
    <w:rsid w:val="000C77C7"/>
    <w:rsid w:val="000C79EF"/>
    <w:rsid w:val="000C7BA5"/>
    <w:rsid w:val="000C7C04"/>
    <w:rsid w:val="000D0303"/>
    <w:rsid w:val="000D0C0B"/>
    <w:rsid w:val="000D1B64"/>
    <w:rsid w:val="000D289D"/>
    <w:rsid w:val="000D2A65"/>
    <w:rsid w:val="000D2AE7"/>
    <w:rsid w:val="000D32DF"/>
    <w:rsid w:val="000D32F2"/>
    <w:rsid w:val="000D3CB1"/>
    <w:rsid w:val="000D3F46"/>
    <w:rsid w:val="000D40C2"/>
    <w:rsid w:val="000D41C2"/>
    <w:rsid w:val="000D472B"/>
    <w:rsid w:val="000D4B19"/>
    <w:rsid w:val="000D4DBB"/>
    <w:rsid w:val="000D5AC9"/>
    <w:rsid w:val="000D5B56"/>
    <w:rsid w:val="000D5D8D"/>
    <w:rsid w:val="000D5D9D"/>
    <w:rsid w:val="000D67BB"/>
    <w:rsid w:val="000D686D"/>
    <w:rsid w:val="000D6927"/>
    <w:rsid w:val="000D71D0"/>
    <w:rsid w:val="000D73B2"/>
    <w:rsid w:val="000D7AC6"/>
    <w:rsid w:val="000D7AE8"/>
    <w:rsid w:val="000E045E"/>
    <w:rsid w:val="000E0687"/>
    <w:rsid w:val="000E073C"/>
    <w:rsid w:val="000E077D"/>
    <w:rsid w:val="000E07BD"/>
    <w:rsid w:val="000E0806"/>
    <w:rsid w:val="000E08AE"/>
    <w:rsid w:val="000E0A4F"/>
    <w:rsid w:val="000E0AF4"/>
    <w:rsid w:val="000E0D65"/>
    <w:rsid w:val="000E10EC"/>
    <w:rsid w:val="000E161B"/>
    <w:rsid w:val="000E1BED"/>
    <w:rsid w:val="000E2D0E"/>
    <w:rsid w:val="000E333A"/>
    <w:rsid w:val="000E37D9"/>
    <w:rsid w:val="000E3DE7"/>
    <w:rsid w:val="000E406D"/>
    <w:rsid w:val="000E4113"/>
    <w:rsid w:val="000E4418"/>
    <w:rsid w:val="000E4427"/>
    <w:rsid w:val="000E44DA"/>
    <w:rsid w:val="000E4AE3"/>
    <w:rsid w:val="000E4C41"/>
    <w:rsid w:val="000E5344"/>
    <w:rsid w:val="000E6152"/>
    <w:rsid w:val="000E6262"/>
    <w:rsid w:val="000E6865"/>
    <w:rsid w:val="000E6AFB"/>
    <w:rsid w:val="000E6F42"/>
    <w:rsid w:val="000E71D1"/>
    <w:rsid w:val="000E72E5"/>
    <w:rsid w:val="000E7544"/>
    <w:rsid w:val="000F0113"/>
    <w:rsid w:val="000F03F3"/>
    <w:rsid w:val="000F0A44"/>
    <w:rsid w:val="000F0C2E"/>
    <w:rsid w:val="000F106B"/>
    <w:rsid w:val="000F17B4"/>
    <w:rsid w:val="000F1C65"/>
    <w:rsid w:val="000F2338"/>
    <w:rsid w:val="000F2347"/>
    <w:rsid w:val="000F248D"/>
    <w:rsid w:val="000F2503"/>
    <w:rsid w:val="000F2651"/>
    <w:rsid w:val="000F26C6"/>
    <w:rsid w:val="000F2713"/>
    <w:rsid w:val="000F2899"/>
    <w:rsid w:val="000F29E6"/>
    <w:rsid w:val="000F2ADB"/>
    <w:rsid w:val="000F2FF7"/>
    <w:rsid w:val="000F30A8"/>
    <w:rsid w:val="000F331C"/>
    <w:rsid w:val="000F3BF9"/>
    <w:rsid w:val="000F4A07"/>
    <w:rsid w:val="000F4C7D"/>
    <w:rsid w:val="000F4D16"/>
    <w:rsid w:val="000F5159"/>
    <w:rsid w:val="000F5D7B"/>
    <w:rsid w:val="000F6184"/>
    <w:rsid w:val="000F63C9"/>
    <w:rsid w:val="000F641E"/>
    <w:rsid w:val="000F69DF"/>
    <w:rsid w:val="000F7032"/>
    <w:rsid w:val="000F75F5"/>
    <w:rsid w:val="001003E9"/>
    <w:rsid w:val="00100B7D"/>
    <w:rsid w:val="00101026"/>
    <w:rsid w:val="00101A69"/>
    <w:rsid w:val="00101B5B"/>
    <w:rsid w:val="0010207D"/>
    <w:rsid w:val="001022D3"/>
    <w:rsid w:val="0010256D"/>
    <w:rsid w:val="00103525"/>
    <w:rsid w:val="00103622"/>
    <w:rsid w:val="001038E4"/>
    <w:rsid w:val="001039E6"/>
    <w:rsid w:val="00103ED1"/>
    <w:rsid w:val="00103FE0"/>
    <w:rsid w:val="001043F5"/>
    <w:rsid w:val="001048C8"/>
    <w:rsid w:val="00104BB4"/>
    <w:rsid w:val="00104CEB"/>
    <w:rsid w:val="00105621"/>
    <w:rsid w:val="00105CFB"/>
    <w:rsid w:val="00106431"/>
    <w:rsid w:val="001069E1"/>
    <w:rsid w:val="00107305"/>
    <w:rsid w:val="001073ED"/>
    <w:rsid w:val="001075F4"/>
    <w:rsid w:val="001075F9"/>
    <w:rsid w:val="0010762E"/>
    <w:rsid w:val="00107AE9"/>
    <w:rsid w:val="001103E1"/>
    <w:rsid w:val="0011071D"/>
    <w:rsid w:val="00110E2F"/>
    <w:rsid w:val="00110FFA"/>
    <w:rsid w:val="00111CD1"/>
    <w:rsid w:val="00112294"/>
    <w:rsid w:val="001127B9"/>
    <w:rsid w:val="001127BA"/>
    <w:rsid w:val="0011294D"/>
    <w:rsid w:val="0011297D"/>
    <w:rsid w:val="0011299F"/>
    <w:rsid w:val="00112B71"/>
    <w:rsid w:val="00112F9C"/>
    <w:rsid w:val="00113296"/>
    <w:rsid w:val="0011344E"/>
    <w:rsid w:val="00113A36"/>
    <w:rsid w:val="00113A41"/>
    <w:rsid w:val="00114432"/>
    <w:rsid w:val="00114BD0"/>
    <w:rsid w:val="00115455"/>
    <w:rsid w:val="001159CB"/>
    <w:rsid w:val="00115A37"/>
    <w:rsid w:val="00115AA4"/>
    <w:rsid w:val="00116036"/>
    <w:rsid w:val="001161D0"/>
    <w:rsid w:val="00117164"/>
    <w:rsid w:val="001171C3"/>
    <w:rsid w:val="001172D7"/>
    <w:rsid w:val="00117ECB"/>
    <w:rsid w:val="0012002D"/>
    <w:rsid w:val="00120386"/>
    <w:rsid w:val="001205FB"/>
    <w:rsid w:val="00120CA5"/>
    <w:rsid w:val="00120E44"/>
    <w:rsid w:val="00121322"/>
    <w:rsid w:val="00121885"/>
    <w:rsid w:val="00121E6B"/>
    <w:rsid w:val="00121EAB"/>
    <w:rsid w:val="00122274"/>
    <w:rsid w:val="00123837"/>
    <w:rsid w:val="00123E61"/>
    <w:rsid w:val="00124338"/>
    <w:rsid w:val="0012513C"/>
    <w:rsid w:val="001251E0"/>
    <w:rsid w:val="00125CE6"/>
    <w:rsid w:val="00125F6D"/>
    <w:rsid w:val="00125FDE"/>
    <w:rsid w:val="00126023"/>
    <w:rsid w:val="00126072"/>
    <w:rsid w:val="00126264"/>
    <w:rsid w:val="00126387"/>
    <w:rsid w:val="0012687B"/>
    <w:rsid w:val="001269EA"/>
    <w:rsid w:val="0012702E"/>
    <w:rsid w:val="00127E3F"/>
    <w:rsid w:val="00127FA4"/>
    <w:rsid w:val="001300E4"/>
    <w:rsid w:val="00130559"/>
    <w:rsid w:val="001305F2"/>
    <w:rsid w:val="0013060D"/>
    <w:rsid w:val="0013088B"/>
    <w:rsid w:val="001308C3"/>
    <w:rsid w:val="00130DA3"/>
    <w:rsid w:val="00130F3B"/>
    <w:rsid w:val="00131306"/>
    <w:rsid w:val="001313D3"/>
    <w:rsid w:val="0013196D"/>
    <w:rsid w:val="00131D1A"/>
    <w:rsid w:val="0013219F"/>
    <w:rsid w:val="001322DF"/>
    <w:rsid w:val="00132611"/>
    <w:rsid w:val="0013278B"/>
    <w:rsid w:val="00132990"/>
    <w:rsid w:val="00132C4B"/>
    <w:rsid w:val="00132DEF"/>
    <w:rsid w:val="001331D4"/>
    <w:rsid w:val="00133D7C"/>
    <w:rsid w:val="001340A0"/>
    <w:rsid w:val="00134121"/>
    <w:rsid w:val="001345B7"/>
    <w:rsid w:val="00134966"/>
    <w:rsid w:val="00134C53"/>
    <w:rsid w:val="00134E26"/>
    <w:rsid w:val="00135042"/>
    <w:rsid w:val="001351B6"/>
    <w:rsid w:val="00135564"/>
    <w:rsid w:val="001355AC"/>
    <w:rsid w:val="001357E0"/>
    <w:rsid w:val="00136372"/>
    <w:rsid w:val="001363F4"/>
    <w:rsid w:val="0013641F"/>
    <w:rsid w:val="0013642A"/>
    <w:rsid w:val="00136951"/>
    <w:rsid w:val="00136D79"/>
    <w:rsid w:val="00137025"/>
    <w:rsid w:val="001370C8"/>
    <w:rsid w:val="0013711E"/>
    <w:rsid w:val="00137566"/>
    <w:rsid w:val="001375F5"/>
    <w:rsid w:val="00137D44"/>
    <w:rsid w:val="00137F42"/>
    <w:rsid w:val="00137F99"/>
    <w:rsid w:val="001404DD"/>
    <w:rsid w:val="00140719"/>
    <w:rsid w:val="00140A4D"/>
    <w:rsid w:val="00140E0A"/>
    <w:rsid w:val="001416D6"/>
    <w:rsid w:val="00141AB7"/>
    <w:rsid w:val="00141B3F"/>
    <w:rsid w:val="00141C09"/>
    <w:rsid w:val="00141C36"/>
    <w:rsid w:val="0014249F"/>
    <w:rsid w:val="001427EA"/>
    <w:rsid w:val="00142913"/>
    <w:rsid w:val="00142981"/>
    <w:rsid w:val="00142C51"/>
    <w:rsid w:val="00143252"/>
    <w:rsid w:val="0014339E"/>
    <w:rsid w:val="0014397E"/>
    <w:rsid w:val="00144358"/>
    <w:rsid w:val="00144CAC"/>
    <w:rsid w:val="00145162"/>
    <w:rsid w:val="001451DD"/>
    <w:rsid w:val="00145DD5"/>
    <w:rsid w:val="001463C4"/>
    <w:rsid w:val="0014645B"/>
    <w:rsid w:val="00146565"/>
    <w:rsid w:val="001465BE"/>
    <w:rsid w:val="00146CF7"/>
    <w:rsid w:val="00146D6E"/>
    <w:rsid w:val="00147171"/>
    <w:rsid w:val="00150BA6"/>
    <w:rsid w:val="00150D82"/>
    <w:rsid w:val="00150D87"/>
    <w:rsid w:val="00150D9A"/>
    <w:rsid w:val="001511FD"/>
    <w:rsid w:val="0015131F"/>
    <w:rsid w:val="001513CF"/>
    <w:rsid w:val="00151BA0"/>
    <w:rsid w:val="00151D10"/>
    <w:rsid w:val="001523FC"/>
    <w:rsid w:val="001529B5"/>
    <w:rsid w:val="001537E3"/>
    <w:rsid w:val="00153C29"/>
    <w:rsid w:val="0015409B"/>
    <w:rsid w:val="001544B7"/>
    <w:rsid w:val="0015466C"/>
    <w:rsid w:val="001547CF"/>
    <w:rsid w:val="0015517E"/>
    <w:rsid w:val="0015570E"/>
    <w:rsid w:val="00155B4C"/>
    <w:rsid w:val="00156369"/>
    <w:rsid w:val="00156717"/>
    <w:rsid w:val="00156813"/>
    <w:rsid w:val="00156D91"/>
    <w:rsid w:val="00156FF4"/>
    <w:rsid w:val="00157372"/>
    <w:rsid w:val="001577E5"/>
    <w:rsid w:val="00157DB4"/>
    <w:rsid w:val="00157E21"/>
    <w:rsid w:val="001617B9"/>
    <w:rsid w:val="00161808"/>
    <w:rsid w:val="00161B44"/>
    <w:rsid w:val="001625E8"/>
    <w:rsid w:val="00162812"/>
    <w:rsid w:val="00162D85"/>
    <w:rsid w:val="0016315C"/>
    <w:rsid w:val="00163BE0"/>
    <w:rsid w:val="00163E4C"/>
    <w:rsid w:val="00164115"/>
    <w:rsid w:val="0016430E"/>
    <w:rsid w:val="001648E4"/>
    <w:rsid w:val="00164927"/>
    <w:rsid w:val="00164CA1"/>
    <w:rsid w:val="00164D72"/>
    <w:rsid w:val="00164DA7"/>
    <w:rsid w:val="001650FA"/>
    <w:rsid w:val="0016540C"/>
    <w:rsid w:val="00165800"/>
    <w:rsid w:val="00165860"/>
    <w:rsid w:val="00165F0A"/>
    <w:rsid w:val="0016620A"/>
    <w:rsid w:val="001679A4"/>
    <w:rsid w:val="0017018D"/>
    <w:rsid w:val="00170A82"/>
    <w:rsid w:val="00170F0A"/>
    <w:rsid w:val="00170F28"/>
    <w:rsid w:val="00170FA3"/>
    <w:rsid w:val="00171101"/>
    <w:rsid w:val="00171265"/>
    <w:rsid w:val="001713A1"/>
    <w:rsid w:val="00171F1F"/>
    <w:rsid w:val="00172726"/>
    <w:rsid w:val="00172A11"/>
    <w:rsid w:val="00172AFD"/>
    <w:rsid w:val="00172BB6"/>
    <w:rsid w:val="00172F1A"/>
    <w:rsid w:val="00173EC8"/>
    <w:rsid w:val="00174315"/>
    <w:rsid w:val="0017448F"/>
    <w:rsid w:val="001749A4"/>
    <w:rsid w:val="0017572B"/>
    <w:rsid w:val="00175E11"/>
    <w:rsid w:val="00175F15"/>
    <w:rsid w:val="001763E9"/>
    <w:rsid w:val="001765A2"/>
    <w:rsid w:val="001768F2"/>
    <w:rsid w:val="00177443"/>
    <w:rsid w:val="0017744F"/>
    <w:rsid w:val="0018010B"/>
    <w:rsid w:val="001805B2"/>
    <w:rsid w:val="0018142B"/>
    <w:rsid w:val="0018144E"/>
    <w:rsid w:val="0018156A"/>
    <w:rsid w:val="00181632"/>
    <w:rsid w:val="001816CD"/>
    <w:rsid w:val="00181BF7"/>
    <w:rsid w:val="00181D18"/>
    <w:rsid w:val="00181E51"/>
    <w:rsid w:val="001824FF"/>
    <w:rsid w:val="0018265A"/>
    <w:rsid w:val="00182A82"/>
    <w:rsid w:val="00182C16"/>
    <w:rsid w:val="0018337F"/>
    <w:rsid w:val="00185B67"/>
    <w:rsid w:val="00185F26"/>
    <w:rsid w:val="001867BA"/>
    <w:rsid w:val="001876C2"/>
    <w:rsid w:val="00187893"/>
    <w:rsid w:val="001878D1"/>
    <w:rsid w:val="00187FEF"/>
    <w:rsid w:val="0019120E"/>
    <w:rsid w:val="00191C29"/>
    <w:rsid w:val="00191C6E"/>
    <w:rsid w:val="001923D0"/>
    <w:rsid w:val="001926C0"/>
    <w:rsid w:val="00192735"/>
    <w:rsid w:val="00193C08"/>
    <w:rsid w:val="00194258"/>
    <w:rsid w:val="001945F4"/>
    <w:rsid w:val="00194C48"/>
    <w:rsid w:val="00195613"/>
    <w:rsid w:val="00195684"/>
    <w:rsid w:val="00195752"/>
    <w:rsid w:val="00196561"/>
    <w:rsid w:val="00196B68"/>
    <w:rsid w:val="001973CA"/>
    <w:rsid w:val="00197C70"/>
    <w:rsid w:val="00197D74"/>
    <w:rsid w:val="00197DF5"/>
    <w:rsid w:val="001A1328"/>
    <w:rsid w:val="001A2013"/>
    <w:rsid w:val="001A228E"/>
    <w:rsid w:val="001A23DF"/>
    <w:rsid w:val="001A27A7"/>
    <w:rsid w:val="001A2CE1"/>
    <w:rsid w:val="001A38E3"/>
    <w:rsid w:val="001A3BE5"/>
    <w:rsid w:val="001A4082"/>
    <w:rsid w:val="001A4133"/>
    <w:rsid w:val="001A4459"/>
    <w:rsid w:val="001A553A"/>
    <w:rsid w:val="001A5646"/>
    <w:rsid w:val="001A59F6"/>
    <w:rsid w:val="001A5D9B"/>
    <w:rsid w:val="001A5FE5"/>
    <w:rsid w:val="001A629D"/>
    <w:rsid w:val="001A6336"/>
    <w:rsid w:val="001A64E1"/>
    <w:rsid w:val="001A6644"/>
    <w:rsid w:val="001A6962"/>
    <w:rsid w:val="001A79EB"/>
    <w:rsid w:val="001B0372"/>
    <w:rsid w:val="001B0515"/>
    <w:rsid w:val="001B0E07"/>
    <w:rsid w:val="001B16F5"/>
    <w:rsid w:val="001B1AD9"/>
    <w:rsid w:val="001B1CBC"/>
    <w:rsid w:val="001B2374"/>
    <w:rsid w:val="001B24CC"/>
    <w:rsid w:val="001B277F"/>
    <w:rsid w:val="001B2844"/>
    <w:rsid w:val="001B2B4E"/>
    <w:rsid w:val="001B2E8C"/>
    <w:rsid w:val="001B3586"/>
    <w:rsid w:val="001B39A5"/>
    <w:rsid w:val="001B39E6"/>
    <w:rsid w:val="001B3A04"/>
    <w:rsid w:val="001B3ABC"/>
    <w:rsid w:val="001B4A7B"/>
    <w:rsid w:val="001B4D91"/>
    <w:rsid w:val="001B4E91"/>
    <w:rsid w:val="001B50D4"/>
    <w:rsid w:val="001B64DD"/>
    <w:rsid w:val="001B76D5"/>
    <w:rsid w:val="001B7830"/>
    <w:rsid w:val="001B7A33"/>
    <w:rsid w:val="001B7F48"/>
    <w:rsid w:val="001C028A"/>
    <w:rsid w:val="001C0661"/>
    <w:rsid w:val="001C0991"/>
    <w:rsid w:val="001C0CB6"/>
    <w:rsid w:val="001C0DB4"/>
    <w:rsid w:val="001C1175"/>
    <w:rsid w:val="001C165B"/>
    <w:rsid w:val="001C1BC1"/>
    <w:rsid w:val="001C2619"/>
    <w:rsid w:val="001C26DF"/>
    <w:rsid w:val="001C305A"/>
    <w:rsid w:val="001C3276"/>
    <w:rsid w:val="001C3E29"/>
    <w:rsid w:val="001C3F55"/>
    <w:rsid w:val="001C44D5"/>
    <w:rsid w:val="001C4B7B"/>
    <w:rsid w:val="001C4E42"/>
    <w:rsid w:val="001C4E7E"/>
    <w:rsid w:val="001C5215"/>
    <w:rsid w:val="001C5390"/>
    <w:rsid w:val="001C5582"/>
    <w:rsid w:val="001C5977"/>
    <w:rsid w:val="001C60CD"/>
    <w:rsid w:val="001C6BC0"/>
    <w:rsid w:val="001C7494"/>
    <w:rsid w:val="001C7694"/>
    <w:rsid w:val="001C78DC"/>
    <w:rsid w:val="001C795D"/>
    <w:rsid w:val="001C7E78"/>
    <w:rsid w:val="001D017C"/>
    <w:rsid w:val="001D0581"/>
    <w:rsid w:val="001D0AC4"/>
    <w:rsid w:val="001D1069"/>
    <w:rsid w:val="001D1223"/>
    <w:rsid w:val="001D12CF"/>
    <w:rsid w:val="001D1403"/>
    <w:rsid w:val="001D1582"/>
    <w:rsid w:val="001D164B"/>
    <w:rsid w:val="001D19FE"/>
    <w:rsid w:val="001D27E6"/>
    <w:rsid w:val="001D2CEE"/>
    <w:rsid w:val="001D3B59"/>
    <w:rsid w:val="001D3D09"/>
    <w:rsid w:val="001D40CC"/>
    <w:rsid w:val="001D4117"/>
    <w:rsid w:val="001D4579"/>
    <w:rsid w:val="001D4F9B"/>
    <w:rsid w:val="001D516C"/>
    <w:rsid w:val="001D566C"/>
    <w:rsid w:val="001D5CC2"/>
    <w:rsid w:val="001D5D70"/>
    <w:rsid w:val="001D61F6"/>
    <w:rsid w:val="001D62AE"/>
    <w:rsid w:val="001D66EA"/>
    <w:rsid w:val="001D7096"/>
    <w:rsid w:val="001E0446"/>
    <w:rsid w:val="001E0CC0"/>
    <w:rsid w:val="001E0D35"/>
    <w:rsid w:val="001E1D6C"/>
    <w:rsid w:val="001E22B0"/>
    <w:rsid w:val="001E2947"/>
    <w:rsid w:val="001E29A5"/>
    <w:rsid w:val="001E31FA"/>
    <w:rsid w:val="001E322E"/>
    <w:rsid w:val="001E353E"/>
    <w:rsid w:val="001E3C41"/>
    <w:rsid w:val="001E3C5D"/>
    <w:rsid w:val="001E3CAC"/>
    <w:rsid w:val="001E488C"/>
    <w:rsid w:val="001E4B93"/>
    <w:rsid w:val="001E50A5"/>
    <w:rsid w:val="001E575A"/>
    <w:rsid w:val="001E5C52"/>
    <w:rsid w:val="001E67B1"/>
    <w:rsid w:val="001E6DBC"/>
    <w:rsid w:val="001E7A7D"/>
    <w:rsid w:val="001F0223"/>
    <w:rsid w:val="001F04D0"/>
    <w:rsid w:val="001F0643"/>
    <w:rsid w:val="001F066C"/>
    <w:rsid w:val="001F0886"/>
    <w:rsid w:val="001F0CC3"/>
    <w:rsid w:val="001F1089"/>
    <w:rsid w:val="001F1153"/>
    <w:rsid w:val="001F1883"/>
    <w:rsid w:val="001F1DF7"/>
    <w:rsid w:val="001F2C80"/>
    <w:rsid w:val="001F2EF5"/>
    <w:rsid w:val="001F319A"/>
    <w:rsid w:val="001F3226"/>
    <w:rsid w:val="001F3E2A"/>
    <w:rsid w:val="001F40EB"/>
    <w:rsid w:val="001F41D6"/>
    <w:rsid w:val="001F4508"/>
    <w:rsid w:val="001F4888"/>
    <w:rsid w:val="001F4BF8"/>
    <w:rsid w:val="001F514B"/>
    <w:rsid w:val="001F5A40"/>
    <w:rsid w:val="001F5BD2"/>
    <w:rsid w:val="001F5C32"/>
    <w:rsid w:val="001F65D8"/>
    <w:rsid w:val="001F66C6"/>
    <w:rsid w:val="001F6BD3"/>
    <w:rsid w:val="001F71A5"/>
    <w:rsid w:val="001F758D"/>
    <w:rsid w:val="001F7B04"/>
    <w:rsid w:val="00200026"/>
    <w:rsid w:val="002001E5"/>
    <w:rsid w:val="00200BA3"/>
    <w:rsid w:val="00200BFF"/>
    <w:rsid w:val="0020154D"/>
    <w:rsid w:val="00201CFE"/>
    <w:rsid w:val="00203026"/>
    <w:rsid w:val="00203B8C"/>
    <w:rsid w:val="00203D61"/>
    <w:rsid w:val="00203EDA"/>
    <w:rsid w:val="002041DA"/>
    <w:rsid w:val="00204572"/>
    <w:rsid w:val="002046E8"/>
    <w:rsid w:val="002048DE"/>
    <w:rsid w:val="002049CB"/>
    <w:rsid w:val="00204AF1"/>
    <w:rsid w:val="00205254"/>
    <w:rsid w:val="002055D4"/>
    <w:rsid w:val="002056DD"/>
    <w:rsid w:val="002064EB"/>
    <w:rsid w:val="00207325"/>
    <w:rsid w:val="002076A8"/>
    <w:rsid w:val="00207832"/>
    <w:rsid w:val="00207A18"/>
    <w:rsid w:val="00207C29"/>
    <w:rsid w:val="002105BC"/>
    <w:rsid w:val="002105F2"/>
    <w:rsid w:val="00210822"/>
    <w:rsid w:val="00210A82"/>
    <w:rsid w:val="00210D25"/>
    <w:rsid w:val="00211A1B"/>
    <w:rsid w:val="00211A6B"/>
    <w:rsid w:val="0021246F"/>
    <w:rsid w:val="00212A07"/>
    <w:rsid w:val="00212AE5"/>
    <w:rsid w:val="00212AFE"/>
    <w:rsid w:val="00212B9C"/>
    <w:rsid w:val="00213207"/>
    <w:rsid w:val="002136A0"/>
    <w:rsid w:val="00213E43"/>
    <w:rsid w:val="0021410F"/>
    <w:rsid w:val="00214637"/>
    <w:rsid w:val="00214DBD"/>
    <w:rsid w:val="00214FFC"/>
    <w:rsid w:val="00215266"/>
    <w:rsid w:val="002155F1"/>
    <w:rsid w:val="00215B73"/>
    <w:rsid w:val="00215DC5"/>
    <w:rsid w:val="00216251"/>
    <w:rsid w:val="002172F4"/>
    <w:rsid w:val="00217C2F"/>
    <w:rsid w:val="00217D80"/>
    <w:rsid w:val="0022042B"/>
    <w:rsid w:val="002207EB"/>
    <w:rsid w:val="00220BCE"/>
    <w:rsid w:val="00220D99"/>
    <w:rsid w:val="0022106B"/>
    <w:rsid w:val="0022113E"/>
    <w:rsid w:val="0022127A"/>
    <w:rsid w:val="00221385"/>
    <w:rsid w:val="002216B6"/>
    <w:rsid w:val="0022171C"/>
    <w:rsid w:val="0022175B"/>
    <w:rsid w:val="002220F8"/>
    <w:rsid w:val="00222183"/>
    <w:rsid w:val="00222547"/>
    <w:rsid w:val="002229BE"/>
    <w:rsid w:val="00223372"/>
    <w:rsid w:val="00223381"/>
    <w:rsid w:val="0022389E"/>
    <w:rsid w:val="00223FFB"/>
    <w:rsid w:val="002240C0"/>
    <w:rsid w:val="00224408"/>
    <w:rsid w:val="00224AA7"/>
    <w:rsid w:val="00224F7C"/>
    <w:rsid w:val="00224FCC"/>
    <w:rsid w:val="00225449"/>
    <w:rsid w:val="00225E1F"/>
    <w:rsid w:val="00226713"/>
    <w:rsid w:val="0022696C"/>
    <w:rsid w:val="00226B8F"/>
    <w:rsid w:val="00227155"/>
    <w:rsid w:val="0022729D"/>
    <w:rsid w:val="00227576"/>
    <w:rsid w:val="00227802"/>
    <w:rsid w:val="00227E02"/>
    <w:rsid w:val="0023136E"/>
    <w:rsid w:val="002314F7"/>
    <w:rsid w:val="002317DC"/>
    <w:rsid w:val="0023220B"/>
    <w:rsid w:val="0023221B"/>
    <w:rsid w:val="002324A8"/>
    <w:rsid w:val="00233100"/>
    <w:rsid w:val="00233828"/>
    <w:rsid w:val="00233924"/>
    <w:rsid w:val="00233965"/>
    <w:rsid w:val="00233A47"/>
    <w:rsid w:val="00233B89"/>
    <w:rsid w:val="00233EA6"/>
    <w:rsid w:val="002344B3"/>
    <w:rsid w:val="00234B61"/>
    <w:rsid w:val="002351ED"/>
    <w:rsid w:val="00235DEE"/>
    <w:rsid w:val="00236C6E"/>
    <w:rsid w:val="00236C7E"/>
    <w:rsid w:val="00236D0A"/>
    <w:rsid w:val="00237F19"/>
    <w:rsid w:val="00240672"/>
    <w:rsid w:val="00240951"/>
    <w:rsid w:val="00240BCD"/>
    <w:rsid w:val="00240D9B"/>
    <w:rsid w:val="00240E8E"/>
    <w:rsid w:val="00240EEA"/>
    <w:rsid w:val="00240EEC"/>
    <w:rsid w:val="00240F17"/>
    <w:rsid w:val="0024193A"/>
    <w:rsid w:val="00241C7E"/>
    <w:rsid w:val="00242963"/>
    <w:rsid w:val="00242B60"/>
    <w:rsid w:val="00242C26"/>
    <w:rsid w:val="00242C39"/>
    <w:rsid w:val="00242D5D"/>
    <w:rsid w:val="00243C7F"/>
    <w:rsid w:val="00243E5F"/>
    <w:rsid w:val="00244396"/>
    <w:rsid w:val="00244486"/>
    <w:rsid w:val="00245824"/>
    <w:rsid w:val="0024589A"/>
    <w:rsid w:val="00245EE0"/>
    <w:rsid w:val="002466AD"/>
    <w:rsid w:val="00246C2A"/>
    <w:rsid w:val="00246DB3"/>
    <w:rsid w:val="00247361"/>
    <w:rsid w:val="002501CA"/>
    <w:rsid w:val="00251354"/>
    <w:rsid w:val="002519CC"/>
    <w:rsid w:val="00251A94"/>
    <w:rsid w:val="00252038"/>
    <w:rsid w:val="002523FD"/>
    <w:rsid w:val="002526CA"/>
    <w:rsid w:val="00252A4D"/>
    <w:rsid w:val="00252B1A"/>
    <w:rsid w:val="002532CC"/>
    <w:rsid w:val="00253D81"/>
    <w:rsid w:val="00253E01"/>
    <w:rsid w:val="0025419B"/>
    <w:rsid w:val="00254393"/>
    <w:rsid w:val="002549BB"/>
    <w:rsid w:val="00254DD0"/>
    <w:rsid w:val="00254F69"/>
    <w:rsid w:val="0025512B"/>
    <w:rsid w:val="002551B1"/>
    <w:rsid w:val="002552B1"/>
    <w:rsid w:val="0025534C"/>
    <w:rsid w:val="00255401"/>
    <w:rsid w:val="00255494"/>
    <w:rsid w:val="002555D7"/>
    <w:rsid w:val="00255997"/>
    <w:rsid w:val="002559F9"/>
    <w:rsid w:val="00255DF9"/>
    <w:rsid w:val="00256111"/>
    <w:rsid w:val="00256E0E"/>
    <w:rsid w:val="00257073"/>
    <w:rsid w:val="002571D4"/>
    <w:rsid w:val="002571F0"/>
    <w:rsid w:val="00257BDF"/>
    <w:rsid w:val="0026078C"/>
    <w:rsid w:val="00260F68"/>
    <w:rsid w:val="002616B9"/>
    <w:rsid w:val="00261B25"/>
    <w:rsid w:val="00261BCA"/>
    <w:rsid w:val="0026220F"/>
    <w:rsid w:val="0026295D"/>
    <w:rsid w:val="002634FF"/>
    <w:rsid w:val="002639F5"/>
    <w:rsid w:val="00263C0D"/>
    <w:rsid w:val="00263C6F"/>
    <w:rsid w:val="00263DD5"/>
    <w:rsid w:val="002642BB"/>
    <w:rsid w:val="00264371"/>
    <w:rsid w:val="00264775"/>
    <w:rsid w:val="00264A53"/>
    <w:rsid w:val="00264AD8"/>
    <w:rsid w:val="0026516F"/>
    <w:rsid w:val="00265AE5"/>
    <w:rsid w:val="00265FE9"/>
    <w:rsid w:val="002664FC"/>
    <w:rsid w:val="0026660B"/>
    <w:rsid w:val="0026661D"/>
    <w:rsid w:val="002667E7"/>
    <w:rsid w:val="00266804"/>
    <w:rsid w:val="00266C4F"/>
    <w:rsid w:val="00266F0D"/>
    <w:rsid w:val="002676BC"/>
    <w:rsid w:val="00270179"/>
    <w:rsid w:val="00270823"/>
    <w:rsid w:val="00270B74"/>
    <w:rsid w:val="00270D6D"/>
    <w:rsid w:val="0027104A"/>
    <w:rsid w:val="002717CD"/>
    <w:rsid w:val="002720D5"/>
    <w:rsid w:val="0027252A"/>
    <w:rsid w:val="00272617"/>
    <w:rsid w:val="002727C9"/>
    <w:rsid w:val="00272AEA"/>
    <w:rsid w:val="00272C68"/>
    <w:rsid w:val="002730F0"/>
    <w:rsid w:val="002736A6"/>
    <w:rsid w:val="002739BA"/>
    <w:rsid w:val="00273C1B"/>
    <w:rsid w:val="00273D2F"/>
    <w:rsid w:val="002740B2"/>
    <w:rsid w:val="002741EF"/>
    <w:rsid w:val="0027456E"/>
    <w:rsid w:val="002748A1"/>
    <w:rsid w:val="002748F4"/>
    <w:rsid w:val="00274D85"/>
    <w:rsid w:val="0027504C"/>
    <w:rsid w:val="00275286"/>
    <w:rsid w:val="00275681"/>
    <w:rsid w:val="002758BC"/>
    <w:rsid w:val="002759FF"/>
    <w:rsid w:val="00275B2B"/>
    <w:rsid w:val="00275F04"/>
    <w:rsid w:val="0027653A"/>
    <w:rsid w:val="002766BC"/>
    <w:rsid w:val="0027684F"/>
    <w:rsid w:val="00276F4E"/>
    <w:rsid w:val="0027706C"/>
    <w:rsid w:val="0027771F"/>
    <w:rsid w:val="00277A5B"/>
    <w:rsid w:val="00277A7C"/>
    <w:rsid w:val="00277B01"/>
    <w:rsid w:val="00277D65"/>
    <w:rsid w:val="00280860"/>
    <w:rsid w:val="002808B3"/>
    <w:rsid w:val="00281796"/>
    <w:rsid w:val="00281DA0"/>
    <w:rsid w:val="002823E8"/>
    <w:rsid w:val="00282524"/>
    <w:rsid w:val="00282953"/>
    <w:rsid w:val="00282A09"/>
    <w:rsid w:val="00282B11"/>
    <w:rsid w:val="00283337"/>
    <w:rsid w:val="002833F0"/>
    <w:rsid w:val="002836D8"/>
    <w:rsid w:val="0028371C"/>
    <w:rsid w:val="0028456C"/>
    <w:rsid w:val="00284AF6"/>
    <w:rsid w:val="00285052"/>
    <w:rsid w:val="002850F8"/>
    <w:rsid w:val="00285B0F"/>
    <w:rsid w:val="00285DBC"/>
    <w:rsid w:val="002863B5"/>
    <w:rsid w:val="0028777C"/>
    <w:rsid w:val="00287D6B"/>
    <w:rsid w:val="0029050B"/>
    <w:rsid w:val="00290D73"/>
    <w:rsid w:val="002918BA"/>
    <w:rsid w:val="00291D1F"/>
    <w:rsid w:val="002929F3"/>
    <w:rsid w:val="00292A29"/>
    <w:rsid w:val="00292B11"/>
    <w:rsid w:val="00293DEC"/>
    <w:rsid w:val="00295266"/>
    <w:rsid w:val="00295DE6"/>
    <w:rsid w:val="00296440"/>
    <w:rsid w:val="00296731"/>
    <w:rsid w:val="00296882"/>
    <w:rsid w:val="002973B8"/>
    <w:rsid w:val="0029793B"/>
    <w:rsid w:val="002979C4"/>
    <w:rsid w:val="00297BB4"/>
    <w:rsid w:val="00297E5C"/>
    <w:rsid w:val="00297F0F"/>
    <w:rsid w:val="00297F86"/>
    <w:rsid w:val="002A00CB"/>
    <w:rsid w:val="002A045F"/>
    <w:rsid w:val="002A0761"/>
    <w:rsid w:val="002A088D"/>
    <w:rsid w:val="002A08FD"/>
    <w:rsid w:val="002A0E08"/>
    <w:rsid w:val="002A12DF"/>
    <w:rsid w:val="002A13AD"/>
    <w:rsid w:val="002A14B9"/>
    <w:rsid w:val="002A1908"/>
    <w:rsid w:val="002A1FE6"/>
    <w:rsid w:val="002A30D8"/>
    <w:rsid w:val="002A3231"/>
    <w:rsid w:val="002A37A9"/>
    <w:rsid w:val="002A37BF"/>
    <w:rsid w:val="002A3B4C"/>
    <w:rsid w:val="002A3BF6"/>
    <w:rsid w:val="002A3C6D"/>
    <w:rsid w:val="002A4374"/>
    <w:rsid w:val="002A48F7"/>
    <w:rsid w:val="002A4C80"/>
    <w:rsid w:val="002A4DD7"/>
    <w:rsid w:val="002A5172"/>
    <w:rsid w:val="002A5217"/>
    <w:rsid w:val="002A5374"/>
    <w:rsid w:val="002A5428"/>
    <w:rsid w:val="002A56D4"/>
    <w:rsid w:val="002A5CB7"/>
    <w:rsid w:val="002A6A73"/>
    <w:rsid w:val="002A7466"/>
    <w:rsid w:val="002A74B4"/>
    <w:rsid w:val="002A797E"/>
    <w:rsid w:val="002B0DD5"/>
    <w:rsid w:val="002B151D"/>
    <w:rsid w:val="002B1A2C"/>
    <w:rsid w:val="002B1B48"/>
    <w:rsid w:val="002B24FD"/>
    <w:rsid w:val="002B271C"/>
    <w:rsid w:val="002B2FD3"/>
    <w:rsid w:val="002B323B"/>
    <w:rsid w:val="002B34BC"/>
    <w:rsid w:val="002B36E8"/>
    <w:rsid w:val="002B37FC"/>
    <w:rsid w:val="002B3850"/>
    <w:rsid w:val="002B3C00"/>
    <w:rsid w:val="002B41AB"/>
    <w:rsid w:val="002B4629"/>
    <w:rsid w:val="002B4CA3"/>
    <w:rsid w:val="002B542D"/>
    <w:rsid w:val="002B64E2"/>
    <w:rsid w:val="002B6877"/>
    <w:rsid w:val="002B6ACD"/>
    <w:rsid w:val="002B6E82"/>
    <w:rsid w:val="002B75A9"/>
    <w:rsid w:val="002B761B"/>
    <w:rsid w:val="002B7D95"/>
    <w:rsid w:val="002B7E77"/>
    <w:rsid w:val="002B7E87"/>
    <w:rsid w:val="002C02FC"/>
    <w:rsid w:val="002C03EA"/>
    <w:rsid w:val="002C0E3B"/>
    <w:rsid w:val="002C12E4"/>
    <w:rsid w:val="002C13B6"/>
    <w:rsid w:val="002C1531"/>
    <w:rsid w:val="002C2FAB"/>
    <w:rsid w:val="002C4231"/>
    <w:rsid w:val="002C48FD"/>
    <w:rsid w:val="002C4D69"/>
    <w:rsid w:val="002C5083"/>
    <w:rsid w:val="002C581A"/>
    <w:rsid w:val="002C5ABF"/>
    <w:rsid w:val="002C5CC5"/>
    <w:rsid w:val="002C60C7"/>
    <w:rsid w:val="002C6337"/>
    <w:rsid w:val="002C634F"/>
    <w:rsid w:val="002C6C1C"/>
    <w:rsid w:val="002C6C59"/>
    <w:rsid w:val="002C6CE7"/>
    <w:rsid w:val="002C7623"/>
    <w:rsid w:val="002C7634"/>
    <w:rsid w:val="002C77CF"/>
    <w:rsid w:val="002C7938"/>
    <w:rsid w:val="002D0D85"/>
    <w:rsid w:val="002D0DA9"/>
    <w:rsid w:val="002D0DD5"/>
    <w:rsid w:val="002D0E00"/>
    <w:rsid w:val="002D1106"/>
    <w:rsid w:val="002D1490"/>
    <w:rsid w:val="002D1A8C"/>
    <w:rsid w:val="002D24F3"/>
    <w:rsid w:val="002D28B7"/>
    <w:rsid w:val="002D2B35"/>
    <w:rsid w:val="002D3547"/>
    <w:rsid w:val="002D390E"/>
    <w:rsid w:val="002D3A62"/>
    <w:rsid w:val="002D3B7A"/>
    <w:rsid w:val="002D3C88"/>
    <w:rsid w:val="002D3D7E"/>
    <w:rsid w:val="002D3D99"/>
    <w:rsid w:val="002D3F6B"/>
    <w:rsid w:val="002D3F8B"/>
    <w:rsid w:val="002D40A1"/>
    <w:rsid w:val="002D49CA"/>
    <w:rsid w:val="002D4B23"/>
    <w:rsid w:val="002D4C89"/>
    <w:rsid w:val="002D5CE7"/>
    <w:rsid w:val="002D5F4D"/>
    <w:rsid w:val="002D60BB"/>
    <w:rsid w:val="002D659A"/>
    <w:rsid w:val="002D65A1"/>
    <w:rsid w:val="002D683E"/>
    <w:rsid w:val="002D7321"/>
    <w:rsid w:val="002D7EF9"/>
    <w:rsid w:val="002D7F9A"/>
    <w:rsid w:val="002E015D"/>
    <w:rsid w:val="002E0255"/>
    <w:rsid w:val="002E040D"/>
    <w:rsid w:val="002E0AEF"/>
    <w:rsid w:val="002E1D66"/>
    <w:rsid w:val="002E1DA8"/>
    <w:rsid w:val="002E1DAC"/>
    <w:rsid w:val="002E202A"/>
    <w:rsid w:val="002E2CF1"/>
    <w:rsid w:val="002E2D9C"/>
    <w:rsid w:val="002E3218"/>
    <w:rsid w:val="002E35A0"/>
    <w:rsid w:val="002E3DFE"/>
    <w:rsid w:val="002E491E"/>
    <w:rsid w:val="002E509F"/>
    <w:rsid w:val="002E58C1"/>
    <w:rsid w:val="002E58DA"/>
    <w:rsid w:val="002E59F9"/>
    <w:rsid w:val="002E5DE9"/>
    <w:rsid w:val="002E5FC7"/>
    <w:rsid w:val="002E62F2"/>
    <w:rsid w:val="002E69D6"/>
    <w:rsid w:val="002E6D36"/>
    <w:rsid w:val="002E6FB4"/>
    <w:rsid w:val="002E7B30"/>
    <w:rsid w:val="002F141B"/>
    <w:rsid w:val="002F148C"/>
    <w:rsid w:val="002F29CC"/>
    <w:rsid w:val="002F2E7A"/>
    <w:rsid w:val="002F36B8"/>
    <w:rsid w:val="002F4233"/>
    <w:rsid w:val="002F4296"/>
    <w:rsid w:val="002F4842"/>
    <w:rsid w:val="002F4C0D"/>
    <w:rsid w:val="002F4EF2"/>
    <w:rsid w:val="002F5844"/>
    <w:rsid w:val="002F5DF9"/>
    <w:rsid w:val="002F67CB"/>
    <w:rsid w:val="002F6A02"/>
    <w:rsid w:val="002F6A6D"/>
    <w:rsid w:val="002F7623"/>
    <w:rsid w:val="002F7FC3"/>
    <w:rsid w:val="003008C2"/>
    <w:rsid w:val="003009ED"/>
    <w:rsid w:val="00300F5E"/>
    <w:rsid w:val="00301009"/>
    <w:rsid w:val="003014E4"/>
    <w:rsid w:val="00301686"/>
    <w:rsid w:val="00301A33"/>
    <w:rsid w:val="00301BA9"/>
    <w:rsid w:val="00301DFE"/>
    <w:rsid w:val="00302163"/>
    <w:rsid w:val="003021B5"/>
    <w:rsid w:val="003021CC"/>
    <w:rsid w:val="003021EA"/>
    <w:rsid w:val="003027A7"/>
    <w:rsid w:val="003028C0"/>
    <w:rsid w:val="00303086"/>
    <w:rsid w:val="003032FA"/>
    <w:rsid w:val="00303DCB"/>
    <w:rsid w:val="00304810"/>
    <w:rsid w:val="00304C80"/>
    <w:rsid w:val="0030524B"/>
    <w:rsid w:val="003053F4"/>
    <w:rsid w:val="003063AF"/>
    <w:rsid w:val="0030668D"/>
    <w:rsid w:val="003066E7"/>
    <w:rsid w:val="00306C3D"/>
    <w:rsid w:val="00306F33"/>
    <w:rsid w:val="00307B53"/>
    <w:rsid w:val="00307C7A"/>
    <w:rsid w:val="00307C89"/>
    <w:rsid w:val="00307CDB"/>
    <w:rsid w:val="00307D7F"/>
    <w:rsid w:val="00307F61"/>
    <w:rsid w:val="00310383"/>
    <w:rsid w:val="00310477"/>
    <w:rsid w:val="0031052C"/>
    <w:rsid w:val="00310BB9"/>
    <w:rsid w:val="00310D86"/>
    <w:rsid w:val="00310F74"/>
    <w:rsid w:val="00311537"/>
    <w:rsid w:val="00311A80"/>
    <w:rsid w:val="00311B70"/>
    <w:rsid w:val="00311B9C"/>
    <w:rsid w:val="00311C62"/>
    <w:rsid w:val="00311FA4"/>
    <w:rsid w:val="003121C8"/>
    <w:rsid w:val="00312632"/>
    <w:rsid w:val="00312639"/>
    <w:rsid w:val="003128CE"/>
    <w:rsid w:val="0031296C"/>
    <w:rsid w:val="00312A51"/>
    <w:rsid w:val="00313305"/>
    <w:rsid w:val="00314117"/>
    <w:rsid w:val="0031425E"/>
    <w:rsid w:val="0031449E"/>
    <w:rsid w:val="0031480B"/>
    <w:rsid w:val="00315620"/>
    <w:rsid w:val="00315B28"/>
    <w:rsid w:val="00315C2A"/>
    <w:rsid w:val="00315E7B"/>
    <w:rsid w:val="003162AA"/>
    <w:rsid w:val="003162CB"/>
    <w:rsid w:val="00316883"/>
    <w:rsid w:val="00317761"/>
    <w:rsid w:val="00320227"/>
    <w:rsid w:val="0032062F"/>
    <w:rsid w:val="00320906"/>
    <w:rsid w:val="003215D7"/>
    <w:rsid w:val="003216C9"/>
    <w:rsid w:val="0032196C"/>
    <w:rsid w:val="00321BD2"/>
    <w:rsid w:val="00322A76"/>
    <w:rsid w:val="003230A3"/>
    <w:rsid w:val="00323216"/>
    <w:rsid w:val="00323246"/>
    <w:rsid w:val="003235DF"/>
    <w:rsid w:val="00323C8C"/>
    <w:rsid w:val="0032462F"/>
    <w:rsid w:val="00324978"/>
    <w:rsid w:val="00324DCD"/>
    <w:rsid w:val="00324F86"/>
    <w:rsid w:val="003250D3"/>
    <w:rsid w:val="003253CA"/>
    <w:rsid w:val="003256C5"/>
    <w:rsid w:val="00325843"/>
    <w:rsid w:val="00325CFE"/>
    <w:rsid w:val="00325FB3"/>
    <w:rsid w:val="0032680B"/>
    <w:rsid w:val="00326939"/>
    <w:rsid w:val="00326948"/>
    <w:rsid w:val="003269A5"/>
    <w:rsid w:val="00326A4C"/>
    <w:rsid w:val="0032714C"/>
    <w:rsid w:val="00327392"/>
    <w:rsid w:val="003277FF"/>
    <w:rsid w:val="00327D46"/>
    <w:rsid w:val="00327E60"/>
    <w:rsid w:val="00327ECC"/>
    <w:rsid w:val="00327FE7"/>
    <w:rsid w:val="003302D5"/>
    <w:rsid w:val="003302E9"/>
    <w:rsid w:val="00330669"/>
    <w:rsid w:val="003308D2"/>
    <w:rsid w:val="00330E5A"/>
    <w:rsid w:val="00331040"/>
    <w:rsid w:val="0033186F"/>
    <w:rsid w:val="00331E1E"/>
    <w:rsid w:val="003324DD"/>
    <w:rsid w:val="003327E4"/>
    <w:rsid w:val="00332B73"/>
    <w:rsid w:val="00332D8A"/>
    <w:rsid w:val="00333763"/>
    <w:rsid w:val="00333C93"/>
    <w:rsid w:val="00333D1C"/>
    <w:rsid w:val="00334773"/>
    <w:rsid w:val="00334EB7"/>
    <w:rsid w:val="00334ED1"/>
    <w:rsid w:val="003352FB"/>
    <w:rsid w:val="003357CE"/>
    <w:rsid w:val="003357F7"/>
    <w:rsid w:val="00335C33"/>
    <w:rsid w:val="00335CF2"/>
    <w:rsid w:val="0033623D"/>
    <w:rsid w:val="003362B9"/>
    <w:rsid w:val="00336570"/>
    <w:rsid w:val="00336A2C"/>
    <w:rsid w:val="00336B1C"/>
    <w:rsid w:val="00336C19"/>
    <w:rsid w:val="0033723B"/>
    <w:rsid w:val="003372F6"/>
    <w:rsid w:val="003377AC"/>
    <w:rsid w:val="0033787B"/>
    <w:rsid w:val="00337D7C"/>
    <w:rsid w:val="00337E79"/>
    <w:rsid w:val="00340342"/>
    <w:rsid w:val="003406AB"/>
    <w:rsid w:val="003407AE"/>
    <w:rsid w:val="00340C4A"/>
    <w:rsid w:val="00340C8E"/>
    <w:rsid w:val="00342BF7"/>
    <w:rsid w:val="003434BD"/>
    <w:rsid w:val="00343E96"/>
    <w:rsid w:val="00343F99"/>
    <w:rsid w:val="00344A53"/>
    <w:rsid w:val="00344BAA"/>
    <w:rsid w:val="0034516E"/>
    <w:rsid w:val="00345575"/>
    <w:rsid w:val="00345685"/>
    <w:rsid w:val="003457E6"/>
    <w:rsid w:val="00345AE1"/>
    <w:rsid w:val="00346C91"/>
    <w:rsid w:val="00346D0B"/>
    <w:rsid w:val="00346F01"/>
    <w:rsid w:val="0034701B"/>
    <w:rsid w:val="00347B7B"/>
    <w:rsid w:val="00347F0E"/>
    <w:rsid w:val="00350816"/>
    <w:rsid w:val="003509DD"/>
    <w:rsid w:val="00350E9B"/>
    <w:rsid w:val="00350FB9"/>
    <w:rsid w:val="00351128"/>
    <w:rsid w:val="0035144E"/>
    <w:rsid w:val="0035162D"/>
    <w:rsid w:val="003516C3"/>
    <w:rsid w:val="00351ED5"/>
    <w:rsid w:val="00352068"/>
    <w:rsid w:val="00352284"/>
    <w:rsid w:val="00352A84"/>
    <w:rsid w:val="00352BFC"/>
    <w:rsid w:val="00353859"/>
    <w:rsid w:val="003544C5"/>
    <w:rsid w:val="003549C0"/>
    <w:rsid w:val="00354B36"/>
    <w:rsid w:val="003553E9"/>
    <w:rsid w:val="003563C6"/>
    <w:rsid w:val="00356994"/>
    <w:rsid w:val="00356D8A"/>
    <w:rsid w:val="00357534"/>
    <w:rsid w:val="0035787E"/>
    <w:rsid w:val="00357E60"/>
    <w:rsid w:val="00357EF6"/>
    <w:rsid w:val="00360B1B"/>
    <w:rsid w:val="00361775"/>
    <w:rsid w:val="003617A4"/>
    <w:rsid w:val="00361B49"/>
    <w:rsid w:val="00362219"/>
    <w:rsid w:val="00362376"/>
    <w:rsid w:val="00362AB2"/>
    <w:rsid w:val="00363861"/>
    <w:rsid w:val="003639F4"/>
    <w:rsid w:val="00363C8D"/>
    <w:rsid w:val="00363D41"/>
    <w:rsid w:val="003642B4"/>
    <w:rsid w:val="00364680"/>
    <w:rsid w:val="00364EDA"/>
    <w:rsid w:val="00365954"/>
    <w:rsid w:val="003659BE"/>
    <w:rsid w:val="00365F88"/>
    <w:rsid w:val="0036743E"/>
    <w:rsid w:val="0036775D"/>
    <w:rsid w:val="00370545"/>
    <w:rsid w:val="0037072E"/>
    <w:rsid w:val="003708D4"/>
    <w:rsid w:val="003724C1"/>
    <w:rsid w:val="00372875"/>
    <w:rsid w:val="0037289A"/>
    <w:rsid w:val="00373960"/>
    <w:rsid w:val="00374148"/>
    <w:rsid w:val="00374171"/>
    <w:rsid w:val="0037448B"/>
    <w:rsid w:val="003745A2"/>
    <w:rsid w:val="00374877"/>
    <w:rsid w:val="003748A8"/>
    <w:rsid w:val="00374CB5"/>
    <w:rsid w:val="00374D60"/>
    <w:rsid w:val="00374FC9"/>
    <w:rsid w:val="00375280"/>
    <w:rsid w:val="00375E2F"/>
    <w:rsid w:val="00376118"/>
    <w:rsid w:val="003762D3"/>
    <w:rsid w:val="00376641"/>
    <w:rsid w:val="003767A5"/>
    <w:rsid w:val="00377554"/>
    <w:rsid w:val="00380004"/>
    <w:rsid w:val="00380635"/>
    <w:rsid w:val="00380647"/>
    <w:rsid w:val="0038080D"/>
    <w:rsid w:val="00380B94"/>
    <w:rsid w:val="00381807"/>
    <w:rsid w:val="00381A5E"/>
    <w:rsid w:val="00382101"/>
    <w:rsid w:val="00383292"/>
    <w:rsid w:val="003832E0"/>
    <w:rsid w:val="003837F9"/>
    <w:rsid w:val="00383C93"/>
    <w:rsid w:val="00383D51"/>
    <w:rsid w:val="00383FA1"/>
    <w:rsid w:val="003840B9"/>
    <w:rsid w:val="00384154"/>
    <w:rsid w:val="00384664"/>
    <w:rsid w:val="00384C33"/>
    <w:rsid w:val="00384DE7"/>
    <w:rsid w:val="00384FC9"/>
    <w:rsid w:val="00385783"/>
    <w:rsid w:val="00385A45"/>
    <w:rsid w:val="00385AC9"/>
    <w:rsid w:val="00385DFC"/>
    <w:rsid w:val="00385F00"/>
    <w:rsid w:val="00385F39"/>
    <w:rsid w:val="00386103"/>
    <w:rsid w:val="003866F3"/>
    <w:rsid w:val="00386DBA"/>
    <w:rsid w:val="003872DE"/>
    <w:rsid w:val="003873A0"/>
    <w:rsid w:val="00387679"/>
    <w:rsid w:val="0038780A"/>
    <w:rsid w:val="00387C4C"/>
    <w:rsid w:val="003900F4"/>
    <w:rsid w:val="003905AB"/>
    <w:rsid w:val="003908E0"/>
    <w:rsid w:val="00390981"/>
    <w:rsid w:val="003909B4"/>
    <w:rsid w:val="003909C0"/>
    <w:rsid w:val="00390E29"/>
    <w:rsid w:val="0039158F"/>
    <w:rsid w:val="003915C4"/>
    <w:rsid w:val="003916B7"/>
    <w:rsid w:val="003917F0"/>
    <w:rsid w:val="00391B20"/>
    <w:rsid w:val="0039250F"/>
    <w:rsid w:val="00392831"/>
    <w:rsid w:val="0039295F"/>
    <w:rsid w:val="003930A5"/>
    <w:rsid w:val="0039311A"/>
    <w:rsid w:val="00393835"/>
    <w:rsid w:val="00393FC8"/>
    <w:rsid w:val="00394564"/>
    <w:rsid w:val="0039488D"/>
    <w:rsid w:val="00395410"/>
    <w:rsid w:val="00395616"/>
    <w:rsid w:val="00395B59"/>
    <w:rsid w:val="00395CF9"/>
    <w:rsid w:val="0039614A"/>
    <w:rsid w:val="003963FC"/>
    <w:rsid w:val="00396B8E"/>
    <w:rsid w:val="0039731F"/>
    <w:rsid w:val="003973B2"/>
    <w:rsid w:val="0039755F"/>
    <w:rsid w:val="00397A36"/>
    <w:rsid w:val="00397D13"/>
    <w:rsid w:val="003A0163"/>
    <w:rsid w:val="003A03B0"/>
    <w:rsid w:val="003A067C"/>
    <w:rsid w:val="003A0937"/>
    <w:rsid w:val="003A111A"/>
    <w:rsid w:val="003A1297"/>
    <w:rsid w:val="003A1440"/>
    <w:rsid w:val="003A1550"/>
    <w:rsid w:val="003A19EA"/>
    <w:rsid w:val="003A1AC4"/>
    <w:rsid w:val="003A1C65"/>
    <w:rsid w:val="003A1C86"/>
    <w:rsid w:val="003A29BC"/>
    <w:rsid w:val="003A2CBA"/>
    <w:rsid w:val="003A2ECB"/>
    <w:rsid w:val="003A32CB"/>
    <w:rsid w:val="003A3FB7"/>
    <w:rsid w:val="003A42CC"/>
    <w:rsid w:val="003A4F5B"/>
    <w:rsid w:val="003A5085"/>
    <w:rsid w:val="003A5AC2"/>
    <w:rsid w:val="003A5CF3"/>
    <w:rsid w:val="003A5E66"/>
    <w:rsid w:val="003A614E"/>
    <w:rsid w:val="003A652B"/>
    <w:rsid w:val="003A6741"/>
    <w:rsid w:val="003A6AA3"/>
    <w:rsid w:val="003A70EB"/>
    <w:rsid w:val="003A72B9"/>
    <w:rsid w:val="003A75B0"/>
    <w:rsid w:val="003A7748"/>
    <w:rsid w:val="003B00BC"/>
    <w:rsid w:val="003B02F6"/>
    <w:rsid w:val="003B04B0"/>
    <w:rsid w:val="003B055B"/>
    <w:rsid w:val="003B0562"/>
    <w:rsid w:val="003B0C65"/>
    <w:rsid w:val="003B0CE6"/>
    <w:rsid w:val="003B1106"/>
    <w:rsid w:val="003B135D"/>
    <w:rsid w:val="003B15E4"/>
    <w:rsid w:val="003B1ADB"/>
    <w:rsid w:val="003B2620"/>
    <w:rsid w:val="003B265B"/>
    <w:rsid w:val="003B2883"/>
    <w:rsid w:val="003B2B5F"/>
    <w:rsid w:val="003B3019"/>
    <w:rsid w:val="003B30A6"/>
    <w:rsid w:val="003B3D38"/>
    <w:rsid w:val="003B41ED"/>
    <w:rsid w:val="003B44F7"/>
    <w:rsid w:val="003B45DA"/>
    <w:rsid w:val="003B4648"/>
    <w:rsid w:val="003B4BF0"/>
    <w:rsid w:val="003B4E5B"/>
    <w:rsid w:val="003B525B"/>
    <w:rsid w:val="003B52E0"/>
    <w:rsid w:val="003B5375"/>
    <w:rsid w:val="003B5EF5"/>
    <w:rsid w:val="003B61FC"/>
    <w:rsid w:val="003B6B18"/>
    <w:rsid w:val="003B6BF3"/>
    <w:rsid w:val="003B7064"/>
    <w:rsid w:val="003B71C1"/>
    <w:rsid w:val="003B728F"/>
    <w:rsid w:val="003B73C6"/>
    <w:rsid w:val="003B74B6"/>
    <w:rsid w:val="003B7E07"/>
    <w:rsid w:val="003C0730"/>
    <w:rsid w:val="003C080C"/>
    <w:rsid w:val="003C0A3E"/>
    <w:rsid w:val="003C1003"/>
    <w:rsid w:val="003C1468"/>
    <w:rsid w:val="003C18B9"/>
    <w:rsid w:val="003C19D1"/>
    <w:rsid w:val="003C20F2"/>
    <w:rsid w:val="003C2E6C"/>
    <w:rsid w:val="003C33C7"/>
    <w:rsid w:val="003C3497"/>
    <w:rsid w:val="003C37DC"/>
    <w:rsid w:val="003C3DD6"/>
    <w:rsid w:val="003C3E5A"/>
    <w:rsid w:val="003C3ED6"/>
    <w:rsid w:val="003C3F7E"/>
    <w:rsid w:val="003C44B1"/>
    <w:rsid w:val="003C4CE4"/>
    <w:rsid w:val="003C5548"/>
    <w:rsid w:val="003C6943"/>
    <w:rsid w:val="003C710F"/>
    <w:rsid w:val="003C7782"/>
    <w:rsid w:val="003C7BB3"/>
    <w:rsid w:val="003C7CF1"/>
    <w:rsid w:val="003C7F69"/>
    <w:rsid w:val="003D0FA7"/>
    <w:rsid w:val="003D157A"/>
    <w:rsid w:val="003D161A"/>
    <w:rsid w:val="003D1BC7"/>
    <w:rsid w:val="003D211C"/>
    <w:rsid w:val="003D25A5"/>
    <w:rsid w:val="003D3414"/>
    <w:rsid w:val="003D367A"/>
    <w:rsid w:val="003D3A44"/>
    <w:rsid w:val="003D3BCD"/>
    <w:rsid w:val="003D3E79"/>
    <w:rsid w:val="003D4008"/>
    <w:rsid w:val="003D40D4"/>
    <w:rsid w:val="003D45C4"/>
    <w:rsid w:val="003D4BC7"/>
    <w:rsid w:val="003D584A"/>
    <w:rsid w:val="003D584D"/>
    <w:rsid w:val="003D5DBE"/>
    <w:rsid w:val="003D626F"/>
    <w:rsid w:val="003D72C1"/>
    <w:rsid w:val="003D72E8"/>
    <w:rsid w:val="003D7333"/>
    <w:rsid w:val="003E0723"/>
    <w:rsid w:val="003E12A9"/>
    <w:rsid w:val="003E1664"/>
    <w:rsid w:val="003E1751"/>
    <w:rsid w:val="003E1A08"/>
    <w:rsid w:val="003E29D5"/>
    <w:rsid w:val="003E30E0"/>
    <w:rsid w:val="003E327D"/>
    <w:rsid w:val="003E3943"/>
    <w:rsid w:val="003E3972"/>
    <w:rsid w:val="003E3CA6"/>
    <w:rsid w:val="003E502A"/>
    <w:rsid w:val="003E5454"/>
    <w:rsid w:val="003E583E"/>
    <w:rsid w:val="003E5ABD"/>
    <w:rsid w:val="003E5B1F"/>
    <w:rsid w:val="003E5F1A"/>
    <w:rsid w:val="003E61C8"/>
    <w:rsid w:val="003E687B"/>
    <w:rsid w:val="003E6BE2"/>
    <w:rsid w:val="003E6FF4"/>
    <w:rsid w:val="003E7B04"/>
    <w:rsid w:val="003E7F28"/>
    <w:rsid w:val="003F07AA"/>
    <w:rsid w:val="003F0ED5"/>
    <w:rsid w:val="003F1B33"/>
    <w:rsid w:val="003F2446"/>
    <w:rsid w:val="003F24AB"/>
    <w:rsid w:val="003F2E1E"/>
    <w:rsid w:val="003F33C0"/>
    <w:rsid w:val="003F4222"/>
    <w:rsid w:val="003F43D3"/>
    <w:rsid w:val="003F4727"/>
    <w:rsid w:val="003F4AF7"/>
    <w:rsid w:val="003F4F3C"/>
    <w:rsid w:val="003F4F87"/>
    <w:rsid w:val="003F5376"/>
    <w:rsid w:val="003F53A9"/>
    <w:rsid w:val="003F548F"/>
    <w:rsid w:val="003F5581"/>
    <w:rsid w:val="003F5CAE"/>
    <w:rsid w:val="003F6228"/>
    <w:rsid w:val="003F64DC"/>
    <w:rsid w:val="003F6777"/>
    <w:rsid w:val="003F6CF5"/>
    <w:rsid w:val="003F7548"/>
    <w:rsid w:val="003F7866"/>
    <w:rsid w:val="003F7AA7"/>
    <w:rsid w:val="003F7F7A"/>
    <w:rsid w:val="00400262"/>
    <w:rsid w:val="00400703"/>
    <w:rsid w:val="004008D3"/>
    <w:rsid w:val="00400DA9"/>
    <w:rsid w:val="00401276"/>
    <w:rsid w:val="004013AC"/>
    <w:rsid w:val="00401B7C"/>
    <w:rsid w:val="00401B94"/>
    <w:rsid w:val="00401BED"/>
    <w:rsid w:val="00401ED0"/>
    <w:rsid w:val="00402AE4"/>
    <w:rsid w:val="00403430"/>
    <w:rsid w:val="00403708"/>
    <w:rsid w:val="00403852"/>
    <w:rsid w:val="004041D2"/>
    <w:rsid w:val="0040477B"/>
    <w:rsid w:val="00404921"/>
    <w:rsid w:val="00404AAA"/>
    <w:rsid w:val="00405A12"/>
    <w:rsid w:val="00405B05"/>
    <w:rsid w:val="00405DD1"/>
    <w:rsid w:val="00405F76"/>
    <w:rsid w:val="00405FE5"/>
    <w:rsid w:val="0040742F"/>
    <w:rsid w:val="00407488"/>
    <w:rsid w:val="00407B39"/>
    <w:rsid w:val="00407C11"/>
    <w:rsid w:val="00407D40"/>
    <w:rsid w:val="004104E9"/>
    <w:rsid w:val="004115D8"/>
    <w:rsid w:val="00411A63"/>
    <w:rsid w:val="00411CE1"/>
    <w:rsid w:val="00411DAD"/>
    <w:rsid w:val="004123BA"/>
    <w:rsid w:val="0041277D"/>
    <w:rsid w:val="00413542"/>
    <w:rsid w:val="00413BA5"/>
    <w:rsid w:val="00414125"/>
    <w:rsid w:val="00414E1A"/>
    <w:rsid w:val="00415300"/>
    <w:rsid w:val="00415B81"/>
    <w:rsid w:val="00415FFE"/>
    <w:rsid w:val="00416B39"/>
    <w:rsid w:val="00416DD1"/>
    <w:rsid w:val="004172B3"/>
    <w:rsid w:val="00417C00"/>
    <w:rsid w:val="004206BA"/>
    <w:rsid w:val="00420B3C"/>
    <w:rsid w:val="00421421"/>
    <w:rsid w:val="0042146A"/>
    <w:rsid w:val="00421719"/>
    <w:rsid w:val="004219CA"/>
    <w:rsid w:val="00421F4E"/>
    <w:rsid w:val="0042287D"/>
    <w:rsid w:val="00422DE2"/>
    <w:rsid w:val="0042363C"/>
    <w:rsid w:val="00423BD6"/>
    <w:rsid w:val="00424403"/>
    <w:rsid w:val="00424674"/>
    <w:rsid w:val="00424D74"/>
    <w:rsid w:val="00425928"/>
    <w:rsid w:val="00425C01"/>
    <w:rsid w:val="0042611B"/>
    <w:rsid w:val="00426171"/>
    <w:rsid w:val="004264B5"/>
    <w:rsid w:val="00426BCD"/>
    <w:rsid w:val="00426CE5"/>
    <w:rsid w:val="0042729F"/>
    <w:rsid w:val="0042732A"/>
    <w:rsid w:val="004273F5"/>
    <w:rsid w:val="004274A5"/>
    <w:rsid w:val="00427945"/>
    <w:rsid w:val="00427DF1"/>
    <w:rsid w:val="00427EE4"/>
    <w:rsid w:val="00430167"/>
    <w:rsid w:val="0043062A"/>
    <w:rsid w:val="00431130"/>
    <w:rsid w:val="00431A4D"/>
    <w:rsid w:val="00431E1D"/>
    <w:rsid w:val="00431EA8"/>
    <w:rsid w:val="0043256A"/>
    <w:rsid w:val="004329E9"/>
    <w:rsid w:val="00432DB1"/>
    <w:rsid w:val="00432E86"/>
    <w:rsid w:val="00432E8A"/>
    <w:rsid w:val="004331FE"/>
    <w:rsid w:val="004334ED"/>
    <w:rsid w:val="00433E03"/>
    <w:rsid w:val="00434078"/>
    <w:rsid w:val="00434C88"/>
    <w:rsid w:val="004357C8"/>
    <w:rsid w:val="00435E0B"/>
    <w:rsid w:val="00435E71"/>
    <w:rsid w:val="00436406"/>
    <w:rsid w:val="0043640F"/>
    <w:rsid w:val="004366F6"/>
    <w:rsid w:val="0043743A"/>
    <w:rsid w:val="00437A11"/>
    <w:rsid w:val="00437E37"/>
    <w:rsid w:val="00440145"/>
    <w:rsid w:val="004404F1"/>
    <w:rsid w:val="00441154"/>
    <w:rsid w:val="00441A21"/>
    <w:rsid w:val="0044218B"/>
    <w:rsid w:val="00442314"/>
    <w:rsid w:val="00442508"/>
    <w:rsid w:val="00442594"/>
    <w:rsid w:val="00442D91"/>
    <w:rsid w:val="00443786"/>
    <w:rsid w:val="00443BCC"/>
    <w:rsid w:val="00443CB0"/>
    <w:rsid w:val="00443FB3"/>
    <w:rsid w:val="0044440D"/>
    <w:rsid w:val="00444A90"/>
    <w:rsid w:val="00444E26"/>
    <w:rsid w:val="004453D3"/>
    <w:rsid w:val="00445A58"/>
    <w:rsid w:val="00446019"/>
    <w:rsid w:val="0044663D"/>
    <w:rsid w:val="00446698"/>
    <w:rsid w:val="00446747"/>
    <w:rsid w:val="00446D4C"/>
    <w:rsid w:val="00446DE8"/>
    <w:rsid w:val="004470E8"/>
    <w:rsid w:val="0044731B"/>
    <w:rsid w:val="00447A1C"/>
    <w:rsid w:val="00447F00"/>
    <w:rsid w:val="004501BB"/>
    <w:rsid w:val="004501FB"/>
    <w:rsid w:val="00451318"/>
    <w:rsid w:val="00451346"/>
    <w:rsid w:val="004514B0"/>
    <w:rsid w:val="00451E70"/>
    <w:rsid w:val="00452311"/>
    <w:rsid w:val="00452548"/>
    <w:rsid w:val="0045267E"/>
    <w:rsid w:val="004527E1"/>
    <w:rsid w:val="0045317F"/>
    <w:rsid w:val="00453645"/>
    <w:rsid w:val="00453C30"/>
    <w:rsid w:val="004549FE"/>
    <w:rsid w:val="00454B3E"/>
    <w:rsid w:val="004550A6"/>
    <w:rsid w:val="004557EF"/>
    <w:rsid w:val="004559C6"/>
    <w:rsid w:val="00456074"/>
    <w:rsid w:val="00456363"/>
    <w:rsid w:val="004563BD"/>
    <w:rsid w:val="00456EBE"/>
    <w:rsid w:val="00457261"/>
    <w:rsid w:val="0045734F"/>
    <w:rsid w:val="0045752B"/>
    <w:rsid w:val="004576F1"/>
    <w:rsid w:val="0045780F"/>
    <w:rsid w:val="00460B71"/>
    <w:rsid w:val="00460E47"/>
    <w:rsid w:val="00461053"/>
    <w:rsid w:val="0046167F"/>
    <w:rsid w:val="004618E6"/>
    <w:rsid w:val="00461925"/>
    <w:rsid w:val="00461B13"/>
    <w:rsid w:val="00461B3F"/>
    <w:rsid w:val="00462351"/>
    <w:rsid w:val="00462622"/>
    <w:rsid w:val="00462855"/>
    <w:rsid w:val="004628E4"/>
    <w:rsid w:val="004630D3"/>
    <w:rsid w:val="0046321A"/>
    <w:rsid w:val="00463B4B"/>
    <w:rsid w:val="00464005"/>
    <w:rsid w:val="00464DFF"/>
    <w:rsid w:val="00464F37"/>
    <w:rsid w:val="00465222"/>
    <w:rsid w:val="004653C1"/>
    <w:rsid w:val="004654BB"/>
    <w:rsid w:val="00465777"/>
    <w:rsid w:val="00465EA5"/>
    <w:rsid w:val="00466A12"/>
    <w:rsid w:val="00466B27"/>
    <w:rsid w:val="00470A68"/>
    <w:rsid w:val="0047110F"/>
    <w:rsid w:val="00471A99"/>
    <w:rsid w:val="00472831"/>
    <w:rsid w:val="00473767"/>
    <w:rsid w:val="00473AB2"/>
    <w:rsid w:val="00473E1C"/>
    <w:rsid w:val="004741DA"/>
    <w:rsid w:val="00474C78"/>
    <w:rsid w:val="00474D2B"/>
    <w:rsid w:val="004753BB"/>
    <w:rsid w:val="00475A9A"/>
    <w:rsid w:val="00475B81"/>
    <w:rsid w:val="00475FEB"/>
    <w:rsid w:val="0047616C"/>
    <w:rsid w:val="004761F9"/>
    <w:rsid w:val="0047658E"/>
    <w:rsid w:val="00476F22"/>
    <w:rsid w:val="00477000"/>
    <w:rsid w:val="00477305"/>
    <w:rsid w:val="00477461"/>
    <w:rsid w:val="00477E90"/>
    <w:rsid w:val="0048020A"/>
    <w:rsid w:val="00480396"/>
    <w:rsid w:val="00480455"/>
    <w:rsid w:val="004804C4"/>
    <w:rsid w:val="00480709"/>
    <w:rsid w:val="00480856"/>
    <w:rsid w:val="00480E8C"/>
    <w:rsid w:val="00480EC8"/>
    <w:rsid w:val="0048119C"/>
    <w:rsid w:val="00481246"/>
    <w:rsid w:val="00481866"/>
    <w:rsid w:val="004819A4"/>
    <w:rsid w:val="00481B03"/>
    <w:rsid w:val="00481EB7"/>
    <w:rsid w:val="0048282B"/>
    <w:rsid w:val="00482C48"/>
    <w:rsid w:val="004834A6"/>
    <w:rsid w:val="00483596"/>
    <w:rsid w:val="00483649"/>
    <w:rsid w:val="00483AA3"/>
    <w:rsid w:val="004841CA"/>
    <w:rsid w:val="004843C2"/>
    <w:rsid w:val="0048584E"/>
    <w:rsid w:val="004864AF"/>
    <w:rsid w:val="004865E1"/>
    <w:rsid w:val="004865F5"/>
    <w:rsid w:val="004867BB"/>
    <w:rsid w:val="00486B67"/>
    <w:rsid w:val="00486F0D"/>
    <w:rsid w:val="0048744E"/>
    <w:rsid w:val="00487603"/>
    <w:rsid w:val="004876CC"/>
    <w:rsid w:val="00487B2E"/>
    <w:rsid w:val="004902D1"/>
    <w:rsid w:val="004908B5"/>
    <w:rsid w:val="0049177A"/>
    <w:rsid w:val="0049257A"/>
    <w:rsid w:val="00492DBA"/>
    <w:rsid w:val="004931D4"/>
    <w:rsid w:val="004932BA"/>
    <w:rsid w:val="00493443"/>
    <w:rsid w:val="00493874"/>
    <w:rsid w:val="00493DF8"/>
    <w:rsid w:val="0049448F"/>
    <w:rsid w:val="004947E8"/>
    <w:rsid w:val="004955E6"/>
    <w:rsid w:val="00495724"/>
    <w:rsid w:val="004958E3"/>
    <w:rsid w:val="00495D75"/>
    <w:rsid w:val="00495EB3"/>
    <w:rsid w:val="00496106"/>
    <w:rsid w:val="004962C3"/>
    <w:rsid w:val="00496702"/>
    <w:rsid w:val="0049695E"/>
    <w:rsid w:val="0049699C"/>
    <w:rsid w:val="004976FC"/>
    <w:rsid w:val="0049790C"/>
    <w:rsid w:val="00497D4B"/>
    <w:rsid w:val="004A0263"/>
    <w:rsid w:val="004A09EF"/>
    <w:rsid w:val="004A1164"/>
    <w:rsid w:val="004A11B2"/>
    <w:rsid w:val="004A1681"/>
    <w:rsid w:val="004A17F5"/>
    <w:rsid w:val="004A1919"/>
    <w:rsid w:val="004A1981"/>
    <w:rsid w:val="004A1C8A"/>
    <w:rsid w:val="004A1F57"/>
    <w:rsid w:val="004A28AF"/>
    <w:rsid w:val="004A2E60"/>
    <w:rsid w:val="004A2EC8"/>
    <w:rsid w:val="004A39B4"/>
    <w:rsid w:val="004A3C37"/>
    <w:rsid w:val="004A40C3"/>
    <w:rsid w:val="004A41A2"/>
    <w:rsid w:val="004A55F4"/>
    <w:rsid w:val="004A5DDD"/>
    <w:rsid w:val="004A61C0"/>
    <w:rsid w:val="004A64D6"/>
    <w:rsid w:val="004A6AB9"/>
    <w:rsid w:val="004A6B92"/>
    <w:rsid w:val="004A77BF"/>
    <w:rsid w:val="004A7F8B"/>
    <w:rsid w:val="004B018B"/>
    <w:rsid w:val="004B020A"/>
    <w:rsid w:val="004B03F2"/>
    <w:rsid w:val="004B0721"/>
    <w:rsid w:val="004B0AE6"/>
    <w:rsid w:val="004B0E48"/>
    <w:rsid w:val="004B0F21"/>
    <w:rsid w:val="004B109A"/>
    <w:rsid w:val="004B16B3"/>
    <w:rsid w:val="004B1FC7"/>
    <w:rsid w:val="004B21AD"/>
    <w:rsid w:val="004B2E3B"/>
    <w:rsid w:val="004B33D1"/>
    <w:rsid w:val="004B38BC"/>
    <w:rsid w:val="004B3DF8"/>
    <w:rsid w:val="004B40A7"/>
    <w:rsid w:val="004B433B"/>
    <w:rsid w:val="004B4EA8"/>
    <w:rsid w:val="004B5244"/>
    <w:rsid w:val="004B53EC"/>
    <w:rsid w:val="004B55D1"/>
    <w:rsid w:val="004B5DAD"/>
    <w:rsid w:val="004B6F3A"/>
    <w:rsid w:val="004B71C8"/>
    <w:rsid w:val="004B7690"/>
    <w:rsid w:val="004B77C6"/>
    <w:rsid w:val="004B7802"/>
    <w:rsid w:val="004B7AED"/>
    <w:rsid w:val="004B7C64"/>
    <w:rsid w:val="004B7FC5"/>
    <w:rsid w:val="004C003D"/>
    <w:rsid w:val="004C0E03"/>
    <w:rsid w:val="004C122C"/>
    <w:rsid w:val="004C1266"/>
    <w:rsid w:val="004C171C"/>
    <w:rsid w:val="004C18F5"/>
    <w:rsid w:val="004C1C20"/>
    <w:rsid w:val="004C1DB2"/>
    <w:rsid w:val="004C23A3"/>
    <w:rsid w:val="004C25F5"/>
    <w:rsid w:val="004C28B9"/>
    <w:rsid w:val="004C2C70"/>
    <w:rsid w:val="004C2FC4"/>
    <w:rsid w:val="004C3909"/>
    <w:rsid w:val="004C3913"/>
    <w:rsid w:val="004C39A1"/>
    <w:rsid w:val="004C39F4"/>
    <w:rsid w:val="004C3D9C"/>
    <w:rsid w:val="004C4122"/>
    <w:rsid w:val="004C507D"/>
    <w:rsid w:val="004C53BD"/>
    <w:rsid w:val="004C53DC"/>
    <w:rsid w:val="004C58EA"/>
    <w:rsid w:val="004C607A"/>
    <w:rsid w:val="004C6826"/>
    <w:rsid w:val="004C7329"/>
    <w:rsid w:val="004C7626"/>
    <w:rsid w:val="004C76B6"/>
    <w:rsid w:val="004C7D97"/>
    <w:rsid w:val="004D002B"/>
    <w:rsid w:val="004D0597"/>
    <w:rsid w:val="004D0794"/>
    <w:rsid w:val="004D08A2"/>
    <w:rsid w:val="004D0E0E"/>
    <w:rsid w:val="004D0F5A"/>
    <w:rsid w:val="004D140C"/>
    <w:rsid w:val="004D14D6"/>
    <w:rsid w:val="004D16DA"/>
    <w:rsid w:val="004D1E06"/>
    <w:rsid w:val="004D2745"/>
    <w:rsid w:val="004D275C"/>
    <w:rsid w:val="004D27E3"/>
    <w:rsid w:val="004D28F1"/>
    <w:rsid w:val="004D2B6C"/>
    <w:rsid w:val="004D2B8E"/>
    <w:rsid w:val="004D2BCB"/>
    <w:rsid w:val="004D2D5C"/>
    <w:rsid w:val="004D30BD"/>
    <w:rsid w:val="004D3ADB"/>
    <w:rsid w:val="004D3C36"/>
    <w:rsid w:val="004D471B"/>
    <w:rsid w:val="004D4782"/>
    <w:rsid w:val="004D4830"/>
    <w:rsid w:val="004D4AEB"/>
    <w:rsid w:val="004D4B2A"/>
    <w:rsid w:val="004D4CB4"/>
    <w:rsid w:val="004D59EA"/>
    <w:rsid w:val="004D5B94"/>
    <w:rsid w:val="004D6713"/>
    <w:rsid w:val="004D6E00"/>
    <w:rsid w:val="004D790E"/>
    <w:rsid w:val="004E0130"/>
    <w:rsid w:val="004E1313"/>
    <w:rsid w:val="004E2399"/>
    <w:rsid w:val="004E2887"/>
    <w:rsid w:val="004E2A73"/>
    <w:rsid w:val="004E2CB2"/>
    <w:rsid w:val="004E2FD8"/>
    <w:rsid w:val="004E3BBF"/>
    <w:rsid w:val="004E4342"/>
    <w:rsid w:val="004E45CE"/>
    <w:rsid w:val="004E4E46"/>
    <w:rsid w:val="004E563D"/>
    <w:rsid w:val="004E56B6"/>
    <w:rsid w:val="004E60DB"/>
    <w:rsid w:val="004E65CC"/>
    <w:rsid w:val="004E69C0"/>
    <w:rsid w:val="004E6A42"/>
    <w:rsid w:val="004E700F"/>
    <w:rsid w:val="004E726A"/>
    <w:rsid w:val="004E760F"/>
    <w:rsid w:val="004E7C8C"/>
    <w:rsid w:val="004F0102"/>
    <w:rsid w:val="004F06C1"/>
    <w:rsid w:val="004F09FC"/>
    <w:rsid w:val="004F0E70"/>
    <w:rsid w:val="004F12E0"/>
    <w:rsid w:val="004F13C7"/>
    <w:rsid w:val="004F19D1"/>
    <w:rsid w:val="004F2B72"/>
    <w:rsid w:val="004F2BD1"/>
    <w:rsid w:val="004F2CD9"/>
    <w:rsid w:val="004F3485"/>
    <w:rsid w:val="004F386A"/>
    <w:rsid w:val="004F39D5"/>
    <w:rsid w:val="004F3FB7"/>
    <w:rsid w:val="004F4294"/>
    <w:rsid w:val="004F45F3"/>
    <w:rsid w:val="004F463C"/>
    <w:rsid w:val="004F4F22"/>
    <w:rsid w:val="004F53DA"/>
    <w:rsid w:val="004F589C"/>
    <w:rsid w:val="004F5927"/>
    <w:rsid w:val="004F5CC7"/>
    <w:rsid w:val="004F5F80"/>
    <w:rsid w:val="004F5F9F"/>
    <w:rsid w:val="004F5FD8"/>
    <w:rsid w:val="004F6B84"/>
    <w:rsid w:val="004F6E32"/>
    <w:rsid w:val="004F7078"/>
    <w:rsid w:val="00500749"/>
    <w:rsid w:val="00500A2B"/>
    <w:rsid w:val="00500B2B"/>
    <w:rsid w:val="00500D8D"/>
    <w:rsid w:val="005013AE"/>
    <w:rsid w:val="0050140E"/>
    <w:rsid w:val="00501FE4"/>
    <w:rsid w:val="005020FC"/>
    <w:rsid w:val="005029CD"/>
    <w:rsid w:val="00503256"/>
    <w:rsid w:val="00503297"/>
    <w:rsid w:val="00503E63"/>
    <w:rsid w:val="00503F09"/>
    <w:rsid w:val="00503F38"/>
    <w:rsid w:val="0050406B"/>
    <w:rsid w:val="00504D0E"/>
    <w:rsid w:val="00505400"/>
    <w:rsid w:val="0050558B"/>
    <w:rsid w:val="00505F47"/>
    <w:rsid w:val="0050617A"/>
    <w:rsid w:val="00506463"/>
    <w:rsid w:val="0050647E"/>
    <w:rsid w:val="00506810"/>
    <w:rsid w:val="00506A99"/>
    <w:rsid w:val="00506E3C"/>
    <w:rsid w:val="0050777C"/>
    <w:rsid w:val="005078FE"/>
    <w:rsid w:val="005079AF"/>
    <w:rsid w:val="00510569"/>
    <w:rsid w:val="0051069F"/>
    <w:rsid w:val="00510B45"/>
    <w:rsid w:val="00510FB9"/>
    <w:rsid w:val="005114F0"/>
    <w:rsid w:val="0051176C"/>
    <w:rsid w:val="00512311"/>
    <w:rsid w:val="00512819"/>
    <w:rsid w:val="00512D22"/>
    <w:rsid w:val="00512D47"/>
    <w:rsid w:val="00512FB9"/>
    <w:rsid w:val="00513071"/>
    <w:rsid w:val="0051363F"/>
    <w:rsid w:val="0051365A"/>
    <w:rsid w:val="00513B97"/>
    <w:rsid w:val="00513C04"/>
    <w:rsid w:val="00513CFD"/>
    <w:rsid w:val="0051469B"/>
    <w:rsid w:val="00514723"/>
    <w:rsid w:val="00514A35"/>
    <w:rsid w:val="00514E58"/>
    <w:rsid w:val="0051558E"/>
    <w:rsid w:val="0051578F"/>
    <w:rsid w:val="005168D4"/>
    <w:rsid w:val="00516969"/>
    <w:rsid w:val="00516D37"/>
    <w:rsid w:val="00517106"/>
    <w:rsid w:val="00517228"/>
    <w:rsid w:val="00517C94"/>
    <w:rsid w:val="00517DC8"/>
    <w:rsid w:val="005210F8"/>
    <w:rsid w:val="00521831"/>
    <w:rsid w:val="00521D1E"/>
    <w:rsid w:val="00521EC8"/>
    <w:rsid w:val="005221CF"/>
    <w:rsid w:val="005228B1"/>
    <w:rsid w:val="00522AB7"/>
    <w:rsid w:val="00522C63"/>
    <w:rsid w:val="00522E13"/>
    <w:rsid w:val="005235CE"/>
    <w:rsid w:val="00524228"/>
    <w:rsid w:val="0052531D"/>
    <w:rsid w:val="00525B89"/>
    <w:rsid w:val="00525C18"/>
    <w:rsid w:val="00525D18"/>
    <w:rsid w:val="00525E43"/>
    <w:rsid w:val="00527035"/>
    <w:rsid w:val="00527E2C"/>
    <w:rsid w:val="00530202"/>
    <w:rsid w:val="005304D3"/>
    <w:rsid w:val="005307C8"/>
    <w:rsid w:val="00530A0B"/>
    <w:rsid w:val="00530C97"/>
    <w:rsid w:val="005315F9"/>
    <w:rsid w:val="005316AA"/>
    <w:rsid w:val="00531DCA"/>
    <w:rsid w:val="00531DE2"/>
    <w:rsid w:val="0053250F"/>
    <w:rsid w:val="00532791"/>
    <w:rsid w:val="00532877"/>
    <w:rsid w:val="00532A3C"/>
    <w:rsid w:val="00533272"/>
    <w:rsid w:val="00533B77"/>
    <w:rsid w:val="005347D5"/>
    <w:rsid w:val="0053482F"/>
    <w:rsid w:val="005349C3"/>
    <w:rsid w:val="00534A98"/>
    <w:rsid w:val="005352EF"/>
    <w:rsid w:val="00535593"/>
    <w:rsid w:val="005358FE"/>
    <w:rsid w:val="0053598E"/>
    <w:rsid w:val="00535BC1"/>
    <w:rsid w:val="0053604C"/>
    <w:rsid w:val="005360CF"/>
    <w:rsid w:val="005361E9"/>
    <w:rsid w:val="00536220"/>
    <w:rsid w:val="00536B0E"/>
    <w:rsid w:val="00536D0F"/>
    <w:rsid w:val="00536DFE"/>
    <w:rsid w:val="005372E7"/>
    <w:rsid w:val="005378BB"/>
    <w:rsid w:val="0054066A"/>
    <w:rsid w:val="0054068F"/>
    <w:rsid w:val="0054141D"/>
    <w:rsid w:val="00541488"/>
    <w:rsid w:val="005425A2"/>
    <w:rsid w:val="00542696"/>
    <w:rsid w:val="0054272C"/>
    <w:rsid w:val="00542A9C"/>
    <w:rsid w:val="00542B83"/>
    <w:rsid w:val="00543384"/>
    <w:rsid w:val="00543463"/>
    <w:rsid w:val="00543CA0"/>
    <w:rsid w:val="00544AFB"/>
    <w:rsid w:val="00545352"/>
    <w:rsid w:val="00545686"/>
    <w:rsid w:val="00545E88"/>
    <w:rsid w:val="00546062"/>
    <w:rsid w:val="0054613C"/>
    <w:rsid w:val="00546C45"/>
    <w:rsid w:val="00547788"/>
    <w:rsid w:val="00547870"/>
    <w:rsid w:val="00547EC6"/>
    <w:rsid w:val="00547ED6"/>
    <w:rsid w:val="005506C9"/>
    <w:rsid w:val="00551088"/>
    <w:rsid w:val="005518F1"/>
    <w:rsid w:val="00551A4B"/>
    <w:rsid w:val="005526D8"/>
    <w:rsid w:val="00552C7F"/>
    <w:rsid w:val="00553A0F"/>
    <w:rsid w:val="00554066"/>
    <w:rsid w:val="005544A2"/>
    <w:rsid w:val="00554867"/>
    <w:rsid w:val="00554DAC"/>
    <w:rsid w:val="005551C2"/>
    <w:rsid w:val="005551D0"/>
    <w:rsid w:val="00555F52"/>
    <w:rsid w:val="00555FC2"/>
    <w:rsid w:val="005560D2"/>
    <w:rsid w:val="005564B2"/>
    <w:rsid w:val="00556585"/>
    <w:rsid w:val="00556632"/>
    <w:rsid w:val="005568A1"/>
    <w:rsid w:val="00556B00"/>
    <w:rsid w:val="00557674"/>
    <w:rsid w:val="00557829"/>
    <w:rsid w:val="005600AC"/>
    <w:rsid w:val="005603DB"/>
    <w:rsid w:val="00560BDF"/>
    <w:rsid w:val="00560DCB"/>
    <w:rsid w:val="00560EE4"/>
    <w:rsid w:val="005610AE"/>
    <w:rsid w:val="005611D9"/>
    <w:rsid w:val="0056229B"/>
    <w:rsid w:val="005625BD"/>
    <w:rsid w:val="005625D7"/>
    <w:rsid w:val="005626A5"/>
    <w:rsid w:val="00562AED"/>
    <w:rsid w:val="00562C82"/>
    <w:rsid w:val="005633E4"/>
    <w:rsid w:val="005639D8"/>
    <w:rsid w:val="00564612"/>
    <w:rsid w:val="0056468A"/>
    <w:rsid w:val="00564706"/>
    <w:rsid w:val="00564AEB"/>
    <w:rsid w:val="00564EF6"/>
    <w:rsid w:val="00564F82"/>
    <w:rsid w:val="00565470"/>
    <w:rsid w:val="00565589"/>
    <w:rsid w:val="005661D7"/>
    <w:rsid w:val="0056672D"/>
    <w:rsid w:val="005668CA"/>
    <w:rsid w:val="00566CED"/>
    <w:rsid w:val="00566DBA"/>
    <w:rsid w:val="0056722B"/>
    <w:rsid w:val="00567ECC"/>
    <w:rsid w:val="00570022"/>
    <w:rsid w:val="00570CB1"/>
    <w:rsid w:val="00571189"/>
    <w:rsid w:val="0057133D"/>
    <w:rsid w:val="0057165B"/>
    <w:rsid w:val="005716D5"/>
    <w:rsid w:val="00571D56"/>
    <w:rsid w:val="005724EF"/>
    <w:rsid w:val="005726C3"/>
    <w:rsid w:val="0057293D"/>
    <w:rsid w:val="00572B7D"/>
    <w:rsid w:val="00572F28"/>
    <w:rsid w:val="005730F3"/>
    <w:rsid w:val="005734BE"/>
    <w:rsid w:val="00573ED0"/>
    <w:rsid w:val="00574420"/>
    <w:rsid w:val="0057453C"/>
    <w:rsid w:val="00574AB0"/>
    <w:rsid w:val="0057581A"/>
    <w:rsid w:val="00575B19"/>
    <w:rsid w:val="0057615D"/>
    <w:rsid w:val="005767C9"/>
    <w:rsid w:val="005771EB"/>
    <w:rsid w:val="005773A9"/>
    <w:rsid w:val="005776C5"/>
    <w:rsid w:val="0057796E"/>
    <w:rsid w:val="00577F99"/>
    <w:rsid w:val="00580152"/>
    <w:rsid w:val="005801C1"/>
    <w:rsid w:val="0058025E"/>
    <w:rsid w:val="005802F4"/>
    <w:rsid w:val="0058054B"/>
    <w:rsid w:val="0058072D"/>
    <w:rsid w:val="00580C9D"/>
    <w:rsid w:val="005817E6"/>
    <w:rsid w:val="00581E16"/>
    <w:rsid w:val="005821F0"/>
    <w:rsid w:val="005825F5"/>
    <w:rsid w:val="00582AED"/>
    <w:rsid w:val="0058321A"/>
    <w:rsid w:val="005836DA"/>
    <w:rsid w:val="00583A4E"/>
    <w:rsid w:val="00583ABA"/>
    <w:rsid w:val="0058445D"/>
    <w:rsid w:val="005846C1"/>
    <w:rsid w:val="0058524B"/>
    <w:rsid w:val="00585587"/>
    <w:rsid w:val="00585943"/>
    <w:rsid w:val="00585F02"/>
    <w:rsid w:val="0058648C"/>
    <w:rsid w:val="00586AAE"/>
    <w:rsid w:val="00586B46"/>
    <w:rsid w:val="00586BA6"/>
    <w:rsid w:val="00586EB8"/>
    <w:rsid w:val="00590087"/>
    <w:rsid w:val="005906B5"/>
    <w:rsid w:val="00590B34"/>
    <w:rsid w:val="00590C23"/>
    <w:rsid w:val="00590D17"/>
    <w:rsid w:val="00590E0B"/>
    <w:rsid w:val="005915A3"/>
    <w:rsid w:val="00591917"/>
    <w:rsid w:val="00591B2E"/>
    <w:rsid w:val="00591E8A"/>
    <w:rsid w:val="00592635"/>
    <w:rsid w:val="0059315C"/>
    <w:rsid w:val="00593356"/>
    <w:rsid w:val="005934DA"/>
    <w:rsid w:val="005937CB"/>
    <w:rsid w:val="00593F8E"/>
    <w:rsid w:val="00594075"/>
    <w:rsid w:val="00594AC4"/>
    <w:rsid w:val="00594C60"/>
    <w:rsid w:val="00596146"/>
    <w:rsid w:val="005965BC"/>
    <w:rsid w:val="00596DE4"/>
    <w:rsid w:val="00597014"/>
    <w:rsid w:val="00597D25"/>
    <w:rsid w:val="00597FAA"/>
    <w:rsid w:val="005A02CA"/>
    <w:rsid w:val="005A079F"/>
    <w:rsid w:val="005A0B0B"/>
    <w:rsid w:val="005A0C04"/>
    <w:rsid w:val="005A0DCF"/>
    <w:rsid w:val="005A1199"/>
    <w:rsid w:val="005A13C7"/>
    <w:rsid w:val="005A1CF1"/>
    <w:rsid w:val="005A2B27"/>
    <w:rsid w:val="005A3AE5"/>
    <w:rsid w:val="005A3B75"/>
    <w:rsid w:val="005A41DC"/>
    <w:rsid w:val="005A467D"/>
    <w:rsid w:val="005A474C"/>
    <w:rsid w:val="005A4FC8"/>
    <w:rsid w:val="005A50CF"/>
    <w:rsid w:val="005A5F24"/>
    <w:rsid w:val="005A611A"/>
    <w:rsid w:val="005A6156"/>
    <w:rsid w:val="005A6445"/>
    <w:rsid w:val="005A6799"/>
    <w:rsid w:val="005A6BBD"/>
    <w:rsid w:val="005A7957"/>
    <w:rsid w:val="005A79EF"/>
    <w:rsid w:val="005A7A75"/>
    <w:rsid w:val="005A7B9E"/>
    <w:rsid w:val="005A7BC1"/>
    <w:rsid w:val="005B0452"/>
    <w:rsid w:val="005B0582"/>
    <w:rsid w:val="005B068D"/>
    <w:rsid w:val="005B0EF3"/>
    <w:rsid w:val="005B1224"/>
    <w:rsid w:val="005B18AC"/>
    <w:rsid w:val="005B1A50"/>
    <w:rsid w:val="005B258E"/>
    <w:rsid w:val="005B2864"/>
    <w:rsid w:val="005B2890"/>
    <w:rsid w:val="005B38FD"/>
    <w:rsid w:val="005B403A"/>
    <w:rsid w:val="005B40D9"/>
    <w:rsid w:val="005B415E"/>
    <w:rsid w:val="005B467D"/>
    <w:rsid w:val="005B49B2"/>
    <w:rsid w:val="005B4D4A"/>
    <w:rsid w:val="005B4D63"/>
    <w:rsid w:val="005B4E6E"/>
    <w:rsid w:val="005B5B14"/>
    <w:rsid w:val="005B5D44"/>
    <w:rsid w:val="005B5D84"/>
    <w:rsid w:val="005B6341"/>
    <w:rsid w:val="005B6860"/>
    <w:rsid w:val="005B6ABF"/>
    <w:rsid w:val="005B6AE7"/>
    <w:rsid w:val="005B6CF4"/>
    <w:rsid w:val="005B747F"/>
    <w:rsid w:val="005B7B29"/>
    <w:rsid w:val="005B7FF0"/>
    <w:rsid w:val="005C04D4"/>
    <w:rsid w:val="005C1BAC"/>
    <w:rsid w:val="005C1D17"/>
    <w:rsid w:val="005C1F81"/>
    <w:rsid w:val="005C22CF"/>
    <w:rsid w:val="005C2699"/>
    <w:rsid w:val="005C38EC"/>
    <w:rsid w:val="005C4050"/>
    <w:rsid w:val="005C4221"/>
    <w:rsid w:val="005C4396"/>
    <w:rsid w:val="005C44E8"/>
    <w:rsid w:val="005C46A6"/>
    <w:rsid w:val="005C4935"/>
    <w:rsid w:val="005C4F62"/>
    <w:rsid w:val="005C5684"/>
    <w:rsid w:val="005C606C"/>
    <w:rsid w:val="005C619D"/>
    <w:rsid w:val="005C6454"/>
    <w:rsid w:val="005C64A4"/>
    <w:rsid w:val="005C6896"/>
    <w:rsid w:val="005C6945"/>
    <w:rsid w:val="005C6A5A"/>
    <w:rsid w:val="005C6C1D"/>
    <w:rsid w:val="005C7405"/>
    <w:rsid w:val="005D0302"/>
    <w:rsid w:val="005D0649"/>
    <w:rsid w:val="005D0753"/>
    <w:rsid w:val="005D0B4C"/>
    <w:rsid w:val="005D0E85"/>
    <w:rsid w:val="005D121D"/>
    <w:rsid w:val="005D1808"/>
    <w:rsid w:val="005D2440"/>
    <w:rsid w:val="005D2E2B"/>
    <w:rsid w:val="005D3565"/>
    <w:rsid w:val="005D4209"/>
    <w:rsid w:val="005D45C0"/>
    <w:rsid w:val="005D4D55"/>
    <w:rsid w:val="005D513F"/>
    <w:rsid w:val="005D574C"/>
    <w:rsid w:val="005D5781"/>
    <w:rsid w:val="005D5846"/>
    <w:rsid w:val="005D589E"/>
    <w:rsid w:val="005D5D40"/>
    <w:rsid w:val="005D5D7C"/>
    <w:rsid w:val="005D6580"/>
    <w:rsid w:val="005D7A27"/>
    <w:rsid w:val="005E0158"/>
    <w:rsid w:val="005E0AB9"/>
    <w:rsid w:val="005E0F51"/>
    <w:rsid w:val="005E1090"/>
    <w:rsid w:val="005E15AB"/>
    <w:rsid w:val="005E1679"/>
    <w:rsid w:val="005E18BB"/>
    <w:rsid w:val="005E1922"/>
    <w:rsid w:val="005E2731"/>
    <w:rsid w:val="005E27DC"/>
    <w:rsid w:val="005E2A5E"/>
    <w:rsid w:val="005E3083"/>
    <w:rsid w:val="005E3427"/>
    <w:rsid w:val="005E35E4"/>
    <w:rsid w:val="005E3CEE"/>
    <w:rsid w:val="005E3DFD"/>
    <w:rsid w:val="005E4701"/>
    <w:rsid w:val="005E55A7"/>
    <w:rsid w:val="005E56DE"/>
    <w:rsid w:val="005E57B7"/>
    <w:rsid w:val="005E5B8C"/>
    <w:rsid w:val="005E5ED5"/>
    <w:rsid w:val="005E6896"/>
    <w:rsid w:val="005E6D1B"/>
    <w:rsid w:val="005E7156"/>
    <w:rsid w:val="005E7561"/>
    <w:rsid w:val="005E7588"/>
    <w:rsid w:val="005E78D2"/>
    <w:rsid w:val="005E7A1B"/>
    <w:rsid w:val="005E7C70"/>
    <w:rsid w:val="005E7CDE"/>
    <w:rsid w:val="005F05C8"/>
    <w:rsid w:val="005F07E8"/>
    <w:rsid w:val="005F0A09"/>
    <w:rsid w:val="005F0FCA"/>
    <w:rsid w:val="005F1722"/>
    <w:rsid w:val="005F184E"/>
    <w:rsid w:val="005F1BE9"/>
    <w:rsid w:val="005F1D83"/>
    <w:rsid w:val="005F34F4"/>
    <w:rsid w:val="005F35ED"/>
    <w:rsid w:val="005F388C"/>
    <w:rsid w:val="005F3EA7"/>
    <w:rsid w:val="005F4291"/>
    <w:rsid w:val="005F45D2"/>
    <w:rsid w:val="005F475A"/>
    <w:rsid w:val="005F475B"/>
    <w:rsid w:val="005F4C16"/>
    <w:rsid w:val="005F51CE"/>
    <w:rsid w:val="005F51E1"/>
    <w:rsid w:val="005F59ED"/>
    <w:rsid w:val="005F5C8E"/>
    <w:rsid w:val="005F5D72"/>
    <w:rsid w:val="005F668B"/>
    <w:rsid w:val="005F6F9F"/>
    <w:rsid w:val="005F7A6A"/>
    <w:rsid w:val="005F7B6B"/>
    <w:rsid w:val="005F7CB7"/>
    <w:rsid w:val="006001B4"/>
    <w:rsid w:val="006001FD"/>
    <w:rsid w:val="00600635"/>
    <w:rsid w:val="00600C59"/>
    <w:rsid w:val="00600DB9"/>
    <w:rsid w:val="00600F54"/>
    <w:rsid w:val="006012F7"/>
    <w:rsid w:val="00601F39"/>
    <w:rsid w:val="00602901"/>
    <w:rsid w:val="00602BE3"/>
    <w:rsid w:val="00602E69"/>
    <w:rsid w:val="00602E95"/>
    <w:rsid w:val="00602F4B"/>
    <w:rsid w:val="006036FC"/>
    <w:rsid w:val="00604343"/>
    <w:rsid w:val="00604F6D"/>
    <w:rsid w:val="0060550D"/>
    <w:rsid w:val="00605DA7"/>
    <w:rsid w:val="00606E54"/>
    <w:rsid w:val="00606F2B"/>
    <w:rsid w:val="00607812"/>
    <w:rsid w:val="00607AA4"/>
    <w:rsid w:val="00607BDE"/>
    <w:rsid w:val="00607BE8"/>
    <w:rsid w:val="006100EB"/>
    <w:rsid w:val="00610183"/>
    <w:rsid w:val="006103E0"/>
    <w:rsid w:val="0061091D"/>
    <w:rsid w:val="006109E9"/>
    <w:rsid w:val="00610D08"/>
    <w:rsid w:val="006118CA"/>
    <w:rsid w:val="00611B74"/>
    <w:rsid w:val="00612629"/>
    <w:rsid w:val="00612B4E"/>
    <w:rsid w:val="00613175"/>
    <w:rsid w:val="00613703"/>
    <w:rsid w:val="00613726"/>
    <w:rsid w:val="0061472B"/>
    <w:rsid w:val="00614E2A"/>
    <w:rsid w:val="00615B04"/>
    <w:rsid w:val="00615B4F"/>
    <w:rsid w:val="00615BE3"/>
    <w:rsid w:val="00615BE7"/>
    <w:rsid w:val="00616551"/>
    <w:rsid w:val="0061712B"/>
    <w:rsid w:val="006172A5"/>
    <w:rsid w:val="00617ACD"/>
    <w:rsid w:val="00617B0D"/>
    <w:rsid w:val="00617B7F"/>
    <w:rsid w:val="00617FFD"/>
    <w:rsid w:val="006201BA"/>
    <w:rsid w:val="00620936"/>
    <w:rsid w:val="00621671"/>
    <w:rsid w:val="00621D98"/>
    <w:rsid w:val="00622452"/>
    <w:rsid w:val="00622D5E"/>
    <w:rsid w:val="00623880"/>
    <w:rsid w:val="00623D6C"/>
    <w:rsid w:val="006251A2"/>
    <w:rsid w:val="00626118"/>
    <w:rsid w:val="006263E0"/>
    <w:rsid w:val="006263F8"/>
    <w:rsid w:val="00626636"/>
    <w:rsid w:val="00626704"/>
    <w:rsid w:val="00626824"/>
    <w:rsid w:val="00626FE3"/>
    <w:rsid w:val="00626FFF"/>
    <w:rsid w:val="00627A32"/>
    <w:rsid w:val="0063024C"/>
    <w:rsid w:val="006303BF"/>
    <w:rsid w:val="006304E7"/>
    <w:rsid w:val="0063054A"/>
    <w:rsid w:val="0063055A"/>
    <w:rsid w:val="006305EE"/>
    <w:rsid w:val="00631481"/>
    <w:rsid w:val="00631877"/>
    <w:rsid w:val="0063250C"/>
    <w:rsid w:val="006325CF"/>
    <w:rsid w:val="0063260C"/>
    <w:rsid w:val="00632670"/>
    <w:rsid w:val="006326BA"/>
    <w:rsid w:val="006339E0"/>
    <w:rsid w:val="00633F13"/>
    <w:rsid w:val="006341D2"/>
    <w:rsid w:val="00634346"/>
    <w:rsid w:val="006344A8"/>
    <w:rsid w:val="006346F8"/>
    <w:rsid w:val="00634AA1"/>
    <w:rsid w:val="00634AF5"/>
    <w:rsid w:val="00635516"/>
    <w:rsid w:val="006355B9"/>
    <w:rsid w:val="006359D3"/>
    <w:rsid w:val="00635A98"/>
    <w:rsid w:val="00635E7E"/>
    <w:rsid w:val="006363B3"/>
    <w:rsid w:val="00636A0E"/>
    <w:rsid w:val="00636DCF"/>
    <w:rsid w:val="00636EF2"/>
    <w:rsid w:val="0063703C"/>
    <w:rsid w:val="00637499"/>
    <w:rsid w:val="00637B7B"/>
    <w:rsid w:val="006404A6"/>
    <w:rsid w:val="00640962"/>
    <w:rsid w:val="00642570"/>
    <w:rsid w:val="0064276D"/>
    <w:rsid w:val="00642810"/>
    <w:rsid w:val="00642A76"/>
    <w:rsid w:val="00642E33"/>
    <w:rsid w:val="006432B8"/>
    <w:rsid w:val="00643762"/>
    <w:rsid w:val="006437A9"/>
    <w:rsid w:val="00643D50"/>
    <w:rsid w:val="00643DCE"/>
    <w:rsid w:val="00643FF6"/>
    <w:rsid w:val="00644543"/>
    <w:rsid w:val="00644CE3"/>
    <w:rsid w:val="00644D35"/>
    <w:rsid w:val="00644DA4"/>
    <w:rsid w:val="00644DDA"/>
    <w:rsid w:val="006452DF"/>
    <w:rsid w:val="00645795"/>
    <w:rsid w:val="0064660B"/>
    <w:rsid w:val="006467CC"/>
    <w:rsid w:val="00647114"/>
    <w:rsid w:val="006474DC"/>
    <w:rsid w:val="00647653"/>
    <w:rsid w:val="00647731"/>
    <w:rsid w:val="00650017"/>
    <w:rsid w:val="00650238"/>
    <w:rsid w:val="00650B7A"/>
    <w:rsid w:val="00650FA5"/>
    <w:rsid w:val="00651610"/>
    <w:rsid w:val="00651740"/>
    <w:rsid w:val="00651BB8"/>
    <w:rsid w:val="00652597"/>
    <w:rsid w:val="006526BA"/>
    <w:rsid w:val="00652F01"/>
    <w:rsid w:val="00653890"/>
    <w:rsid w:val="006538B1"/>
    <w:rsid w:val="00653A97"/>
    <w:rsid w:val="00653ABC"/>
    <w:rsid w:val="00653B5B"/>
    <w:rsid w:val="00653D03"/>
    <w:rsid w:val="00653F38"/>
    <w:rsid w:val="00653F79"/>
    <w:rsid w:val="0065411D"/>
    <w:rsid w:val="006546FB"/>
    <w:rsid w:val="006548BA"/>
    <w:rsid w:val="00654BC0"/>
    <w:rsid w:val="00654F3D"/>
    <w:rsid w:val="0065505E"/>
    <w:rsid w:val="00655120"/>
    <w:rsid w:val="006552BD"/>
    <w:rsid w:val="006553F7"/>
    <w:rsid w:val="00655B2D"/>
    <w:rsid w:val="00655BBA"/>
    <w:rsid w:val="0065634F"/>
    <w:rsid w:val="006568BC"/>
    <w:rsid w:val="00656B6C"/>
    <w:rsid w:val="00656EFD"/>
    <w:rsid w:val="006570D7"/>
    <w:rsid w:val="00657758"/>
    <w:rsid w:val="00657778"/>
    <w:rsid w:val="006579DE"/>
    <w:rsid w:val="0066036C"/>
    <w:rsid w:val="00660852"/>
    <w:rsid w:val="0066085C"/>
    <w:rsid w:val="00660BED"/>
    <w:rsid w:val="00660C1B"/>
    <w:rsid w:val="00661130"/>
    <w:rsid w:val="00661313"/>
    <w:rsid w:val="00661336"/>
    <w:rsid w:val="006613FC"/>
    <w:rsid w:val="0066177C"/>
    <w:rsid w:val="0066229A"/>
    <w:rsid w:val="006623C1"/>
    <w:rsid w:val="00662CA5"/>
    <w:rsid w:val="00662D5E"/>
    <w:rsid w:val="00663468"/>
    <w:rsid w:val="00663AC9"/>
    <w:rsid w:val="00663C13"/>
    <w:rsid w:val="00663C7E"/>
    <w:rsid w:val="006643DD"/>
    <w:rsid w:val="00665080"/>
    <w:rsid w:val="006657E6"/>
    <w:rsid w:val="006658DE"/>
    <w:rsid w:val="00665C9E"/>
    <w:rsid w:val="00665D33"/>
    <w:rsid w:val="00665F47"/>
    <w:rsid w:val="006662A4"/>
    <w:rsid w:val="0066641A"/>
    <w:rsid w:val="00667700"/>
    <w:rsid w:val="00667BAB"/>
    <w:rsid w:val="00667F14"/>
    <w:rsid w:val="00670578"/>
    <w:rsid w:val="00670CE6"/>
    <w:rsid w:val="00671A61"/>
    <w:rsid w:val="00671A8B"/>
    <w:rsid w:val="006720E6"/>
    <w:rsid w:val="00672374"/>
    <w:rsid w:val="00672615"/>
    <w:rsid w:val="006727D4"/>
    <w:rsid w:val="00672971"/>
    <w:rsid w:val="0067298B"/>
    <w:rsid w:val="00672FA3"/>
    <w:rsid w:val="00672FB7"/>
    <w:rsid w:val="00673575"/>
    <w:rsid w:val="006737AB"/>
    <w:rsid w:val="0067421C"/>
    <w:rsid w:val="0067472C"/>
    <w:rsid w:val="00674DF4"/>
    <w:rsid w:val="00675C2A"/>
    <w:rsid w:val="00675EFC"/>
    <w:rsid w:val="00676308"/>
    <w:rsid w:val="0067631B"/>
    <w:rsid w:val="0067658A"/>
    <w:rsid w:val="006765D5"/>
    <w:rsid w:val="00676673"/>
    <w:rsid w:val="006768EA"/>
    <w:rsid w:val="00676DCC"/>
    <w:rsid w:val="006771AF"/>
    <w:rsid w:val="00677628"/>
    <w:rsid w:val="00677735"/>
    <w:rsid w:val="00677F14"/>
    <w:rsid w:val="00680262"/>
    <w:rsid w:val="00680D6A"/>
    <w:rsid w:val="006816F8"/>
    <w:rsid w:val="0068171A"/>
    <w:rsid w:val="00682647"/>
    <w:rsid w:val="00682B0A"/>
    <w:rsid w:val="00682B2F"/>
    <w:rsid w:val="00682BD2"/>
    <w:rsid w:val="00682D8A"/>
    <w:rsid w:val="00682DA9"/>
    <w:rsid w:val="00683A33"/>
    <w:rsid w:val="00684843"/>
    <w:rsid w:val="00684F27"/>
    <w:rsid w:val="00685031"/>
    <w:rsid w:val="0068504E"/>
    <w:rsid w:val="0068507B"/>
    <w:rsid w:val="00685F39"/>
    <w:rsid w:val="00686134"/>
    <w:rsid w:val="00686610"/>
    <w:rsid w:val="00686655"/>
    <w:rsid w:val="00686932"/>
    <w:rsid w:val="00687156"/>
    <w:rsid w:val="006874F7"/>
    <w:rsid w:val="0068766D"/>
    <w:rsid w:val="006876E9"/>
    <w:rsid w:val="006879F5"/>
    <w:rsid w:val="0069050B"/>
    <w:rsid w:val="006917EF"/>
    <w:rsid w:val="00691A7C"/>
    <w:rsid w:val="00691B43"/>
    <w:rsid w:val="00691DE1"/>
    <w:rsid w:val="00692103"/>
    <w:rsid w:val="006929FB"/>
    <w:rsid w:val="00692ADC"/>
    <w:rsid w:val="00692C57"/>
    <w:rsid w:val="00693190"/>
    <w:rsid w:val="00693FB1"/>
    <w:rsid w:val="00693FDA"/>
    <w:rsid w:val="00694488"/>
    <w:rsid w:val="0069460E"/>
    <w:rsid w:val="00694A67"/>
    <w:rsid w:val="00695875"/>
    <w:rsid w:val="006962F1"/>
    <w:rsid w:val="00696E03"/>
    <w:rsid w:val="006A0F60"/>
    <w:rsid w:val="006A0F6D"/>
    <w:rsid w:val="006A1764"/>
    <w:rsid w:val="006A1982"/>
    <w:rsid w:val="006A4212"/>
    <w:rsid w:val="006A457D"/>
    <w:rsid w:val="006A4AAF"/>
    <w:rsid w:val="006A4D8C"/>
    <w:rsid w:val="006A4E56"/>
    <w:rsid w:val="006A58F7"/>
    <w:rsid w:val="006A5B9B"/>
    <w:rsid w:val="006A6135"/>
    <w:rsid w:val="006A6C02"/>
    <w:rsid w:val="006A7143"/>
    <w:rsid w:val="006A71CF"/>
    <w:rsid w:val="006A74B6"/>
    <w:rsid w:val="006B01B9"/>
    <w:rsid w:val="006B02E8"/>
    <w:rsid w:val="006B0E28"/>
    <w:rsid w:val="006B131B"/>
    <w:rsid w:val="006B1ABF"/>
    <w:rsid w:val="006B2170"/>
    <w:rsid w:val="006B23A0"/>
    <w:rsid w:val="006B2986"/>
    <w:rsid w:val="006B2C48"/>
    <w:rsid w:val="006B2D7E"/>
    <w:rsid w:val="006B3237"/>
    <w:rsid w:val="006B32C9"/>
    <w:rsid w:val="006B3A85"/>
    <w:rsid w:val="006B3ADA"/>
    <w:rsid w:val="006B3AE9"/>
    <w:rsid w:val="006B3C17"/>
    <w:rsid w:val="006B3C5A"/>
    <w:rsid w:val="006B3EC2"/>
    <w:rsid w:val="006B421D"/>
    <w:rsid w:val="006B4402"/>
    <w:rsid w:val="006B4990"/>
    <w:rsid w:val="006B51E6"/>
    <w:rsid w:val="006B5296"/>
    <w:rsid w:val="006B5492"/>
    <w:rsid w:val="006B5C1C"/>
    <w:rsid w:val="006B5EA0"/>
    <w:rsid w:val="006B61E3"/>
    <w:rsid w:val="006B6DE1"/>
    <w:rsid w:val="006B6ECE"/>
    <w:rsid w:val="006B7ADA"/>
    <w:rsid w:val="006B7B84"/>
    <w:rsid w:val="006C0193"/>
    <w:rsid w:val="006C01F5"/>
    <w:rsid w:val="006C04D1"/>
    <w:rsid w:val="006C05DC"/>
    <w:rsid w:val="006C07DF"/>
    <w:rsid w:val="006C0856"/>
    <w:rsid w:val="006C0CFA"/>
    <w:rsid w:val="006C1A14"/>
    <w:rsid w:val="006C1A5F"/>
    <w:rsid w:val="006C1B07"/>
    <w:rsid w:val="006C1EA6"/>
    <w:rsid w:val="006C1EA7"/>
    <w:rsid w:val="006C212B"/>
    <w:rsid w:val="006C215B"/>
    <w:rsid w:val="006C218A"/>
    <w:rsid w:val="006C249E"/>
    <w:rsid w:val="006C27C5"/>
    <w:rsid w:val="006C2B6B"/>
    <w:rsid w:val="006C2F8D"/>
    <w:rsid w:val="006C3105"/>
    <w:rsid w:val="006C3148"/>
    <w:rsid w:val="006C33DC"/>
    <w:rsid w:val="006C42DE"/>
    <w:rsid w:val="006C4329"/>
    <w:rsid w:val="006C461F"/>
    <w:rsid w:val="006C53EB"/>
    <w:rsid w:val="006C6585"/>
    <w:rsid w:val="006C68AA"/>
    <w:rsid w:val="006C75B0"/>
    <w:rsid w:val="006C7BFE"/>
    <w:rsid w:val="006C7C46"/>
    <w:rsid w:val="006C7EA4"/>
    <w:rsid w:val="006D0C95"/>
    <w:rsid w:val="006D13AA"/>
    <w:rsid w:val="006D170C"/>
    <w:rsid w:val="006D1CD5"/>
    <w:rsid w:val="006D2105"/>
    <w:rsid w:val="006D218C"/>
    <w:rsid w:val="006D2554"/>
    <w:rsid w:val="006D2F89"/>
    <w:rsid w:val="006D33A5"/>
    <w:rsid w:val="006D3D0A"/>
    <w:rsid w:val="006D3FF1"/>
    <w:rsid w:val="006D42DD"/>
    <w:rsid w:val="006D46B2"/>
    <w:rsid w:val="006D4767"/>
    <w:rsid w:val="006D4BC4"/>
    <w:rsid w:val="006D4D3B"/>
    <w:rsid w:val="006D4EBB"/>
    <w:rsid w:val="006D5080"/>
    <w:rsid w:val="006D516D"/>
    <w:rsid w:val="006D53A9"/>
    <w:rsid w:val="006D658B"/>
    <w:rsid w:val="006D6BC0"/>
    <w:rsid w:val="006D717D"/>
    <w:rsid w:val="006D74CE"/>
    <w:rsid w:val="006D7770"/>
    <w:rsid w:val="006D7962"/>
    <w:rsid w:val="006E065F"/>
    <w:rsid w:val="006E0F18"/>
    <w:rsid w:val="006E170F"/>
    <w:rsid w:val="006E1991"/>
    <w:rsid w:val="006E1AA9"/>
    <w:rsid w:val="006E1C28"/>
    <w:rsid w:val="006E2483"/>
    <w:rsid w:val="006E290B"/>
    <w:rsid w:val="006E2FEB"/>
    <w:rsid w:val="006E3050"/>
    <w:rsid w:val="006E3499"/>
    <w:rsid w:val="006E3A22"/>
    <w:rsid w:val="006E3CD4"/>
    <w:rsid w:val="006E42E8"/>
    <w:rsid w:val="006E46E6"/>
    <w:rsid w:val="006E5450"/>
    <w:rsid w:val="006E56AF"/>
    <w:rsid w:val="006E56C9"/>
    <w:rsid w:val="006E5BE5"/>
    <w:rsid w:val="006E68F0"/>
    <w:rsid w:val="006E694A"/>
    <w:rsid w:val="006E69EF"/>
    <w:rsid w:val="006E6F82"/>
    <w:rsid w:val="006E7233"/>
    <w:rsid w:val="006E74A7"/>
    <w:rsid w:val="006E78EA"/>
    <w:rsid w:val="006E7A7D"/>
    <w:rsid w:val="006E7F95"/>
    <w:rsid w:val="006F00B5"/>
    <w:rsid w:val="006F00CE"/>
    <w:rsid w:val="006F0328"/>
    <w:rsid w:val="006F034A"/>
    <w:rsid w:val="006F03F2"/>
    <w:rsid w:val="006F0881"/>
    <w:rsid w:val="006F096C"/>
    <w:rsid w:val="006F0E39"/>
    <w:rsid w:val="006F1297"/>
    <w:rsid w:val="006F14B6"/>
    <w:rsid w:val="006F1B96"/>
    <w:rsid w:val="006F1F82"/>
    <w:rsid w:val="006F202A"/>
    <w:rsid w:val="006F26D3"/>
    <w:rsid w:val="006F2F4E"/>
    <w:rsid w:val="006F3B9A"/>
    <w:rsid w:val="006F41EA"/>
    <w:rsid w:val="006F428B"/>
    <w:rsid w:val="006F45C2"/>
    <w:rsid w:val="006F45FE"/>
    <w:rsid w:val="006F4A25"/>
    <w:rsid w:val="006F5107"/>
    <w:rsid w:val="006F619D"/>
    <w:rsid w:val="006F67B0"/>
    <w:rsid w:val="006F6B82"/>
    <w:rsid w:val="006F72E3"/>
    <w:rsid w:val="006F7358"/>
    <w:rsid w:val="006F7702"/>
    <w:rsid w:val="006F7A2B"/>
    <w:rsid w:val="00700234"/>
    <w:rsid w:val="00700840"/>
    <w:rsid w:val="0070091F"/>
    <w:rsid w:val="00700AE4"/>
    <w:rsid w:val="00700C3E"/>
    <w:rsid w:val="00700F2A"/>
    <w:rsid w:val="00700FAB"/>
    <w:rsid w:val="007011A4"/>
    <w:rsid w:val="007016E0"/>
    <w:rsid w:val="007017DF"/>
    <w:rsid w:val="00701EBD"/>
    <w:rsid w:val="00701F22"/>
    <w:rsid w:val="00702356"/>
    <w:rsid w:val="0070257B"/>
    <w:rsid w:val="00702927"/>
    <w:rsid w:val="007029E2"/>
    <w:rsid w:val="007031F9"/>
    <w:rsid w:val="007033A4"/>
    <w:rsid w:val="00703418"/>
    <w:rsid w:val="007034D5"/>
    <w:rsid w:val="007035E9"/>
    <w:rsid w:val="0070403E"/>
    <w:rsid w:val="007044E7"/>
    <w:rsid w:val="007047E6"/>
    <w:rsid w:val="007047F3"/>
    <w:rsid w:val="00705156"/>
    <w:rsid w:val="00705D6F"/>
    <w:rsid w:val="00705DED"/>
    <w:rsid w:val="00705E2B"/>
    <w:rsid w:val="00706852"/>
    <w:rsid w:val="0070697B"/>
    <w:rsid w:val="00706F02"/>
    <w:rsid w:val="007073A0"/>
    <w:rsid w:val="007074CF"/>
    <w:rsid w:val="00707970"/>
    <w:rsid w:val="007079AC"/>
    <w:rsid w:val="00707E83"/>
    <w:rsid w:val="0071040A"/>
    <w:rsid w:val="00710558"/>
    <w:rsid w:val="007106F1"/>
    <w:rsid w:val="00710B81"/>
    <w:rsid w:val="00710C92"/>
    <w:rsid w:val="00710D36"/>
    <w:rsid w:val="00711373"/>
    <w:rsid w:val="00711B19"/>
    <w:rsid w:val="007121C4"/>
    <w:rsid w:val="00712601"/>
    <w:rsid w:val="007128C0"/>
    <w:rsid w:val="007133EA"/>
    <w:rsid w:val="0071357B"/>
    <w:rsid w:val="007138EC"/>
    <w:rsid w:val="00713E64"/>
    <w:rsid w:val="00713E9A"/>
    <w:rsid w:val="00713F06"/>
    <w:rsid w:val="007141EE"/>
    <w:rsid w:val="00714299"/>
    <w:rsid w:val="0071430F"/>
    <w:rsid w:val="00714688"/>
    <w:rsid w:val="0071469D"/>
    <w:rsid w:val="00714B72"/>
    <w:rsid w:val="00715222"/>
    <w:rsid w:val="0071545E"/>
    <w:rsid w:val="00715EC4"/>
    <w:rsid w:val="007161A2"/>
    <w:rsid w:val="0071641D"/>
    <w:rsid w:val="00716CA1"/>
    <w:rsid w:val="00716CFB"/>
    <w:rsid w:val="00716E96"/>
    <w:rsid w:val="007174F8"/>
    <w:rsid w:val="00717DD7"/>
    <w:rsid w:val="00717E62"/>
    <w:rsid w:val="00717F25"/>
    <w:rsid w:val="0072176B"/>
    <w:rsid w:val="00721B2B"/>
    <w:rsid w:val="00721ECD"/>
    <w:rsid w:val="007221A9"/>
    <w:rsid w:val="0072260B"/>
    <w:rsid w:val="00722A9F"/>
    <w:rsid w:val="00723511"/>
    <w:rsid w:val="00723C52"/>
    <w:rsid w:val="00723F4E"/>
    <w:rsid w:val="007242FA"/>
    <w:rsid w:val="00724654"/>
    <w:rsid w:val="00724828"/>
    <w:rsid w:val="00724B9F"/>
    <w:rsid w:val="00724D45"/>
    <w:rsid w:val="007252A1"/>
    <w:rsid w:val="007255EF"/>
    <w:rsid w:val="00725875"/>
    <w:rsid w:val="007259BB"/>
    <w:rsid w:val="007259BC"/>
    <w:rsid w:val="00726343"/>
    <w:rsid w:val="007271F4"/>
    <w:rsid w:val="007273D7"/>
    <w:rsid w:val="00727AC3"/>
    <w:rsid w:val="00727C11"/>
    <w:rsid w:val="0073025D"/>
    <w:rsid w:val="007304E2"/>
    <w:rsid w:val="007304ED"/>
    <w:rsid w:val="007306FF"/>
    <w:rsid w:val="00730857"/>
    <w:rsid w:val="00731082"/>
    <w:rsid w:val="00731A08"/>
    <w:rsid w:val="00731BE6"/>
    <w:rsid w:val="0073220C"/>
    <w:rsid w:val="00732B9F"/>
    <w:rsid w:val="007330B1"/>
    <w:rsid w:val="00733456"/>
    <w:rsid w:val="007337F0"/>
    <w:rsid w:val="00734A2C"/>
    <w:rsid w:val="00734B72"/>
    <w:rsid w:val="00734C59"/>
    <w:rsid w:val="00734D69"/>
    <w:rsid w:val="0073508D"/>
    <w:rsid w:val="00735959"/>
    <w:rsid w:val="007363D3"/>
    <w:rsid w:val="0073694E"/>
    <w:rsid w:val="00736D4B"/>
    <w:rsid w:val="00737056"/>
    <w:rsid w:val="0073713C"/>
    <w:rsid w:val="0073742C"/>
    <w:rsid w:val="00737D3A"/>
    <w:rsid w:val="00740B29"/>
    <w:rsid w:val="00740B75"/>
    <w:rsid w:val="00740C80"/>
    <w:rsid w:val="00741C52"/>
    <w:rsid w:val="007420FD"/>
    <w:rsid w:val="007423F4"/>
    <w:rsid w:val="007429A3"/>
    <w:rsid w:val="00742F1B"/>
    <w:rsid w:val="007430E5"/>
    <w:rsid w:val="00743BA5"/>
    <w:rsid w:val="0074445A"/>
    <w:rsid w:val="007444B9"/>
    <w:rsid w:val="00744D1F"/>
    <w:rsid w:val="00744DC2"/>
    <w:rsid w:val="00745374"/>
    <w:rsid w:val="00745491"/>
    <w:rsid w:val="007455E7"/>
    <w:rsid w:val="0074568D"/>
    <w:rsid w:val="007459E6"/>
    <w:rsid w:val="0074654F"/>
    <w:rsid w:val="00746776"/>
    <w:rsid w:val="00746B53"/>
    <w:rsid w:val="00747C82"/>
    <w:rsid w:val="007506CB"/>
    <w:rsid w:val="00750714"/>
    <w:rsid w:val="007507F2"/>
    <w:rsid w:val="0075086B"/>
    <w:rsid w:val="00750BA6"/>
    <w:rsid w:val="00750DBE"/>
    <w:rsid w:val="007515BB"/>
    <w:rsid w:val="0075164C"/>
    <w:rsid w:val="0075186B"/>
    <w:rsid w:val="0075276B"/>
    <w:rsid w:val="00752828"/>
    <w:rsid w:val="00752900"/>
    <w:rsid w:val="00752A05"/>
    <w:rsid w:val="00752B44"/>
    <w:rsid w:val="00752E14"/>
    <w:rsid w:val="00753175"/>
    <w:rsid w:val="007532E6"/>
    <w:rsid w:val="007535D8"/>
    <w:rsid w:val="00753AEB"/>
    <w:rsid w:val="00753B36"/>
    <w:rsid w:val="007551E7"/>
    <w:rsid w:val="007554C5"/>
    <w:rsid w:val="00755A2A"/>
    <w:rsid w:val="0075664B"/>
    <w:rsid w:val="007568CE"/>
    <w:rsid w:val="00756C94"/>
    <w:rsid w:val="00756EEE"/>
    <w:rsid w:val="0075781D"/>
    <w:rsid w:val="00757860"/>
    <w:rsid w:val="0076060E"/>
    <w:rsid w:val="00760881"/>
    <w:rsid w:val="00760D1C"/>
    <w:rsid w:val="0076148C"/>
    <w:rsid w:val="007614CE"/>
    <w:rsid w:val="00762404"/>
    <w:rsid w:val="00762640"/>
    <w:rsid w:val="00762F96"/>
    <w:rsid w:val="00763623"/>
    <w:rsid w:val="00763988"/>
    <w:rsid w:val="00763EBA"/>
    <w:rsid w:val="007640C0"/>
    <w:rsid w:val="00764129"/>
    <w:rsid w:val="00764A5E"/>
    <w:rsid w:val="00764F03"/>
    <w:rsid w:val="00764F54"/>
    <w:rsid w:val="00765F53"/>
    <w:rsid w:val="00765F66"/>
    <w:rsid w:val="00766284"/>
    <w:rsid w:val="007663BC"/>
    <w:rsid w:val="00766B8E"/>
    <w:rsid w:val="00766EBB"/>
    <w:rsid w:val="00766FC6"/>
    <w:rsid w:val="00767370"/>
    <w:rsid w:val="0076745F"/>
    <w:rsid w:val="0076763F"/>
    <w:rsid w:val="007676B1"/>
    <w:rsid w:val="00770479"/>
    <w:rsid w:val="00770DDF"/>
    <w:rsid w:val="0077143E"/>
    <w:rsid w:val="00771863"/>
    <w:rsid w:val="00771E09"/>
    <w:rsid w:val="00772454"/>
    <w:rsid w:val="007728CC"/>
    <w:rsid w:val="00772A00"/>
    <w:rsid w:val="00773527"/>
    <w:rsid w:val="007741CE"/>
    <w:rsid w:val="007745D5"/>
    <w:rsid w:val="00775D54"/>
    <w:rsid w:val="00775F51"/>
    <w:rsid w:val="007763CE"/>
    <w:rsid w:val="00776688"/>
    <w:rsid w:val="00776809"/>
    <w:rsid w:val="00776866"/>
    <w:rsid w:val="00776B12"/>
    <w:rsid w:val="007770CA"/>
    <w:rsid w:val="00777772"/>
    <w:rsid w:val="00780529"/>
    <w:rsid w:val="00780716"/>
    <w:rsid w:val="00780FF9"/>
    <w:rsid w:val="007813F4"/>
    <w:rsid w:val="00781499"/>
    <w:rsid w:val="007817E2"/>
    <w:rsid w:val="00781816"/>
    <w:rsid w:val="00781B21"/>
    <w:rsid w:val="0078246F"/>
    <w:rsid w:val="00782638"/>
    <w:rsid w:val="00782ECA"/>
    <w:rsid w:val="00783418"/>
    <w:rsid w:val="0078352F"/>
    <w:rsid w:val="00783CF6"/>
    <w:rsid w:val="00784062"/>
    <w:rsid w:val="007845F3"/>
    <w:rsid w:val="00784EDD"/>
    <w:rsid w:val="00785333"/>
    <w:rsid w:val="00786281"/>
    <w:rsid w:val="007862C1"/>
    <w:rsid w:val="007864FC"/>
    <w:rsid w:val="00786BA1"/>
    <w:rsid w:val="00787B5A"/>
    <w:rsid w:val="00787DF3"/>
    <w:rsid w:val="00790452"/>
    <w:rsid w:val="00790460"/>
    <w:rsid w:val="0079091F"/>
    <w:rsid w:val="00790E3B"/>
    <w:rsid w:val="00791228"/>
    <w:rsid w:val="00791959"/>
    <w:rsid w:val="00791D5C"/>
    <w:rsid w:val="0079238A"/>
    <w:rsid w:val="00792A0D"/>
    <w:rsid w:val="00792C5F"/>
    <w:rsid w:val="00793A2F"/>
    <w:rsid w:val="00793D99"/>
    <w:rsid w:val="007944D3"/>
    <w:rsid w:val="00794CB4"/>
    <w:rsid w:val="00794DDA"/>
    <w:rsid w:val="00795CD4"/>
    <w:rsid w:val="007961D4"/>
    <w:rsid w:val="00796F99"/>
    <w:rsid w:val="0079742F"/>
    <w:rsid w:val="00797646"/>
    <w:rsid w:val="00797ECE"/>
    <w:rsid w:val="007A0618"/>
    <w:rsid w:val="007A0DAF"/>
    <w:rsid w:val="007A14F7"/>
    <w:rsid w:val="007A1704"/>
    <w:rsid w:val="007A21EE"/>
    <w:rsid w:val="007A23C4"/>
    <w:rsid w:val="007A27E3"/>
    <w:rsid w:val="007A2A47"/>
    <w:rsid w:val="007A2B07"/>
    <w:rsid w:val="007A2C8F"/>
    <w:rsid w:val="007A2D4D"/>
    <w:rsid w:val="007A2FEB"/>
    <w:rsid w:val="007A3118"/>
    <w:rsid w:val="007A3330"/>
    <w:rsid w:val="007A369E"/>
    <w:rsid w:val="007A3C33"/>
    <w:rsid w:val="007A41A9"/>
    <w:rsid w:val="007A4EC2"/>
    <w:rsid w:val="007A5C54"/>
    <w:rsid w:val="007A7276"/>
    <w:rsid w:val="007A73DA"/>
    <w:rsid w:val="007A77E5"/>
    <w:rsid w:val="007A784B"/>
    <w:rsid w:val="007B0441"/>
    <w:rsid w:val="007B0636"/>
    <w:rsid w:val="007B0BEE"/>
    <w:rsid w:val="007B11FB"/>
    <w:rsid w:val="007B1908"/>
    <w:rsid w:val="007B1972"/>
    <w:rsid w:val="007B2271"/>
    <w:rsid w:val="007B2AE4"/>
    <w:rsid w:val="007B2EB1"/>
    <w:rsid w:val="007B3231"/>
    <w:rsid w:val="007B392C"/>
    <w:rsid w:val="007B405E"/>
    <w:rsid w:val="007B4633"/>
    <w:rsid w:val="007B4733"/>
    <w:rsid w:val="007B4737"/>
    <w:rsid w:val="007B4A92"/>
    <w:rsid w:val="007B4D2B"/>
    <w:rsid w:val="007B557F"/>
    <w:rsid w:val="007B55C7"/>
    <w:rsid w:val="007B59FD"/>
    <w:rsid w:val="007B6061"/>
    <w:rsid w:val="007B63E6"/>
    <w:rsid w:val="007B6B8E"/>
    <w:rsid w:val="007B6D68"/>
    <w:rsid w:val="007B6E5E"/>
    <w:rsid w:val="007B6EC6"/>
    <w:rsid w:val="007B766F"/>
    <w:rsid w:val="007B76AD"/>
    <w:rsid w:val="007B776E"/>
    <w:rsid w:val="007B7895"/>
    <w:rsid w:val="007C0B84"/>
    <w:rsid w:val="007C0C55"/>
    <w:rsid w:val="007C11F7"/>
    <w:rsid w:val="007C1476"/>
    <w:rsid w:val="007C1873"/>
    <w:rsid w:val="007C19C9"/>
    <w:rsid w:val="007C264C"/>
    <w:rsid w:val="007C27B6"/>
    <w:rsid w:val="007C2C35"/>
    <w:rsid w:val="007C2F47"/>
    <w:rsid w:val="007C334A"/>
    <w:rsid w:val="007C3594"/>
    <w:rsid w:val="007C3857"/>
    <w:rsid w:val="007C40BD"/>
    <w:rsid w:val="007C412C"/>
    <w:rsid w:val="007C4736"/>
    <w:rsid w:val="007C51B7"/>
    <w:rsid w:val="007C5336"/>
    <w:rsid w:val="007C5989"/>
    <w:rsid w:val="007C5A48"/>
    <w:rsid w:val="007C5B98"/>
    <w:rsid w:val="007C5DCC"/>
    <w:rsid w:val="007C5E40"/>
    <w:rsid w:val="007C5FC2"/>
    <w:rsid w:val="007C6054"/>
    <w:rsid w:val="007C650D"/>
    <w:rsid w:val="007C6A05"/>
    <w:rsid w:val="007C6BC3"/>
    <w:rsid w:val="007C6F2F"/>
    <w:rsid w:val="007C797A"/>
    <w:rsid w:val="007C7AEE"/>
    <w:rsid w:val="007C7CDF"/>
    <w:rsid w:val="007D0747"/>
    <w:rsid w:val="007D0936"/>
    <w:rsid w:val="007D16CD"/>
    <w:rsid w:val="007D206D"/>
    <w:rsid w:val="007D2887"/>
    <w:rsid w:val="007D3025"/>
    <w:rsid w:val="007D305E"/>
    <w:rsid w:val="007D348A"/>
    <w:rsid w:val="007D3A74"/>
    <w:rsid w:val="007D3BD7"/>
    <w:rsid w:val="007D3D3D"/>
    <w:rsid w:val="007D3EE6"/>
    <w:rsid w:val="007D483A"/>
    <w:rsid w:val="007D48A3"/>
    <w:rsid w:val="007D4A04"/>
    <w:rsid w:val="007D51E1"/>
    <w:rsid w:val="007D5E38"/>
    <w:rsid w:val="007D5EAC"/>
    <w:rsid w:val="007D61E1"/>
    <w:rsid w:val="007D64CA"/>
    <w:rsid w:val="007D6613"/>
    <w:rsid w:val="007D71AF"/>
    <w:rsid w:val="007D77D8"/>
    <w:rsid w:val="007E00E2"/>
    <w:rsid w:val="007E0A44"/>
    <w:rsid w:val="007E1095"/>
    <w:rsid w:val="007E10BF"/>
    <w:rsid w:val="007E1A4A"/>
    <w:rsid w:val="007E222A"/>
    <w:rsid w:val="007E22C6"/>
    <w:rsid w:val="007E2346"/>
    <w:rsid w:val="007E2459"/>
    <w:rsid w:val="007E2D33"/>
    <w:rsid w:val="007E3DD0"/>
    <w:rsid w:val="007E40A4"/>
    <w:rsid w:val="007E4A83"/>
    <w:rsid w:val="007E4C8A"/>
    <w:rsid w:val="007E5CBB"/>
    <w:rsid w:val="007E624F"/>
    <w:rsid w:val="007E6679"/>
    <w:rsid w:val="007E686C"/>
    <w:rsid w:val="007E6C00"/>
    <w:rsid w:val="007E7101"/>
    <w:rsid w:val="007E7ADB"/>
    <w:rsid w:val="007E7FEB"/>
    <w:rsid w:val="007F0EAC"/>
    <w:rsid w:val="007F10A5"/>
    <w:rsid w:val="007F10DD"/>
    <w:rsid w:val="007F1802"/>
    <w:rsid w:val="007F1B89"/>
    <w:rsid w:val="007F1D7F"/>
    <w:rsid w:val="007F1F26"/>
    <w:rsid w:val="007F2C4C"/>
    <w:rsid w:val="007F2E88"/>
    <w:rsid w:val="007F2F83"/>
    <w:rsid w:val="007F352B"/>
    <w:rsid w:val="007F38D3"/>
    <w:rsid w:val="007F3A6B"/>
    <w:rsid w:val="007F3A8E"/>
    <w:rsid w:val="007F3AFE"/>
    <w:rsid w:val="007F3C23"/>
    <w:rsid w:val="007F473F"/>
    <w:rsid w:val="007F4939"/>
    <w:rsid w:val="007F4DDD"/>
    <w:rsid w:val="007F4FFF"/>
    <w:rsid w:val="007F50A9"/>
    <w:rsid w:val="007F50AB"/>
    <w:rsid w:val="007F5A1D"/>
    <w:rsid w:val="007F5D6F"/>
    <w:rsid w:val="007F6888"/>
    <w:rsid w:val="007F6930"/>
    <w:rsid w:val="007F6EA9"/>
    <w:rsid w:val="007F706A"/>
    <w:rsid w:val="007F7141"/>
    <w:rsid w:val="007F71F5"/>
    <w:rsid w:val="007F7464"/>
    <w:rsid w:val="007F7EAA"/>
    <w:rsid w:val="00800D5B"/>
    <w:rsid w:val="0080109D"/>
    <w:rsid w:val="00801CC6"/>
    <w:rsid w:val="00801FE7"/>
    <w:rsid w:val="0080222E"/>
    <w:rsid w:val="00802508"/>
    <w:rsid w:val="00802739"/>
    <w:rsid w:val="008027DC"/>
    <w:rsid w:val="00802C71"/>
    <w:rsid w:val="008034C7"/>
    <w:rsid w:val="00803697"/>
    <w:rsid w:val="00803973"/>
    <w:rsid w:val="00803B7C"/>
    <w:rsid w:val="00804569"/>
    <w:rsid w:val="0080462E"/>
    <w:rsid w:val="00804DF7"/>
    <w:rsid w:val="00805CA2"/>
    <w:rsid w:val="00805D4C"/>
    <w:rsid w:val="00806DA1"/>
    <w:rsid w:val="00807120"/>
    <w:rsid w:val="00807307"/>
    <w:rsid w:val="008074D9"/>
    <w:rsid w:val="00810131"/>
    <w:rsid w:val="00810465"/>
    <w:rsid w:val="00810661"/>
    <w:rsid w:val="00810970"/>
    <w:rsid w:val="00810F51"/>
    <w:rsid w:val="008119D2"/>
    <w:rsid w:val="00811B99"/>
    <w:rsid w:val="008122F6"/>
    <w:rsid w:val="00812804"/>
    <w:rsid w:val="00812E08"/>
    <w:rsid w:val="00813120"/>
    <w:rsid w:val="0081358C"/>
    <w:rsid w:val="00813A78"/>
    <w:rsid w:val="0081497B"/>
    <w:rsid w:val="00814B4D"/>
    <w:rsid w:val="00814BB1"/>
    <w:rsid w:val="00815082"/>
    <w:rsid w:val="00815977"/>
    <w:rsid w:val="00815FEB"/>
    <w:rsid w:val="00816277"/>
    <w:rsid w:val="008162C7"/>
    <w:rsid w:val="0081692D"/>
    <w:rsid w:val="008171C8"/>
    <w:rsid w:val="0081732B"/>
    <w:rsid w:val="00817463"/>
    <w:rsid w:val="00817732"/>
    <w:rsid w:val="008177A5"/>
    <w:rsid w:val="00817C06"/>
    <w:rsid w:val="0082081A"/>
    <w:rsid w:val="00820FAC"/>
    <w:rsid w:val="00821122"/>
    <w:rsid w:val="00822097"/>
    <w:rsid w:val="008220EF"/>
    <w:rsid w:val="00822296"/>
    <w:rsid w:val="00822605"/>
    <w:rsid w:val="00822AF2"/>
    <w:rsid w:val="00822B84"/>
    <w:rsid w:val="00823980"/>
    <w:rsid w:val="00823F1F"/>
    <w:rsid w:val="008259CE"/>
    <w:rsid w:val="008261F4"/>
    <w:rsid w:val="008262BA"/>
    <w:rsid w:val="00826D93"/>
    <w:rsid w:val="00826E60"/>
    <w:rsid w:val="0082740D"/>
    <w:rsid w:val="00827733"/>
    <w:rsid w:val="00827F24"/>
    <w:rsid w:val="00830814"/>
    <w:rsid w:val="00830855"/>
    <w:rsid w:val="00830BB0"/>
    <w:rsid w:val="00830FA5"/>
    <w:rsid w:val="0083125A"/>
    <w:rsid w:val="00831DD8"/>
    <w:rsid w:val="008323CB"/>
    <w:rsid w:val="008327CB"/>
    <w:rsid w:val="00832ACB"/>
    <w:rsid w:val="00832AFE"/>
    <w:rsid w:val="00832B8C"/>
    <w:rsid w:val="00832D3A"/>
    <w:rsid w:val="0083305A"/>
    <w:rsid w:val="008333B3"/>
    <w:rsid w:val="008337FC"/>
    <w:rsid w:val="00833937"/>
    <w:rsid w:val="00833B6D"/>
    <w:rsid w:val="00833DD5"/>
    <w:rsid w:val="0083493C"/>
    <w:rsid w:val="00834F09"/>
    <w:rsid w:val="00834F73"/>
    <w:rsid w:val="008357D6"/>
    <w:rsid w:val="008359B4"/>
    <w:rsid w:val="00835EBE"/>
    <w:rsid w:val="00836472"/>
    <w:rsid w:val="00836D19"/>
    <w:rsid w:val="00836E68"/>
    <w:rsid w:val="00837170"/>
    <w:rsid w:val="00840528"/>
    <w:rsid w:val="008405E9"/>
    <w:rsid w:val="008408F3"/>
    <w:rsid w:val="00840C4E"/>
    <w:rsid w:val="00841952"/>
    <w:rsid w:val="00841E64"/>
    <w:rsid w:val="008421B1"/>
    <w:rsid w:val="0084266B"/>
    <w:rsid w:val="00842BC4"/>
    <w:rsid w:val="00843044"/>
    <w:rsid w:val="0084313C"/>
    <w:rsid w:val="00843837"/>
    <w:rsid w:val="0084410C"/>
    <w:rsid w:val="008446B4"/>
    <w:rsid w:val="00845742"/>
    <w:rsid w:val="00845A04"/>
    <w:rsid w:val="00845B91"/>
    <w:rsid w:val="00845B93"/>
    <w:rsid w:val="00845BBD"/>
    <w:rsid w:val="00846EEE"/>
    <w:rsid w:val="0084705C"/>
    <w:rsid w:val="00847978"/>
    <w:rsid w:val="00847FC6"/>
    <w:rsid w:val="008508C4"/>
    <w:rsid w:val="00850950"/>
    <w:rsid w:val="00850C28"/>
    <w:rsid w:val="00850E6F"/>
    <w:rsid w:val="00851360"/>
    <w:rsid w:val="008513CF"/>
    <w:rsid w:val="008521C6"/>
    <w:rsid w:val="00852436"/>
    <w:rsid w:val="00853377"/>
    <w:rsid w:val="00853D49"/>
    <w:rsid w:val="00853FDF"/>
    <w:rsid w:val="00854189"/>
    <w:rsid w:val="00854353"/>
    <w:rsid w:val="008547D5"/>
    <w:rsid w:val="008547F8"/>
    <w:rsid w:val="008548EB"/>
    <w:rsid w:val="00854C0A"/>
    <w:rsid w:val="008553DB"/>
    <w:rsid w:val="00855F73"/>
    <w:rsid w:val="00855F84"/>
    <w:rsid w:val="00856035"/>
    <w:rsid w:val="0085621C"/>
    <w:rsid w:val="008563CC"/>
    <w:rsid w:val="008564F6"/>
    <w:rsid w:val="00856545"/>
    <w:rsid w:val="0085658D"/>
    <w:rsid w:val="0085670A"/>
    <w:rsid w:val="0085691F"/>
    <w:rsid w:val="00856945"/>
    <w:rsid w:val="00856A6F"/>
    <w:rsid w:val="00857691"/>
    <w:rsid w:val="008579EC"/>
    <w:rsid w:val="00857A01"/>
    <w:rsid w:val="00860032"/>
    <w:rsid w:val="0086033F"/>
    <w:rsid w:val="00860DA1"/>
    <w:rsid w:val="00860FA1"/>
    <w:rsid w:val="00861D99"/>
    <w:rsid w:val="008631AF"/>
    <w:rsid w:val="0086356B"/>
    <w:rsid w:val="008637EA"/>
    <w:rsid w:val="00863A1B"/>
    <w:rsid w:val="00863B8E"/>
    <w:rsid w:val="00863C20"/>
    <w:rsid w:val="00863CBB"/>
    <w:rsid w:val="008640CD"/>
    <w:rsid w:val="00864422"/>
    <w:rsid w:val="00864E93"/>
    <w:rsid w:val="008657E0"/>
    <w:rsid w:val="00865994"/>
    <w:rsid w:val="00865E55"/>
    <w:rsid w:val="008662FC"/>
    <w:rsid w:val="0086660C"/>
    <w:rsid w:val="00866879"/>
    <w:rsid w:val="00866A2B"/>
    <w:rsid w:val="00866AD9"/>
    <w:rsid w:val="00866EE5"/>
    <w:rsid w:val="00867024"/>
    <w:rsid w:val="008675AC"/>
    <w:rsid w:val="008677E8"/>
    <w:rsid w:val="0087006E"/>
    <w:rsid w:val="008703C5"/>
    <w:rsid w:val="0087041D"/>
    <w:rsid w:val="008708DC"/>
    <w:rsid w:val="00870A43"/>
    <w:rsid w:val="00870CEA"/>
    <w:rsid w:val="00871154"/>
    <w:rsid w:val="00871CBE"/>
    <w:rsid w:val="00872249"/>
    <w:rsid w:val="0087263E"/>
    <w:rsid w:val="00872D24"/>
    <w:rsid w:val="008733B6"/>
    <w:rsid w:val="00873743"/>
    <w:rsid w:val="0087378F"/>
    <w:rsid w:val="00873CE2"/>
    <w:rsid w:val="00873DD9"/>
    <w:rsid w:val="00874529"/>
    <w:rsid w:val="008749E9"/>
    <w:rsid w:val="00874D41"/>
    <w:rsid w:val="00874DA0"/>
    <w:rsid w:val="008759E5"/>
    <w:rsid w:val="00875DBB"/>
    <w:rsid w:val="00875DBD"/>
    <w:rsid w:val="008766EB"/>
    <w:rsid w:val="00876AFB"/>
    <w:rsid w:val="00877262"/>
    <w:rsid w:val="00877544"/>
    <w:rsid w:val="00877F5A"/>
    <w:rsid w:val="00880740"/>
    <w:rsid w:val="00880F81"/>
    <w:rsid w:val="0088132F"/>
    <w:rsid w:val="00881C8A"/>
    <w:rsid w:val="008824A0"/>
    <w:rsid w:val="00882882"/>
    <w:rsid w:val="008831FD"/>
    <w:rsid w:val="00883E0A"/>
    <w:rsid w:val="00884301"/>
    <w:rsid w:val="00884C41"/>
    <w:rsid w:val="008852C8"/>
    <w:rsid w:val="008855F1"/>
    <w:rsid w:val="00885AC5"/>
    <w:rsid w:val="00886501"/>
    <w:rsid w:val="008869D8"/>
    <w:rsid w:val="00886AB2"/>
    <w:rsid w:val="00887533"/>
    <w:rsid w:val="0088781E"/>
    <w:rsid w:val="00887C58"/>
    <w:rsid w:val="00887FA6"/>
    <w:rsid w:val="00890142"/>
    <w:rsid w:val="008901BB"/>
    <w:rsid w:val="008901C1"/>
    <w:rsid w:val="0089070E"/>
    <w:rsid w:val="0089082B"/>
    <w:rsid w:val="00890D06"/>
    <w:rsid w:val="00890D4A"/>
    <w:rsid w:val="00890DB2"/>
    <w:rsid w:val="008910A4"/>
    <w:rsid w:val="0089170E"/>
    <w:rsid w:val="00891754"/>
    <w:rsid w:val="00891C24"/>
    <w:rsid w:val="0089215C"/>
    <w:rsid w:val="00892967"/>
    <w:rsid w:val="00893129"/>
    <w:rsid w:val="008931FA"/>
    <w:rsid w:val="00893BAD"/>
    <w:rsid w:val="00893BB2"/>
    <w:rsid w:val="00893DA9"/>
    <w:rsid w:val="008941D8"/>
    <w:rsid w:val="00894269"/>
    <w:rsid w:val="00894E0E"/>
    <w:rsid w:val="00894FD9"/>
    <w:rsid w:val="0089565F"/>
    <w:rsid w:val="00896269"/>
    <w:rsid w:val="00896983"/>
    <w:rsid w:val="00896B37"/>
    <w:rsid w:val="00896C9D"/>
    <w:rsid w:val="008976D9"/>
    <w:rsid w:val="0089784C"/>
    <w:rsid w:val="008979D0"/>
    <w:rsid w:val="00897A93"/>
    <w:rsid w:val="008A0442"/>
    <w:rsid w:val="008A0D1C"/>
    <w:rsid w:val="008A10CB"/>
    <w:rsid w:val="008A1670"/>
    <w:rsid w:val="008A1C22"/>
    <w:rsid w:val="008A2409"/>
    <w:rsid w:val="008A2690"/>
    <w:rsid w:val="008A26D3"/>
    <w:rsid w:val="008A2C4E"/>
    <w:rsid w:val="008A2D12"/>
    <w:rsid w:val="008A302D"/>
    <w:rsid w:val="008A3304"/>
    <w:rsid w:val="008A39F5"/>
    <w:rsid w:val="008A3EFD"/>
    <w:rsid w:val="008A4043"/>
    <w:rsid w:val="008A4455"/>
    <w:rsid w:val="008A4C25"/>
    <w:rsid w:val="008A4EB1"/>
    <w:rsid w:val="008A4F35"/>
    <w:rsid w:val="008A59FC"/>
    <w:rsid w:val="008A60C3"/>
    <w:rsid w:val="008A624A"/>
    <w:rsid w:val="008A62D4"/>
    <w:rsid w:val="008A6A1C"/>
    <w:rsid w:val="008A6F70"/>
    <w:rsid w:val="008A70CA"/>
    <w:rsid w:val="008A710C"/>
    <w:rsid w:val="008A7548"/>
    <w:rsid w:val="008A7C1B"/>
    <w:rsid w:val="008A7E8F"/>
    <w:rsid w:val="008B031A"/>
    <w:rsid w:val="008B05AA"/>
    <w:rsid w:val="008B0B60"/>
    <w:rsid w:val="008B0F2F"/>
    <w:rsid w:val="008B149D"/>
    <w:rsid w:val="008B159E"/>
    <w:rsid w:val="008B25B0"/>
    <w:rsid w:val="008B282A"/>
    <w:rsid w:val="008B335B"/>
    <w:rsid w:val="008B3385"/>
    <w:rsid w:val="008B358B"/>
    <w:rsid w:val="008B3848"/>
    <w:rsid w:val="008B3F2F"/>
    <w:rsid w:val="008B3FF3"/>
    <w:rsid w:val="008B46A3"/>
    <w:rsid w:val="008B4C69"/>
    <w:rsid w:val="008B519D"/>
    <w:rsid w:val="008B51BD"/>
    <w:rsid w:val="008B5B51"/>
    <w:rsid w:val="008B64F0"/>
    <w:rsid w:val="008B6760"/>
    <w:rsid w:val="008B6C77"/>
    <w:rsid w:val="008B72B9"/>
    <w:rsid w:val="008B736D"/>
    <w:rsid w:val="008B79D0"/>
    <w:rsid w:val="008B7AAD"/>
    <w:rsid w:val="008B7CF7"/>
    <w:rsid w:val="008B7D39"/>
    <w:rsid w:val="008C082D"/>
    <w:rsid w:val="008C0F3B"/>
    <w:rsid w:val="008C135F"/>
    <w:rsid w:val="008C14B5"/>
    <w:rsid w:val="008C15FC"/>
    <w:rsid w:val="008C17D6"/>
    <w:rsid w:val="008C1DC9"/>
    <w:rsid w:val="008C1FCF"/>
    <w:rsid w:val="008C2122"/>
    <w:rsid w:val="008C26AA"/>
    <w:rsid w:val="008C2707"/>
    <w:rsid w:val="008C2D40"/>
    <w:rsid w:val="008C2E4D"/>
    <w:rsid w:val="008C3469"/>
    <w:rsid w:val="008C3645"/>
    <w:rsid w:val="008C36B7"/>
    <w:rsid w:val="008C3D3D"/>
    <w:rsid w:val="008C3FBD"/>
    <w:rsid w:val="008C4654"/>
    <w:rsid w:val="008C47A0"/>
    <w:rsid w:val="008C4CE3"/>
    <w:rsid w:val="008C5AF8"/>
    <w:rsid w:val="008C5C8B"/>
    <w:rsid w:val="008C68BD"/>
    <w:rsid w:val="008C6DF3"/>
    <w:rsid w:val="008C72BE"/>
    <w:rsid w:val="008C7483"/>
    <w:rsid w:val="008D00AC"/>
    <w:rsid w:val="008D05B5"/>
    <w:rsid w:val="008D07A0"/>
    <w:rsid w:val="008D08E6"/>
    <w:rsid w:val="008D152E"/>
    <w:rsid w:val="008D171D"/>
    <w:rsid w:val="008D2337"/>
    <w:rsid w:val="008D25B4"/>
    <w:rsid w:val="008D2DAB"/>
    <w:rsid w:val="008D300D"/>
    <w:rsid w:val="008D3426"/>
    <w:rsid w:val="008D359B"/>
    <w:rsid w:val="008D3CC4"/>
    <w:rsid w:val="008D3D8E"/>
    <w:rsid w:val="008D3DC8"/>
    <w:rsid w:val="008D3EFF"/>
    <w:rsid w:val="008D41DC"/>
    <w:rsid w:val="008D4485"/>
    <w:rsid w:val="008D454C"/>
    <w:rsid w:val="008D46FE"/>
    <w:rsid w:val="008D4A4D"/>
    <w:rsid w:val="008D4CE4"/>
    <w:rsid w:val="008D4CE6"/>
    <w:rsid w:val="008D5596"/>
    <w:rsid w:val="008D613C"/>
    <w:rsid w:val="008D62FF"/>
    <w:rsid w:val="008D69ED"/>
    <w:rsid w:val="008D6A04"/>
    <w:rsid w:val="008D6AC0"/>
    <w:rsid w:val="008D6ADE"/>
    <w:rsid w:val="008D6CC4"/>
    <w:rsid w:val="008D7066"/>
    <w:rsid w:val="008D7879"/>
    <w:rsid w:val="008D79E5"/>
    <w:rsid w:val="008E034F"/>
    <w:rsid w:val="008E059E"/>
    <w:rsid w:val="008E0824"/>
    <w:rsid w:val="008E0A81"/>
    <w:rsid w:val="008E19A7"/>
    <w:rsid w:val="008E1FA6"/>
    <w:rsid w:val="008E20A5"/>
    <w:rsid w:val="008E269E"/>
    <w:rsid w:val="008E2982"/>
    <w:rsid w:val="008E2E73"/>
    <w:rsid w:val="008E37B7"/>
    <w:rsid w:val="008E3E5D"/>
    <w:rsid w:val="008E4532"/>
    <w:rsid w:val="008E468C"/>
    <w:rsid w:val="008E4F78"/>
    <w:rsid w:val="008E589D"/>
    <w:rsid w:val="008E59DE"/>
    <w:rsid w:val="008E5A6C"/>
    <w:rsid w:val="008E5EBA"/>
    <w:rsid w:val="008E6D33"/>
    <w:rsid w:val="008E75BF"/>
    <w:rsid w:val="008E791A"/>
    <w:rsid w:val="008E79C1"/>
    <w:rsid w:val="008E7B7D"/>
    <w:rsid w:val="008E7FBA"/>
    <w:rsid w:val="008F000B"/>
    <w:rsid w:val="008F0108"/>
    <w:rsid w:val="008F0745"/>
    <w:rsid w:val="008F086A"/>
    <w:rsid w:val="008F1805"/>
    <w:rsid w:val="008F1BED"/>
    <w:rsid w:val="008F1C3E"/>
    <w:rsid w:val="008F2E4D"/>
    <w:rsid w:val="008F3DA6"/>
    <w:rsid w:val="008F3E04"/>
    <w:rsid w:val="008F4A1A"/>
    <w:rsid w:val="008F4CD3"/>
    <w:rsid w:val="008F4CD5"/>
    <w:rsid w:val="008F51E4"/>
    <w:rsid w:val="008F5EDC"/>
    <w:rsid w:val="008F62B1"/>
    <w:rsid w:val="008F71CF"/>
    <w:rsid w:val="008F7547"/>
    <w:rsid w:val="008F7650"/>
    <w:rsid w:val="008F78F5"/>
    <w:rsid w:val="008F7B26"/>
    <w:rsid w:val="009002E5"/>
    <w:rsid w:val="009003F1"/>
    <w:rsid w:val="00900817"/>
    <w:rsid w:val="009009F9"/>
    <w:rsid w:val="00900C7E"/>
    <w:rsid w:val="00900F10"/>
    <w:rsid w:val="00900F5F"/>
    <w:rsid w:val="0090137A"/>
    <w:rsid w:val="0090165E"/>
    <w:rsid w:val="009018F5"/>
    <w:rsid w:val="00901A2A"/>
    <w:rsid w:val="00902386"/>
    <w:rsid w:val="009023A5"/>
    <w:rsid w:val="00902BD0"/>
    <w:rsid w:val="00902E14"/>
    <w:rsid w:val="009032CF"/>
    <w:rsid w:val="00903989"/>
    <w:rsid w:val="00903A27"/>
    <w:rsid w:val="009042D9"/>
    <w:rsid w:val="009045D7"/>
    <w:rsid w:val="00904DAA"/>
    <w:rsid w:val="00904F76"/>
    <w:rsid w:val="00905151"/>
    <w:rsid w:val="009061AB"/>
    <w:rsid w:val="00906407"/>
    <w:rsid w:val="00906821"/>
    <w:rsid w:val="00907A9A"/>
    <w:rsid w:val="00910525"/>
    <w:rsid w:val="00910FBE"/>
    <w:rsid w:val="00911135"/>
    <w:rsid w:val="00911469"/>
    <w:rsid w:val="009115FA"/>
    <w:rsid w:val="009118B9"/>
    <w:rsid w:val="00911A4E"/>
    <w:rsid w:val="00912021"/>
    <w:rsid w:val="0091291F"/>
    <w:rsid w:val="00912C35"/>
    <w:rsid w:val="00912FB8"/>
    <w:rsid w:val="009130A2"/>
    <w:rsid w:val="009131AB"/>
    <w:rsid w:val="0091352F"/>
    <w:rsid w:val="009135A3"/>
    <w:rsid w:val="0091364F"/>
    <w:rsid w:val="00913CEE"/>
    <w:rsid w:val="00913D72"/>
    <w:rsid w:val="00913DE3"/>
    <w:rsid w:val="00913ED7"/>
    <w:rsid w:val="00914302"/>
    <w:rsid w:val="00915107"/>
    <w:rsid w:val="009158AF"/>
    <w:rsid w:val="00915943"/>
    <w:rsid w:val="00915DA3"/>
    <w:rsid w:val="00915DCD"/>
    <w:rsid w:val="009171F3"/>
    <w:rsid w:val="00917714"/>
    <w:rsid w:val="009179E3"/>
    <w:rsid w:val="00917BA8"/>
    <w:rsid w:val="00920306"/>
    <w:rsid w:val="00920A1A"/>
    <w:rsid w:val="00920A56"/>
    <w:rsid w:val="0092157E"/>
    <w:rsid w:val="009219D5"/>
    <w:rsid w:val="0092267A"/>
    <w:rsid w:val="00922684"/>
    <w:rsid w:val="00922DCC"/>
    <w:rsid w:val="00922E1D"/>
    <w:rsid w:val="009232D3"/>
    <w:rsid w:val="009239F2"/>
    <w:rsid w:val="00923F85"/>
    <w:rsid w:val="00924609"/>
    <w:rsid w:val="00924A2E"/>
    <w:rsid w:val="00924A4D"/>
    <w:rsid w:val="00925BA8"/>
    <w:rsid w:val="009264AE"/>
    <w:rsid w:val="00926716"/>
    <w:rsid w:val="00926F3B"/>
    <w:rsid w:val="00927972"/>
    <w:rsid w:val="00927984"/>
    <w:rsid w:val="00927DA9"/>
    <w:rsid w:val="0093012A"/>
    <w:rsid w:val="0093023F"/>
    <w:rsid w:val="0093063A"/>
    <w:rsid w:val="00930EA3"/>
    <w:rsid w:val="00930FEB"/>
    <w:rsid w:val="0093136A"/>
    <w:rsid w:val="00932174"/>
    <w:rsid w:val="00932422"/>
    <w:rsid w:val="009327F1"/>
    <w:rsid w:val="00932878"/>
    <w:rsid w:val="00932C71"/>
    <w:rsid w:val="00933361"/>
    <w:rsid w:val="00933B1D"/>
    <w:rsid w:val="0093419E"/>
    <w:rsid w:val="00934CD6"/>
    <w:rsid w:val="00934D6C"/>
    <w:rsid w:val="00934FEF"/>
    <w:rsid w:val="009357A9"/>
    <w:rsid w:val="0093580A"/>
    <w:rsid w:val="009358DB"/>
    <w:rsid w:val="00935B23"/>
    <w:rsid w:val="00935CD7"/>
    <w:rsid w:val="009360B3"/>
    <w:rsid w:val="009360D8"/>
    <w:rsid w:val="00936187"/>
    <w:rsid w:val="009368F4"/>
    <w:rsid w:val="0093742F"/>
    <w:rsid w:val="00937A2C"/>
    <w:rsid w:val="00937CD2"/>
    <w:rsid w:val="00940842"/>
    <w:rsid w:val="00940862"/>
    <w:rsid w:val="00940F2B"/>
    <w:rsid w:val="009414C7"/>
    <w:rsid w:val="0094180C"/>
    <w:rsid w:val="00941FE2"/>
    <w:rsid w:val="0094206F"/>
    <w:rsid w:val="00942261"/>
    <w:rsid w:val="00942A3E"/>
    <w:rsid w:val="00942B52"/>
    <w:rsid w:val="00943818"/>
    <w:rsid w:val="00943B96"/>
    <w:rsid w:val="00943EE5"/>
    <w:rsid w:val="00943F79"/>
    <w:rsid w:val="0094433D"/>
    <w:rsid w:val="00944F48"/>
    <w:rsid w:val="00945582"/>
    <w:rsid w:val="00945889"/>
    <w:rsid w:val="00945C20"/>
    <w:rsid w:val="00945D1D"/>
    <w:rsid w:val="00945DF2"/>
    <w:rsid w:val="009462F9"/>
    <w:rsid w:val="0094681D"/>
    <w:rsid w:val="00947200"/>
    <w:rsid w:val="00947534"/>
    <w:rsid w:val="009475A7"/>
    <w:rsid w:val="00947E39"/>
    <w:rsid w:val="009501F0"/>
    <w:rsid w:val="0095033C"/>
    <w:rsid w:val="009503B1"/>
    <w:rsid w:val="009508CE"/>
    <w:rsid w:val="00950A67"/>
    <w:rsid w:val="00950CF1"/>
    <w:rsid w:val="00950F6E"/>
    <w:rsid w:val="00950F80"/>
    <w:rsid w:val="00951178"/>
    <w:rsid w:val="009512FA"/>
    <w:rsid w:val="00951385"/>
    <w:rsid w:val="00951463"/>
    <w:rsid w:val="00951711"/>
    <w:rsid w:val="00951F7C"/>
    <w:rsid w:val="009523F9"/>
    <w:rsid w:val="00952545"/>
    <w:rsid w:val="009539C4"/>
    <w:rsid w:val="00953D29"/>
    <w:rsid w:val="00953EBB"/>
    <w:rsid w:val="00954197"/>
    <w:rsid w:val="00954771"/>
    <w:rsid w:val="009548D6"/>
    <w:rsid w:val="009553E8"/>
    <w:rsid w:val="00955D98"/>
    <w:rsid w:val="0095670E"/>
    <w:rsid w:val="00956987"/>
    <w:rsid w:val="0095756F"/>
    <w:rsid w:val="0095767B"/>
    <w:rsid w:val="00957FC8"/>
    <w:rsid w:val="00960029"/>
    <w:rsid w:val="009601E2"/>
    <w:rsid w:val="00960987"/>
    <w:rsid w:val="009609D5"/>
    <w:rsid w:val="00960C3B"/>
    <w:rsid w:val="00961D09"/>
    <w:rsid w:val="00962150"/>
    <w:rsid w:val="009621B6"/>
    <w:rsid w:val="00962AEA"/>
    <w:rsid w:val="00962CB2"/>
    <w:rsid w:val="0096308D"/>
    <w:rsid w:val="009630E8"/>
    <w:rsid w:val="00963F27"/>
    <w:rsid w:val="009641BA"/>
    <w:rsid w:val="00964236"/>
    <w:rsid w:val="0096469F"/>
    <w:rsid w:val="009646E7"/>
    <w:rsid w:val="00964C98"/>
    <w:rsid w:val="00964F7F"/>
    <w:rsid w:val="009654F6"/>
    <w:rsid w:val="009657AF"/>
    <w:rsid w:val="00965946"/>
    <w:rsid w:val="00965A92"/>
    <w:rsid w:val="00965E31"/>
    <w:rsid w:val="0096607B"/>
    <w:rsid w:val="0096665B"/>
    <w:rsid w:val="009667B8"/>
    <w:rsid w:val="00967C4A"/>
    <w:rsid w:val="00967CB7"/>
    <w:rsid w:val="00967DD0"/>
    <w:rsid w:val="009708B1"/>
    <w:rsid w:val="009708DE"/>
    <w:rsid w:val="00970DE4"/>
    <w:rsid w:val="009710D2"/>
    <w:rsid w:val="00971580"/>
    <w:rsid w:val="009719DF"/>
    <w:rsid w:val="00971A25"/>
    <w:rsid w:val="00971D03"/>
    <w:rsid w:val="009728A8"/>
    <w:rsid w:val="00973557"/>
    <w:rsid w:val="00973DF2"/>
    <w:rsid w:val="009746DE"/>
    <w:rsid w:val="009746F3"/>
    <w:rsid w:val="009747D2"/>
    <w:rsid w:val="00974951"/>
    <w:rsid w:val="00975BCB"/>
    <w:rsid w:val="00975DE5"/>
    <w:rsid w:val="00976655"/>
    <w:rsid w:val="009768C5"/>
    <w:rsid w:val="0097690B"/>
    <w:rsid w:val="00976DCC"/>
    <w:rsid w:val="00977248"/>
    <w:rsid w:val="0097750C"/>
    <w:rsid w:val="00977737"/>
    <w:rsid w:val="009777A9"/>
    <w:rsid w:val="009777CB"/>
    <w:rsid w:val="00977C79"/>
    <w:rsid w:val="00977CC3"/>
    <w:rsid w:val="00977F81"/>
    <w:rsid w:val="00980082"/>
    <w:rsid w:val="009808A7"/>
    <w:rsid w:val="00980E09"/>
    <w:rsid w:val="009817FA"/>
    <w:rsid w:val="00981BA7"/>
    <w:rsid w:val="00982278"/>
    <w:rsid w:val="00982EAB"/>
    <w:rsid w:val="00983C27"/>
    <w:rsid w:val="00983DD4"/>
    <w:rsid w:val="00983F47"/>
    <w:rsid w:val="009842C0"/>
    <w:rsid w:val="00984B17"/>
    <w:rsid w:val="00984D21"/>
    <w:rsid w:val="0098527F"/>
    <w:rsid w:val="00985630"/>
    <w:rsid w:val="00986DDE"/>
    <w:rsid w:val="00987766"/>
    <w:rsid w:val="009877AB"/>
    <w:rsid w:val="00987FE8"/>
    <w:rsid w:val="00990044"/>
    <w:rsid w:val="00990074"/>
    <w:rsid w:val="00990107"/>
    <w:rsid w:val="009904BA"/>
    <w:rsid w:val="009906D4"/>
    <w:rsid w:val="009916FC"/>
    <w:rsid w:val="009918BC"/>
    <w:rsid w:val="00991C67"/>
    <w:rsid w:val="00991E2D"/>
    <w:rsid w:val="009926A9"/>
    <w:rsid w:val="0099287A"/>
    <w:rsid w:val="00992F6F"/>
    <w:rsid w:val="009937FB"/>
    <w:rsid w:val="00993D14"/>
    <w:rsid w:val="00993DE4"/>
    <w:rsid w:val="00994223"/>
    <w:rsid w:val="00994448"/>
    <w:rsid w:val="00994CB1"/>
    <w:rsid w:val="00994F46"/>
    <w:rsid w:val="00995383"/>
    <w:rsid w:val="009954F7"/>
    <w:rsid w:val="00995941"/>
    <w:rsid w:val="00995A48"/>
    <w:rsid w:val="00995AD6"/>
    <w:rsid w:val="00995B21"/>
    <w:rsid w:val="00995BA5"/>
    <w:rsid w:val="009961A8"/>
    <w:rsid w:val="00996754"/>
    <w:rsid w:val="00996824"/>
    <w:rsid w:val="00996842"/>
    <w:rsid w:val="00996D9B"/>
    <w:rsid w:val="009977E5"/>
    <w:rsid w:val="00997A31"/>
    <w:rsid w:val="009A000D"/>
    <w:rsid w:val="009A00AA"/>
    <w:rsid w:val="009A0680"/>
    <w:rsid w:val="009A0C2F"/>
    <w:rsid w:val="009A1670"/>
    <w:rsid w:val="009A197A"/>
    <w:rsid w:val="009A19CC"/>
    <w:rsid w:val="009A1AF8"/>
    <w:rsid w:val="009A270C"/>
    <w:rsid w:val="009A2BA7"/>
    <w:rsid w:val="009A2BA9"/>
    <w:rsid w:val="009A3F6B"/>
    <w:rsid w:val="009A41B0"/>
    <w:rsid w:val="009A427D"/>
    <w:rsid w:val="009A45BA"/>
    <w:rsid w:val="009A46FD"/>
    <w:rsid w:val="009A4AF4"/>
    <w:rsid w:val="009A57AF"/>
    <w:rsid w:val="009A5894"/>
    <w:rsid w:val="009A5CF7"/>
    <w:rsid w:val="009A6E2F"/>
    <w:rsid w:val="009A7097"/>
    <w:rsid w:val="009A7223"/>
    <w:rsid w:val="009A7448"/>
    <w:rsid w:val="009A7928"/>
    <w:rsid w:val="009A7A42"/>
    <w:rsid w:val="009A7EA8"/>
    <w:rsid w:val="009B02C0"/>
    <w:rsid w:val="009B0538"/>
    <w:rsid w:val="009B053F"/>
    <w:rsid w:val="009B1452"/>
    <w:rsid w:val="009B1974"/>
    <w:rsid w:val="009B1F3D"/>
    <w:rsid w:val="009B2121"/>
    <w:rsid w:val="009B24A5"/>
    <w:rsid w:val="009B25F9"/>
    <w:rsid w:val="009B2657"/>
    <w:rsid w:val="009B292E"/>
    <w:rsid w:val="009B363A"/>
    <w:rsid w:val="009B3735"/>
    <w:rsid w:val="009B40CF"/>
    <w:rsid w:val="009B4B91"/>
    <w:rsid w:val="009B4EF1"/>
    <w:rsid w:val="009B5014"/>
    <w:rsid w:val="009B5398"/>
    <w:rsid w:val="009B5DE4"/>
    <w:rsid w:val="009B5FD8"/>
    <w:rsid w:val="009B60B3"/>
    <w:rsid w:val="009B6250"/>
    <w:rsid w:val="009B66BF"/>
    <w:rsid w:val="009B6E47"/>
    <w:rsid w:val="009B6F4F"/>
    <w:rsid w:val="009B703F"/>
    <w:rsid w:val="009B737D"/>
    <w:rsid w:val="009B740D"/>
    <w:rsid w:val="009B7D82"/>
    <w:rsid w:val="009C0060"/>
    <w:rsid w:val="009C0350"/>
    <w:rsid w:val="009C1217"/>
    <w:rsid w:val="009C1C7B"/>
    <w:rsid w:val="009C1CFA"/>
    <w:rsid w:val="009C2428"/>
    <w:rsid w:val="009C26B7"/>
    <w:rsid w:val="009C26FD"/>
    <w:rsid w:val="009C344E"/>
    <w:rsid w:val="009C3807"/>
    <w:rsid w:val="009C39DA"/>
    <w:rsid w:val="009C3FC9"/>
    <w:rsid w:val="009C421B"/>
    <w:rsid w:val="009C435E"/>
    <w:rsid w:val="009C4800"/>
    <w:rsid w:val="009C4B06"/>
    <w:rsid w:val="009C4D94"/>
    <w:rsid w:val="009C50FE"/>
    <w:rsid w:val="009C64B7"/>
    <w:rsid w:val="009C6CA5"/>
    <w:rsid w:val="009C7912"/>
    <w:rsid w:val="009D020C"/>
    <w:rsid w:val="009D0393"/>
    <w:rsid w:val="009D03BF"/>
    <w:rsid w:val="009D07B1"/>
    <w:rsid w:val="009D136C"/>
    <w:rsid w:val="009D1BE5"/>
    <w:rsid w:val="009D1FF3"/>
    <w:rsid w:val="009D2861"/>
    <w:rsid w:val="009D308D"/>
    <w:rsid w:val="009D3532"/>
    <w:rsid w:val="009D35BA"/>
    <w:rsid w:val="009D3884"/>
    <w:rsid w:val="009D45CE"/>
    <w:rsid w:val="009D46E2"/>
    <w:rsid w:val="009D48F3"/>
    <w:rsid w:val="009D4B6E"/>
    <w:rsid w:val="009D4DB6"/>
    <w:rsid w:val="009D5421"/>
    <w:rsid w:val="009D5EDA"/>
    <w:rsid w:val="009D5F21"/>
    <w:rsid w:val="009D60F5"/>
    <w:rsid w:val="009D6678"/>
    <w:rsid w:val="009D67C2"/>
    <w:rsid w:val="009D709E"/>
    <w:rsid w:val="009D732F"/>
    <w:rsid w:val="009D7909"/>
    <w:rsid w:val="009D7CC7"/>
    <w:rsid w:val="009D7E1E"/>
    <w:rsid w:val="009D7FAD"/>
    <w:rsid w:val="009E02EC"/>
    <w:rsid w:val="009E093A"/>
    <w:rsid w:val="009E0C00"/>
    <w:rsid w:val="009E134D"/>
    <w:rsid w:val="009E139D"/>
    <w:rsid w:val="009E1496"/>
    <w:rsid w:val="009E17D5"/>
    <w:rsid w:val="009E1B76"/>
    <w:rsid w:val="009E1CDB"/>
    <w:rsid w:val="009E20E1"/>
    <w:rsid w:val="009E21A5"/>
    <w:rsid w:val="009E345A"/>
    <w:rsid w:val="009E3494"/>
    <w:rsid w:val="009E3718"/>
    <w:rsid w:val="009E3DC4"/>
    <w:rsid w:val="009E49B3"/>
    <w:rsid w:val="009E4D2F"/>
    <w:rsid w:val="009E4E43"/>
    <w:rsid w:val="009E4F32"/>
    <w:rsid w:val="009E5A54"/>
    <w:rsid w:val="009E5F00"/>
    <w:rsid w:val="009E6B87"/>
    <w:rsid w:val="009E6FCA"/>
    <w:rsid w:val="009E75F9"/>
    <w:rsid w:val="009F07F6"/>
    <w:rsid w:val="009F120E"/>
    <w:rsid w:val="009F19D3"/>
    <w:rsid w:val="009F1DD6"/>
    <w:rsid w:val="009F2372"/>
    <w:rsid w:val="009F3403"/>
    <w:rsid w:val="009F3E8E"/>
    <w:rsid w:val="009F3ED3"/>
    <w:rsid w:val="009F45E7"/>
    <w:rsid w:val="009F5052"/>
    <w:rsid w:val="009F5233"/>
    <w:rsid w:val="009F58D9"/>
    <w:rsid w:val="009F5DCA"/>
    <w:rsid w:val="009F6742"/>
    <w:rsid w:val="009F6763"/>
    <w:rsid w:val="009F67DA"/>
    <w:rsid w:val="009F6ECC"/>
    <w:rsid w:val="009F6F2C"/>
    <w:rsid w:val="009F7288"/>
    <w:rsid w:val="009F740B"/>
    <w:rsid w:val="009F759A"/>
    <w:rsid w:val="00A012E1"/>
    <w:rsid w:val="00A017F2"/>
    <w:rsid w:val="00A017F3"/>
    <w:rsid w:val="00A01A00"/>
    <w:rsid w:val="00A02199"/>
    <w:rsid w:val="00A024C6"/>
    <w:rsid w:val="00A0292D"/>
    <w:rsid w:val="00A03418"/>
    <w:rsid w:val="00A03DC7"/>
    <w:rsid w:val="00A040F0"/>
    <w:rsid w:val="00A04B1A"/>
    <w:rsid w:val="00A04CA5"/>
    <w:rsid w:val="00A04CC3"/>
    <w:rsid w:val="00A0539F"/>
    <w:rsid w:val="00A055D3"/>
    <w:rsid w:val="00A059FE"/>
    <w:rsid w:val="00A05BB0"/>
    <w:rsid w:val="00A0618A"/>
    <w:rsid w:val="00A062DB"/>
    <w:rsid w:val="00A06919"/>
    <w:rsid w:val="00A06A3A"/>
    <w:rsid w:val="00A0768F"/>
    <w:rsid w:val="00A07AD8"/>
    <w:rsid w:val="00A10776"/>
    <w:rsid w:val="00A10A69"/>
    <w:rsid w:val="00A10E15"/>
    <w:rsid w:val="00A116A1"/>
    <w:rsid w:val="00A11A83"/>
    <w:rsid w:val="00A11A8B"/>
    <w:rsid w:val="00A128F5"/>
    <w:rsid w:val="00A12A46"/>
    <w:rsid w:val="00A12DA5"/>
    <w:rsid w:val="00A1391A"/>
    <w:rsid w:val="00A13948"/>
    <w:rsid w:val="00A14EC2"/>
    <w:rsid w:val="00A15641"/>
    <w:rsid w:val="00A1578E"/>
    <w:rsid w:val="00A163BC"/>
    <w:rsid w:val="00A164BF"/>
    <w:rsid w:val="00A1658F"/>
    <w:rsid w:val="00A16D48"/>
    <w:rsid w:val="00A16FD1"/>
    <w:rsid w:val="00A17465"/>
    <w:rsid w:val="00A17C78"/>
    <w:rsid w:val="00A20260"/>
    <w:rsid w:val="00A20272"/>
    <w:rsid w:val="00A209EC"/>
    <w:rsid w:val="00A21487"/>
    <w:rsid w:val="00A216EB"/>
    <w:rsid w:val="00A21DF8"/>
    <w:rsid w:val="00A22865"/>
    <w:rsid w:val="00A2289F"/>
    <w:rsid w:val="00A22A76"/>
    <w:rsid w:val="00A22F75"/>
    <w:rsid w:val="00A23251"/>
    <w:rsid w:val="00A23305"/>
    <w:rsid w:val="00A2337D"/>
    <w:rsid w:val="00A2397F"/>
    <w:rsid w:val="00A241E5"/>
    <w:rsid w:val="00A24229"/>
    <w:rsid w:val="00A24366"/>
    <w:rsid w:val="00A245CE"/>
    <w:rsid w:val="00A264FD"/>
    <w:rsid w:val="00A26610"/>
    <w:rsid w:val="00A26900"/>
    <w:rsid w:val="00A30211"/>
    <w:rsid w:val="00A30748"/>
    <w:rsid w:val="00A30ACD"/>
    <w:rsid w:val="00A30C0E"/>
    <w:rsid w:val="00A31598"/>
    <w:rsid w:val="00A31619"/>
    <w:rsid w:val="00A31919"/>
    <w:rsid w:val="00A3194B"/>
    <w:rsid w:val="00A32110"/>
    <w:rsid w:val="00A32305"/>
    <w:rsid w:val="00A327E5"/>
    <w:rsid w:val="00A32B58"/>
    <w:rsid w:val="00A339DC"/>
    <w:rsid w:val="00A33A4A"/>
    <w:rsid w:val="00A34114"/>
    <w:rsid w:val="00A34179"/>
    <w:rsid w:val="00A34587"/>
    <w:rsid w:val="00A347F3"/>
    <w:rsid w:val="00A34A16"/>
    <w:rsid w:val="00A34EA8"/>
    <w:rsid w:val="00A35485"/>
    <w:rsid w:val="00A35B32"/>
    <w:rsid w:val="00A35DF7"/>
    <w:rsid w:val="00A361CF"/>
    <w:rsid w:val="00A366E5"/>
    <w:rsid w:val="00A36AAC"/>
    <w:rsid w:val="00A36ABF"/>
    <w:rsid w:val="00A36C30"/>
    <w:rsid w:val="00A3718B"/>
    <w:rsid w:val="00A3751E"/>
    <w:rsid w:val="00A37527"/>
    <w:rsid w:val="00A375B3"/>
    <w:rsid w:val="00A37A10"/>
    <w:rsid w:val="00A37C39"/>
    <w:rsid w:val="00A37EF0"/>
    <w:rsid w:val="00A40379"/>
    <w:rsid w:val="00A40596"/>
    <w:rsid w:val="00A406B5"/>
    <w:rsid w:val="00A4079D"/>
    <w:rsid w:val="00A40D68"/>
    <w:rsid w:val="00A40FF5"/>
    <w:rsid w:val="00A41B9E"/>
    <w:rsid w:val="00A41C32"/>
    <w:rsid w:val="00A421C0"/>
    <w:rsid w:val="00A42621"/>
    <w:rsid w:val="00A4269C"/>
    <w:rsid w:val="00A42B13"/>
    <w:rsid w:val="00A42EB8"/>
    <w:rsid w:val="00A43058"/>
    <w:rsid w:val="00A43F2C"/>
    <w:rsid w:val="00A44558"/>
    <w:rsid w:val="00A449C0"/>
    <w:rsid w:val="00A44B41"/>
    <w:rsid w:val="00A45465"/>
    <w:rsid w:val="00A45F6D"/>
    <w:rsid w:val="00A467D5"/>
    <w:rsid w:val="00A469E3"/>
    <w:rsid w:val="00A46DA3"/>
    <w:rsid w:val="00A46E03"/>
    <w:rsid w:val="00A473CE"/>
    <w:rsid w:val="00A47A5F"/>
    <w:rsid w:val="00A47D16"/>
    <w:rsid w:val="00A47E0C"/>
    <w:rsid w:val="00A50ED0"/>
    <w:rsid w:val="00A51498"/>
    <w:rsid w:val="00A514C0"/>
    <w:rsid w:val="00A514F5"/>
    <w:rsid w:val="00A5168F"/>
    <w:rsid w:val="00A51955"/>
    <w:rsid w:val="00A526CE"/>
    <w:rsid w:val="00A533A4"/>
    <w:rsid w:val="00A53564"/>
    <w:rsid w:val="00A53830"/>
    <w:rsid w:val="00A55159"/>
    <w:rsid w:val="00A5637A"/>
    <w:rsid w:val="00A5694A"/>
    <w:rsid w:val="00A56ABC"/>
    <w:rsid w:val="00A56E3B"/>
    <w:rsid w:val="00A56F98"/>
    <w:rsid w:val="00A5706D"/>
    <w:rsid w:val="00A5774F"/>
    <w:rsid w:val="00A57AA2"/>
    <w:rsid w:val="00A60232"/>
    <w:rsid w:val="00A60429"/>
    <w:rsid w:val="00A606DE"/>
    <w:rsid w:val="00A60B1A"/>
    <w:rsid w:val="00A60DA8"/>
    <w:rsid w:val="00A60FCC"/>
    <w:rsid w:val="00A61A18"/>
    <w:rsid w:val="00A61A5E"/>
    <w:rsid w:val="00A61D44"/>
    <w:rsid w:val="00A61D8E"/>
    <w:rsid w:val="00A62535"/>
    <w:rsid w:val="00A63BE4"/>
    <w:rsid w:val="00A64055"/>
    <w:rsid w:val="00A6437F"/>
    <w:rsid w:val="00A64EAC"/>
    <w:rsid w:val="00A65C3D"/>
    <w:rsid w:val="00A65E23"/>
    <w:rsid w:val="00A65F4D"/>
    <w:rsid w:val="00A66AF5"/>
    <w:rsid w:val="00A66D83"/>
    <w:rsid w:val="00A67D1D"/>
    <w:rsid w:val="00A700D6"/>
    <w:rsid w:val="00A70376"/>
    <w:rsid w:val="00A70B2E"/>
    <w:rsid w:val="00A710EE"/>
    <w:rsid w:val="00A72142"/>
    <w:rsid w:val="00A728B1"/>
    <w:rsid w:val="00A72AD6"/>
    <w:rsid w:val="00A74658"/>
    <w:rsid w:val="00A747CA"/>
    <w:rsid w:val="00A75172"/>
    <w:rsid w:val="00A75808"/>
    <w:rsid w:val="00A7645D"/>
    <w:rsid w:val="00A772B5"/>
    <w:rsid w:val="00A7771D"/>
    <w:rsid w:val="00A77CB5"/>
    <w:rsid w:val="00A77D29"/>
    <w:rsid w:val="00A77F9F"/>
    <w:rsid w:val="00A8024F"/>
    <w:rsid w:val="00A80410"/>
    <w:rsid w:val="00A808B3"/>
    <w:rsid w:val="00A80E12"/>
    <w:rsid w:val="00A81349"/>
    <w:rsid w:val="00A81F8E"/>
    <w:rsid w:val="00A823D4"/>
    <w:rsid w:val="00A82457"/>
    <w:rsid w:val="00A825C1"/>
    <w:rsid w:val="00A82777"/>
    <w:rsid w:val="00A82BA2"/>
    <w:rsid w:val="00A82BF1"/>
    <w:rsid w:val="00A82EED"/>
    <w:rsid w:val="00A837B6"/>
    <w:rsid w:val="00A8383F"/>
    <w:rsid w:val="00A83B64"/>
    <w:rsid w:val="00A83BAC"/>
    <w:rsid w:val="00A8429A"/>
    <w:rsid w:val="00A84620"/>
    <w:rsid w:val="00A84BEE"/>
    <w:rsid w:val="00A84DED"/>
    <w:rsid w:val="00A84F13"/>
    <w:rsid w:val="00A8566D"/>
    <w:rsid w:val="00A85A92"/>
    <w:rsid w:val="00A85E8F"/>
    <w:rsid w:val="00A861B4"/>
    <w:rsid w:val="00A86478"/>
    <w:rsid w:val="00A867DF"/>
    <w:rsid w:val="00A87053"/>
    <w:rsid w:val="00A87AEC"/>
    <w:rsid w:val="00A87FBB"/>
    <w:rsid w:val="00A90056"/>
    <w:rsid w:val="00A9088B"/>
    <w:rsid w:val="00A90A8E"/>
    <w:rsid w:val="00A9113F"/>
    <w:rsid w:val="00A914ED"/>
    <w:rsid w:val="00A91597"/>
    <w:rsid w:val="00A91882"/>
    <w:rsid w:val="00A91B0B"/>
    <w:rsid w:val="00A91F8E"/>
    <w:rsid w:val="00A92312"/>
    <w:rsid w:val="00A92FB1"/>
    <w:rsid w:val="00A9355B"/>
    <w:rsid w:val="00A93613"/>
    <w:rsid w:val="00A936FA"/>
    <w:rsid w:val="00A9383B"/>
    <w:rsid w:val="00A93A99"/>
    <w:rsid w:val="00A93E76"/>
    <w:rsid w:val="00A94087"/>
    <w:rsid w:val="00A94918"/>
    <w:rsid w:val="00A94DD1"/>
    <w:rsid w:val="00A952BF"/>
    <w:rsid w:val="00A95C99"/>
    <w:rsid w:val="00A95EF2"/>
    <w:rsid w:val="00A9623F"/>
    <w:rsid w:val="00A9695B"/>
    <w:rsid w:val="00A97F93"/>
    <w:rsid w:val="00AA00B3"/>
    <w:rsid w:val="00AA011D"/>
    <w:rsid w:val="00AA0796"/>
    <w:rsid w:val="00AA07CA"/>
    <w:rsid w:val="00AA2278"/>
    <w:rsid w:val="00AA24C0"/>
    <w:rsid w:val="00AA24E3"/>
    <w:rsid w:val="00AA2529"/>
    <w:rsid w:val="00AA2942"/>
    <w:rsid w:val="00AA33A2"/>
    <w:rsid w:val="00AA3688"/>
    <w:rsid w:val="00AA4190"/>
    <w:rsid w:val="00AA47A6"/>
    <w:rsid w:val="00AA4ABF"/>
    <w:rsid w:val="00AA53DB"/>
    <w:rsid w:val="00AA5B1A"/>
    <w:rsid w:val="00AA6358"/>
    <w:rsid w:val="00AA72E5"/>
    <w:rsid w:val="00AA7480"/>
    <w:rsid w:val="00AA7526"/>
    <w:rsid w:val="00AA7620"/>
    <w:rsid w:val="00AA78AE"/>
    <w:rsid w:val="00AA7C63"/>
    <w:rsid w:val="00AB016B"/>
    <w:rsid w:val="00AB01FE"/>
    <w:rsid w:val="00AB03A1"/>
    <w:rsid w:val="00AB0F70"/>
    <w:rsid w:val="00AB1032"/>
    <w:rsid w:val="00AB112C"/>
    <w:rsid w:val="00AB1C6B"/>
    <w:rsid w:val="00AB242C"/>
    <w:rsid w:val="00AB2BCF"/>
    <w:rsid w:val="00AB31C5"/>
    <w:rsid w:val="00AB4097"/>
    <w:rsid w:val="00AB4621"/>
    <w:rsid w:val="00AB464A"/>
    <w:rsid w:val="00AB4A21"/>
    <w:rsid w:val="00AB4AEC"/>
    <w:rsid w:val="00AB4FEE"/>
    <w:rsid w:val="00AB53BC"/>
    <w:rsid w:val="00AB57E5"/>
    <w:rsid w:val="00AB5974"/>
    <w:rsid w:val="00AB5F15"/>
    <w:rsid w:val="00AB6DD0"/>
    <w:rsid w:val="00AB6DE9"/>
    <w:rsid w:val="00AB76CC"/>
    <w:rsid w:val="00AB7773"/>
    <w:rsid w:val="00AB786B"/>
    <w:rsid w:val="00AB78DE"/>
    <w:rsid w:val="00AB7B7C"/>
    <w:rsid w:val="00AB7B98"/>
    <w:rsid w:val="00AC0AB4"/>
    <w:rsid w:val="00AC0F28"/>
    <w:rsid w:val="00AC0F6A"/>
    <w:rsid w:val="00AC0FF0"/>
    <w:rsid w:val="00AC1D23"/>
    <w:rsid w:val="00AC1D5F"/>
    <w:rsid w:val="00AC1DCC"/>
    <w:rsid w:val="00AC227C"/>
    <w:rsid w:val="00AC238D"/>
    <w:rsid w:val="00AC2481"/>
    <w:rsid w:val="00AC2F51"/>
    <w:rsid w:val="00AC341F"/>
    <w:rsid w:val="00AC35FC"/>
    <w:rsid w:val="00AC377A"/>
    <w:rsid w:val="00AC3B1E"/>
    <w:rsid w:val="00AC4282"/>
    <w:rsid w:val="00AC42D3"/>
    <w:rsid w:val="00AC431F"/>
    <w:rsid w:val="00AC444D"/>
    <w:rsid w:val="00AC47AC"/>
    <w:rsid w:val="00AC49A5"/>
    <w:rsid w:val="00AC4A32"/>
    <w:rsid w:val="00AC501E"/>
    <w:rsid w:val="00AC5145"/>
    <w:rsid w:val="00AC5742"/>
    <w:rsid w:val="00AC5AE6"/>
    <w:rsid w:val="00AC6D9C"/>
    <w:rsid w:val="00AC6F39"/>
    <w:rsid w:val="00AC6F71"/>
    <w:rsid w:val="00AC71DA"/>
    <w:rsid w:val="00AD0028"/>
    <w:rsid w:val="00AD017F"/>
    <w:rsid w:val="00AD054C"/>
    <w:rsid w:val="00AD0A4A"/>
    <w:rsid w:val="00AD1629"/>
    <w:rsid w:val="00AD1F7C"/>
    <w:rsid w:val="00AD2A60"/>
    <w:rsid w:val="00AD2BDA"/>
    <w:rsid w:val="00AD356E"/>
    <w:rsid w:val="00AD36B9"/>
    <w:rsid w:val="00AD3E87"/>
    <w:rsid w:val="00AD3F62"/>
    <w:rsid w:val="00AD4ED7"/>
    <w:rsid w:val="00AD54BE"/>
    <w:rsid w:val="00AD5553"/>
    <w:rsid w:val="00AD5632"/>
    <w:rsid w:val="00AD57C9"/>
    <w:rsid w:val="00AD5B49"/>
    <w:rsid w:val="00AD6006"/>
    <w:rsid w:val="00AD60E9"/>
    <w:rsid w:val="00AD681F"/>
    <w:rsid w:val="00AD6CF1"/>
    <w:rsid w:val="00AD6CF5"/>
    <w:rsid w:val="00AD706E"/>
    <w:rsid w:val="00AD7465"/>
    <w:rsid w:val="00AD768E"/>
    <w:rsid w:val="00AD7F5C"/>
    <w:rsid w:val="00AD7FD5"/>
    <w:rsid w:val="00AE168F"/>
    <w:rsid w:val="00AE2131"/>
    <w:rsid w:val="00AE21AC"/>
    <w:rsid w:val="00AE21F4"/>
    <w:rsid w:val="00AE23D7"/>
    <w:rsid w:val="00AE295F"/>
    <w:rsid w:val="00AE398C"/>
    <w:rsid w:val="00AE549B"/>
    <w:rsid w:val="00AE6346"/>
    <w:rsid w:val="00AE664F"/>
    <w:rsid w:val="00AE6AF9"/>
    <w:rsid w:val="00AE6B5E"/>
    <w:rsid w:val="00AE6CB9"/>
    <w:rsid w:val="00AE6E0C"/>
    <w:rsid w:val="00AE703A"/>
    <w:rsid w:val="00AE71B1"/>
    <w:rsid w:val="00AE745D"/>
    <w:rsid w:val="00AE79D5"/>
    <w:rsid w:val="00AF038A"/>
    <w:rsid w:val="00AF0471"/>
    <w:rsid w:val="00AF0A48"/>
    <w:rsid w:val="00AF0E38"/>
    <w:rsid w:val="00AF1322"/>
    <w:rsid w:val="00AF197F"/>
    <w:rsid w:val="00AF1C14"/>
    <w:rsid w:val="00AF1F9C"/>
    <w:rsid w:val="00AF261A"/>
    <w:rsid w:val="00AF2782"/>
    <w:rsid w:val="00AF2FDA"/>
    <w:rsid w:val="00AF3210"/>
    <w:rsid w:val="00AF35CB"/>
    <w:rsid w:val="00AF375C"/>
    <w:rsid w:val="00AF375E"/>
    <w:rsid w:val="00AF38E0"/>
    <w:rsid w:val="00AF3DE4"/>
    <w:rsid w:val="00AF4058"/>
    <w:rsid w:val="00AF4255"/>
    <w:rsid w:val="00AF4342"/>
    <w:rsid w:val="00AF4644"/>
    <w:rsid w:val="00AF570F"/>
    <w:rsid w:val="00AF578B"/>
    <w:rsid w:val="00AF61BE"/>
    <w:rsid w:val="00AF6622"/>
    <w:rsid w:val="00AF6767"/>
    <w:rsid w:val="00AF7443"/>
    <w:rsid w:val="00AF7B0C"/>
    <w:rsid w:val="00AF7C18"/>
    <w:rsid w:val="00AF7E38"/>
    <w:rsid w:val="00B001E5"/>
    <w:rsid w:val="00B00319"/>
    <w:rsid w:val="00B00569"/>
    <w:rsid w:val="00B00B14"/>
    <w:rsid w:val="00B0127B"/>
    <w:rsid w:val="00B01369"/>
    <w:rsid w:val="00B01794"/>
    <w:rsid w:val="00B0182B"/>
    <w:rsid w:val="00B01856"/>
    <w:rsid w:val="00B01859"/>
    <w:rsid w:val="00B01B02"/>
    <w:rsid w:val="00B0271A"/>
    <w:rsid w:val="00B0280C"/>
    <w:rsid w:val="00B03338"/>
    <w:rsid w:val="00B03DDE"/>
    <w:rsid w:val="00B03FBA"/>
    <w:rsid w:val="00B04877"/>
    <w:rsid w:val="00B04F11"/>
    <w:rsid w:val="00B05840"/>
    <w:rsid w:val="00B05C02"/>
    <w:rsid w:val="00B06008"/>
    <w:rsid w:val="00B0638B"/>
    <w:rsid w:val="00B068F9"/>
    <w:rsid w:val="00B06EFC"/>
    <w:rsid w:val="00B07AA7"/>
    <w:rsid w:val="00B07DE7"/>
    <w:rsid w:val="00B07DF4"/>
    <w:rsid w:val="00B10344"/>
    <w:rsid w:val="00B103D9"/>
    <w:rsid w:val="00B11116"/>
    <w:rsid w:val="00B112B6"/>
    <w:rsid w:val="00B119AA"/>
    <w:rsid w:val="00B11A17"/>
    <w:rsid w:val="00B122C5"/>
    <w:rsid w:val="00B1234F"/>
    <w:rsid w:val="00B127B5"/>
    <w:rsid w:val="00B12C7B"/>
    <w:rsid w:val="00B13028"/>
    <w:rsid w:val="00B13AB6"/>
    <w:rsid w:val="00B13C83"/>
    <w:rsid w:val="00B13CDC"/>
    <w:rsid w:val="00B1435A"/>
    <w:rsid w:val="00B14582"/>
    <w:rsid w:val="00B15215"/>
    <w:rsid w:val="00B15BDF"/>
    <w:rsid w:val="00B16C99"/>
    <w:rsid w:val="00B16CAD"/>
    <w:rsid w:val="00B16D2F"/>
    <w:rsid w:val="00B17934"/>
    <w:rsid w:val="00B206F1"/>
    <w:rsid w:val="00B20BC0"/>
    <w:rsid w:val="00B20DA6"/>
    <w:rsid w:val="00B2168B"/>
    <w:rsid w:val="00B2176F"/>
    <w:rsid w:val="00B218FB"/>
    <w:rsid w:val="00B21AC0"/>
    <w:rsid w:val="00B21BE9"/>
    <w:rsid w:val="00B2225E"/>
    <w:rsid w:val="00B22470"/>
    <w:rsid w:val="00B2251F"/>
    <w:rsid w:val="00B22813"/>
    <w:rsid w:val="00B22F7E"/>
    <w:rsid w:val="00B2325D"/>
    <w:rsid w:val="00B232CB"/>
    <w:rsid w:val="00B236A4"/>
    <w:rsid w:val="00B237B5"/>
    <w:rsid w:val="00B23933"/>
    <w:rsid w:val="00B23DC1"/>
    <w:rsid w:val="00B248E0"/>
    <w:rsid w:val="00B24BDF"/>
    <w:rsid w:val="00B24FFE"/>
    <w:rsid w:val="00B25372"/>
    <w:rsid w:val="00B25443"/>
    <w:rsid w:val="00B254F1"/>
    <w:rsid w:val="00B255C3"/>
    <w:rsid w:val="00B258C3"/>
    <w:rsid w:val="00B25C04"/>
    <w:rsid w:val="00B26E44"/>
    <w:rsid w:val="00B26F02"/>
    <w:rsid w:val="00B26FA7"/>
    <w:rsid w:val="00B2726E"/>
    <w:rsid w:val="00B274F5"/>
    <w:rsid w:val="00B27CAE"/>
    <w:rsid w:val="00B27F0F"/>
    <w:rsid w:val="00B303A5"/>
    <w:rsid w:val="00B303C5"/>
    <w:rsid w:val="00B3135C"/>
    <w:rsid w:val="00B31426"/>
    <w:rsid w:val="00B31624"/>
    <w:rsid w:val="00B32F42"/>
    <w:rsid w:val="00B32FAB"/>
    <w:rsid w:val="00B33093"/>
    <w:rsid w:val="00B347F0"/>
    <w:rsid w:val="00B3488F"/>
    <w:rsid w:val="00B351A1"/>
    <w:rsid w:val="00B357D7"/>
    <w:rsid w:val="00B357E4"/>
    <w:rsid w:val="00B35BAA"/>
    <w:rsid w:val="00B35CE8"/>
    <w:rsid w:val="00B35D68"/>
    <w:rsid w:val="00B35F23"/>
    <w:rsid w:val="00B361AC"/>
    <w:rsid w:val="00B363A9"/>
    <w:rsid w:val="00B3742F"/>
    <w:rsid w:val="00B375CB"/>
    <w:rsid w:val="00B4049F"/>
    <w:rsid w:val="00B40B10"/>
    <w:rsid w:val="00B419EA"/>
    <w:rsid w:val="00B41A7B"/>
    <w:rsid w:val="00B41A8F"/>
    <w:rsid w:val="00B41C05"/>
    <w:rsid w:val="00B4206E"/>
    <w:rsid w:val="00B426ED"/>
    <w:rsid w:val="00B4303C"/>
    <w:rsid w:val="00B4349A"/>
    <w:rsid w:val="00B43A2C"/>
    <w:rsid w:val="00B43CF7"/>
    <w:rsid w:val="00B445BF"/>
    <w:rsid w:val="00B44A5D"/>
    <w:rsid w:val="00B44B63"/>
    <w:rsid w:val="00B451F1"/>
    <w:rsid w:val="00B4693A"/>
    <w:rsid w:val="00B46C14"/>
    <w:rsid w:val="00B47038"/>
    <w:rsid w:val="00B47048"/>
    <w:rsid w:val="00B473BC"/>
    <w:rsid w:val="00B47CE6"/>
    <w:rsid w:val="00B47F59"/>
    <w:rsid w:val="00B504B6"/>
    <w:rsid w:val="00B50607"/>
    <w:rsid w:val="00B50727"/>
    <w:rsid w:val="00B509DE"/>
    <w:rsid w:val="00B50BF8"/>
    <w:rsid w:val="00B517C4"/>
    <w:rsid w:val="00B51908"/>
    <w:rsid w:val="00B51C53"/>
    <w:rsid w:val="00B51DFB"/>
    <w:rsid w:val="00B5306A"/>
    <w:rsid w:val="00B531DA"/>
    <w:rsid w:val="00B5333C"/>
    <w:rsid w:val="00B533C5"/>
    <w:rsid w:val="00B533EE"/>
    <w:rsid w:val="00B53442"/>
    <w:rsid w:val="00B53496"/>
    <w:rsid w:val="00B53782"/>
    <w:rsid w:val="00B53874"/>
    <w:rsid w:val="00B542C3"/>
    <w:rsid w:val="00B54599"/>
    <w:rsid w:val="00B546A1"/>
    <w:rsid w:val="00B54BA9"/>
    <w:rsid w:val="00B5546F"/>
    <w:rsid w:val="00B55F7D"/>
    <w:rsid w:val="00B56C4D"/>
    <w:rsid w:val="00B5707F"/>
    <w:rsid w:val="00B574E1"/>
    <w:rsid w:val="00B57686"/>
    <w:rsid w:val="00B57AF4"/>
    <w:rsid w:val="00B57DE0"/>
    <w:rsid w:val="00B57E81"/>
    <w:rsid w:val="00B57F01"/>
    <w:rsid w:val="00B607A5"/>
    <w:rsid w:val="00B60823"/>
    <w:rsid w:val="00B60C5A"/>
    <w:rsid w:val="00B6111C"/>
    <w:rsid w:val="00B61DAA"/>
    <w:rsid w:val="00B62397"/>
    <w:rsid w:val="00B628B7"/>
    <w:rsid w:val="00B62A47"/>
    <w:rsid w:val="00B62D42"/>
    <w:rsid w:val="00B62EA4"/>
    <w:rsid w:val="00B62EA9"/>
    <w:rsid w:val="00B62EEC"/>
    <w:rsid w:val="00B6360B"/>
    <w:rsid w:val="00B638CA"/>
    <w:rsid w:val="00B63A2B"/>
    <w:rsid w:val="00B64703"/>
    <w:rsid w:val="00B64876"/>
    <w:rsid w:val="00B6504B"/>
    <w:rsid w:val="00B651CD"/>
    <w:rsid w:val="00B65414"/>
    <w:rsid w:val="00B65B29"/>
    <w:rsid w:val="00B65C80"/>
    <w:rsid w:val="00B65E04"/>
    <w:rsid w:val="00B66522"/>
    <w:rsid w:val="00B66A4C"/>
    <w:rsid w:val="00B66F8C"/>
    <w:rsid w:val="00B67FF8"/>
    <w:rsid w:val="00B70237"/>
    <w:rsid w:val="00B70BAF"/>
    <w:rsid w:val="00B70CD9"/>
    <w:rsid w:val="00B710B3"/>
    <w:rsid w:val="00B714DD"/>
    <w:rsid w:val="00B72368"/>
    <w:rsid w:val="00B732A1"/>
    <w:rsid w:val="00B732DD"/>
    <w:rsid w:val="00B73F15"/>
    <w:rsid w:val="00B74293"/>
    <w:rsid w:val="00B7455D"/>
    <w:rsid w:val="00B74BC3"/>
    <w:rsid w:val="00B74E45"/>
    <w:rsid w:val="00B7502C"/>
    <w:rsid w:val="00B7520F"/>
    <w:rsid w:val="00B75450"/>
    <w:rsid w:val="00B76CB8"/>
    <w:rsid w:val="00B76F0C"/>
    <w:rsid w:val="00B7785E"/>
    <w:rsid w:val="00B80132"/>
    <w:rsid w:val="00B8020A"/>
    <w:rsid w:val="00B81BEE"/>
    <w:rsid w:val="00B81C27"/>
    <w:rsid w:val="00B824D2"/>
    <w:rsid w:val="00B8275E"/>
    <w:rsid w:val="00B83329"/>
    <w:rsid w:val="00B83AAF"/>
    <w:rsid w:val="00B83BA5"/>
    <w:rsid w:val="00B83CD4"/>
    <w:rsid w:val="00B8408C"/>
    <w:rsid w:val="00B84346"/>
    <w:rsid w:val="00B844D1"/>
    <w:rsid w:val="00B84B13"/>
    <w:rsid w:val="00B8555E"/>
    <w:rsid w:val="00B85A0C"/>
    <w:rsid w:val="00B85B56"/>
    <w:rsid w:val="00B85B58"/>
    <w:rsid w:val="00B860A9"/>
    <w:rsid w:val="00B8621B"/>
    <w:rsid w:val="00B86FED"/>
    <w:rsid w:val="00B87593"/>
    <w:rsid w:val="00B87736"/>
    <w:rsid w:val="00B8798C"/>
    <w:rsid w:val="00B87E5B"/>
    <w:rsid w:val="00B9001D"/>
    <w:rsid w:val="00B90E9C"/>
    <w:rsid w:val="00B90F14"/>
    <w:rsid w:val="00B91549"/>
    <w:rsid w:val="00B920AF"/>
    <w:rsid w:val="00B9215F"/>
    <w:rsid w:val="00B9225F"/>
    <w:rsid w:val="00B9231B"/>
    <w:rsid w:val="00B9240E"/>
    <w:rsid w:val="00B925DB"/>
    <w:rsid w:val="00B92AE0"/>
    <w:rsid w:val="00B92DD7"/>
    <w:rsid w:val="00B93204"/>
    <w:rsid w:val="00B93653"/>
    <w:rsid w:val="00B93A21"/>
    <w:rsid w:val="00B93D37"/>
    <w:rsid w:val="00B9418C"/>
    <w:rsid w:val="00B94408"/>
    <w:rsid w:val="00B95088"/>
    <w:rsid w:val="00B95446"/>
    <w:rsid w:val="00B95A52"/>
    <w:rsid w:val="00B95D1E"/>
    <w:rsid w:val="00B96031"/>
    <w:rsid w:val="00B968A0"/>
    <w:rsid w:val="00B96B73"/>
    <w:rsid w:val="00B96C53"/>
    <w:rsid w:val="00B96FA4"/>
    <w:rsid w:val="00B96FF7"/>
    <w:rsid w:val="00B97250"/>
    <w:rsid w:val="00B97847"/>
    <w:rsid w:val="00BA0D31"/>
    <w:rsid w:val="00BA0E6D"/>
    <w:rsid w:val="00BA1150"/>
    <w:rsid w:val="00BA1364"/>
    <w:rsid w:val="00BA1456"/>
    <w:rsid w:val="00BA1A70"/>
    <w:rsid w:val="00BA1CFA"/>
    <w:rsid w:val="00BA1D04"/>
    <w:rsid w:val="00BA1E01"/>
    <w:rsid w:val="00BA1F85"/>
    <w:rsid w:val="00BA34A3"/>
    <w:rsid w:val="00BA3829"/>
    <w:rsid w:val="00BA4595"/>
    <w:rsid w:val="00BA4F45"/>
    <w:rsid w:val="00BA53BB"/>
    <w:rsid w:val="00BA5709"/>
    <w:rsid w:val="00BA5EA6"/>
    <w:rsid w:val="00BA5F96"/>
    <w:rsid w:val="00BA62EE"/>
    <w:rsid w:val="00BA6374"/>
    <w:rsid w:val="00BA65C5"/>
    <w:rsid w:val="00BA7250"/>
    <w:rsid w:val="00BA7886"/>
    <w:rsid w:val="00BA7C9E"/>
    <w:rsid w:val="00BB02B6"/>
    <w:rsid w:val="00BB0766"/>
    <w:rsid w:val="00BB0B6B"/>
    <w:rsid w:val="00BB0DF7"/>
    <w:rsid w:val="00BB143E"/>
    <w:rsid w:val="00BB187B"/>
    <w:rsid w:val="00BB19E6"/>
    <w:rsid w:val="00BB1B8E"/>
    <w:rsid w:val="00BB1F0F"/>
    <w:rsid w:val="00BB202F"/>
    <w:rsid w:val="00BB2391"/>
    <w:rsid w:val="00BB24C5"/>
    <w:rsid w:val="00BB26E0"/>
    <w:rsid w:val="00BB2A56"/>
    <w:rsid w:val="00BB35E7"/>
    <w:rsid w:val="00BB3AE0"/>
    <w:rsid w:val="00BB3C9D"/>
    <w:rsid w:val="00BB3F0F"/>
    <w:rsid w:val="00BB3F7A"/>
    <w:rsid w:val="00BB4894"/>
    <w:rsid w:val="00BB49D3"/>
    <w:rsid w:val="00BB4F53"/>
    <w:rsid w:val="00BB52D9"/>
    <w:rsid w:val="00BB540F"/>
    <w:rsid w:val="00BB54A7"/>
    <w:rsid w:val="00BB6808"/>
    <w:rsid w:val="00BB6E80"/>
    <w:rsid w:val="00BB6EE9"/>
    <w:rsid w:val="00BB7448"/>
    <w:rsid w:val="00BB7BFE"/>
    <w:rsid w:val="00BC1014"/>
    <w:rsid w:val="00BC109B"/>
    <w:rsid w:val="00BC11BA"/>
    <w:rsid w:val="00BC12E4"/>
    <w:rsid w:val="00BC15D2"/>
    <w:rsid w:val="00BC1614"/>
    <w:rsid w:val="00BC207E"/>
    <w:rsid w:val="00BC20D9"/>
    <w:rsid w:val="00BC2671"/>
    <w:rsid w:val="00BC29CF"/>
    <w:rsid w:val="00BC2CF1"/>
    <w:rsid w:val="00BC2D8C"/>
    <w:rsid w:val="00BC3851"/>
    <w:rsid w:val="00BC4047"/>
    <w:rsid w:val="00BC45B2"/>
    <w:rsid w:val="00BC4C3E"/>
    <w:rsid w:val="00BC52BC"/>
    <w:rsid w:val="00BC6B7D"/>
    <w:rsid w:val="00BC6FA7"/>
    <w:rsid w:val="00BC739D"/>
    <w:rsid w:val="00BC7474"/>
    <w:rsid w:val="00BC7D38"/>
    <w:rsid w:val="00BC7E7A"/>
    <w:rsid w:val="00BC7F6B"/>
    <w:rsid w:val="00BD024D"/>
    <w:rsid w:val="00BD06C1"/>
    <w:rsid w:val="00BD070D"/>
    <w:rsid w:val="00BD0761"/>
    <w:rsid w:val="00BD0B4B"/>
    <w:rsid w:val="00BD15CE"/>
    <w:rsid w:val="00BD19B4"/>
    <w:rsid w:val="00BD1C67"/>
    <w:rsid w:val="00BD2A5C"/>
    <w:rsid w:val="00BD2CE4"/>
    <w:rsid w:val="00BD3295"/>
    <w:rsid w:val="00BD34A6"/>
    <w:rsid w:val="00BD3631"/>
    <w:rsid w:val="00BD39E1"/>
    <w:rsid w:val="00BD414B"/>
    <w:rsid w:val="00BD47B2"/>
    <w:rsid w:val="00BD4B1A"/>
    <w:rsid w:val="00BD5761"/>
    <w:rsid w:val="00BD61DA"/>
    <w:rsid w:val="00BD6407"/>
    <w:rsid w:val="00BD6688"/>
    <w:rsid w:val="00BD66AB"/>
    <w:rsid w:val="00BD6EE1"/>
    <w:rsid w:val="00BD7087"/>
    <w:rsid w:val="00BD7200"/>
    <w:rsid w:val="00BD77A8"/>
    <w:rsid w:val="00BD7999"/>
    <w:rsid w:val="00BE0760"/>
    <w:rsid w:val="00BE0B56"/>
    <w:rsid w:val="00BE1312"/>
    <w:rsid w:val="00BE1758"/>
    <w:rsid w:val="00BE196E"/>
    <w:rsid w:val="00BE1B7B"/>
    <w:rsid w:val="00BE1E25"/>
    <w:rsid w:val="00BE2337"/>
    <w:rsid w:val="00BE2F38"/>
    <w:rsid w:val="00BE306A"/>
    <w:rsid w:val="00BE3628"/>
    <w:rsid w:val="00BE39E4"/>
    <w:rsid w:val="00BE3C6D"/>
    <w:rsid w:val="00BE3F55"/>
    <w:rsid w:val="00BE4287"/>
    <w:rsid w:val="00BE4E1A"/>
    <w:rsid w:val="00BE4E3A"/>
    <w:rsid w:val="00BE5476"/>
    <w:rsid w:val="00BE5B7D"/>
    <w:rsid w:val="00BE5CB6"/>
    <w:rsid w:val="00BE5F23"/>
    <w:rsid w:val="00BE5F4D"/>
    <w:rsid w:val="00BE67C9"/>
    <w:rsid w:val="00BE6903"/>
    <w:rsid w:val="00BE6B82"/>
    <w:rsid w:val="00BE6E35"/>
    <w:rsid w:val="00BE7303"/>
    <w:rsid w:val="00BE73CD"/>
    <w:rsid w:val="00BE7798"/>
    <w:rsid w:val="00BE77E7"/>
    <w:rsid w:val="00BE790A"/>
    <w:rsid w:val="00BF0482"/>
    <w:rsid w:val="00BF0A87"/>
    <w:rsid w:val="00BF0C9E"/>
    <w:rsid w:val="00BF0DE7"/>
    <w:rsid w:val="00BF0F1C"/>
    <w:rsid w:val="00BF0FD6"/>
    <w:rsid w:val="00BF1CAC"/>
    <w:rsid w:val="00BF1E3C"/>
    <w:rsid w:val="00BF1EA8"/>
    <w:rsid w:val="00BF203A"/>
    <w:rsid w:val="00BF258D"/>
    <w:rsid w:val="00BF2A08"/>
    <w:rsid w:val="00BF300A"/>
    <w:rsid w:val="00BF3562"/>
    <w:rsid w:val="00BF385B"/>
    <w:rsid w:val="00BF38EF"/>
    <w:rsid w:val="00BF3BC8"/>
    <w:rsid w:val="00BF415A"/>
    <w:rsid w:val="00BF4AD9"/>
    <w:rsid w:val="00BF4AF3"/>
    <w:rsid w:val="00BF55E3"/>
    <w:rsid w:val="00BF56AB"/>
    <w:rsid w:val="00BF589A"/>
    <w:rsid w:val="00BF597F"/>
    <w:rsid w:val="00BF5EE7"/>
    <w:rsid w:val="00BF6065"/>
    <w:rsid w:val="00BF607A"/>
    <w:rsid w:val="00BF641E"/>
    <w:rsid w:val="00BF6A80"/>
    <w:rsid w:val="00BF74B4"/>
    <w:rsid w:val="00BF760F"/>
    <w:rsid w:val="00BF7AA1"/>
    <w:rsid w:val="00BF7DBD"/>
    <w:rsid w:val="00C0013D"/>
    <w:rsid w:val="00C003A2"/>
    <w:rsid w:val="00C00727"/>
    <w:rsid w:val="00C00E97"/>
    <w:rsid w:val="00C0131C"/>
    <w:rsid w:val="00C01CDB"/>
    <w:rsid w:val="00C01CF5"/>
    <w:rsid w:val="00C0271D"/>
    <w:rsid w:val="00C027B9"/>
    <w:rsid w:val="00C02A40"/>
    <w:rsid w:val="00C02C7D"/>
    <w:rsid w:val="00C02D2A"/>
    <w:rsid w:val="00C03219"/>
    <w:rsid w:val="00C03564"/>
    <w:rsid w:val="00C0410E"/>
    <w:rsid w:val="00C0493A"/>
    <w:rsid w:val="00C05392"/>
    <w:rsid w:val="00C05486"/>
    <w:rsid w:val="00C05C38"/>
    <w:rsid w:val="00C05F58"/>
    <w:rsid w:val="00C0634B"/>
    <w:rsid w:val="00C06479"/>
    <w:rsid w:val="00C06EB0"/>
    <w:rsid w:val="00C070E7"/>
    <w:rsid w:val="00C075F0"/>
    <w:rsid w:val="00C076E9"/>
    <w:rsid w:val="00C079BD"/>
    <w:rsid w:val="00C07DC7"/>
    <w:rsid w:val="00C10033"/>
    <w:rsid w:val="00C10DDF"/>
    <w:rsid w:val="00C10FDE"/>
    <w:rsid w:val="00C10FED"/>
    <w:rsid w:val="00C11161"/>
    <w:rsid w:val="00C111DF"/>
    <w:rsid w:val="00C116AE"/>
    <w:rsid w:val="00C116CF"/>
    <w:rsid w:val="00C11DB5"/>
    <w:rsid w:val="00C11F31"/>
    <w:rsid w:val="00C12426"/>
    <w:rsid w:val="00C136D5"/>
    <w:rsid w:val="00C1399A"/>
    <w:rsid w:val="00C13C98"/>
    <w:rsid w:val="00C145CE"/>
    <w:rsid w:val="00C14CE9"/>
    <w:rsid w:val="00C14EFF"/>
    <w:rsid w:val="00C15E67"/>
    <w:rsid w:val="00C15E73"/>
    <w:rsid w:val="00C15FE5"/>
    <w:rsid w:val="00C1620A"/>
    <w:rsid w:val="00C16498"/>
    <w:rsid w:val="00C16591"/>
    <w:rsid w:val="00C1677F"/>
    <w:rsid w:val="00C16F57"/>
    <w:rsid w:val="00C1703F"/>
    <w:rsid w:val="00C173E7"/>
    <w:rsid w:val="00C1762D"/>
    <w:rsid w:val="00C1770D"/>
    <w:rsid w:val="00C17A54"/>
    <w:rsid w:val="00C17ABF"/>
    <w:rsid w:val="00C2014A"/>
    <w:rsid w:val="00C207AF"/>
    <w:rsid w:val="00C214B7"/>
    <w:rsid w:val="00C2191F"/>
    <w:rsid w:val="00C21B77"/>
    <w:rsid w:val="00C21B93"/>
    <w:rsid w:val="00C223F3"/>
    <w:rsid w:val="00C227C2"/>
    <w:rsid w:val="00C22A7F"/>
    <w:rsid w:val="00C22C95"/>
    <w:rsid w:val="00C231F0"/>
    <w:rsid w:val="00C23F01"/>
    <w:rsid w:val="00C2420E"/>
    <w:rsid w:val="00C2436F"/>
    <w:rsid w:val="00C2473B"/>
    <w:rsid w:val="00C249A0"/>
    <w:rsid w:val="00C258A3"/>
    <w:rsid w:val="00C25C11"/>
    <w:rsid w:val="00C25EC3"/>
    <w:rsid w:val="00C260E7"/>
    <w:rsid w:val="00C26A86"/>
    <w:rsid w:val="00C26EB1"/>
    <w:rsid w:val="00C27AD8"/>
    <w:rsid w:val="00C27E06"/>
    <w:rsid w:val="00C303FD"/>
    <w:rsid w:val="00C309C8"/>
    <w:rsid w:val="00C30D4D"/>
    <w:rsid w:val="00C31A6E"/>
    <w:rsid w:val="00C31AB9"/>
    <w:rsid w:val="00C31B9D"/>
    <w:rsid w:val="00C3215F"/>
    <w:rsid w:val="00C3256B"/>
    <w:rsid w:val="00C3260F"/>
    <w:rsid w:val="00C327BE"/>
    <w:rsid w:val="00C327DF"/>
    <w:rsid w:val="00C32A91"/>
    <w:rsid w:val="00C33202"/>
    <w:rsid w:val="00C339FD"/>
    <w:rsid w:val="00C33AAE"/>
    <w:rsid w:val="00C33B8D"/>
    <w:rsid w:val="00C33CA0"/>
    <w:rsid w:val="00C34398"/>
    <w:rsid w:val="00C3474F"/>
    <w:rsid w:val="00C34A44"/>
    <w:rsid w:val="00C34BA8"/>
    <w:rsid w:val="00C34D35"/>
    <w:rsid w:val="00C3519D"/>
    <w:rsid w:val="00C35451"/>
    <w:rsid w:val="00C35A89"/>
    <w:rsid w:val="00C35AEC"/>
    <w:rsid w:val="00C35B78"/>
    <w:rsid w:val="00C35BFD"/>
    <w:rsid w:val="00C35DAE"/>
    <w:rsid w:val="00C35DF5"/>
    <w:rsid w:val="00C369C8"/>
    <w:rsid w:val="00C3788A"/>
    <w:rsid w:val="00C37FBA"/>
    <w:rsid w:val="00C400FC"/>
    <w:rsid w:val="00C40458"/>
    <w:rsid w:val="00C40BD1"/>
    <w:rsid w:val="00C40D37"/>
    <w:rsid w:val="00C40D44"/>
    <w:rsid w:val="00C40E4C"/>
    <w:rsid w:val="00C412A4"/>
    <w:rsid w:val="00C41C33"/>
    <w:rsid w:val="00C42061"/>
    <w:rsid w:val="00C43983"/>
    <w:rsid w:val="00C44832"/>
    <w:rsid w:val="00C451E5"/>
    <w:rsid w:val="00C45664"/>
    <w:rsid w:val="00C45840"/>
    <w:rsid w:val="00C45F43"/>
    <w:rsid w:val="00C4641F"/>
    <w:rsid w:val="00C46E11"/>
    <w:rsid w:val="00C46E89"/>
    <w:rsid w:val="00C4709D"/>
    <w:rsid w:val="00C470DE"/>
    <w:rsid w:val="00C47313"/>
    <w:rsid w:val="00C474CA"/>
    <w:rsid w:val="00C47722"/>
    <w:rsid w:val="00C47BAB"/>
    <w:rsid w:val="00C500CF"/>
    <w:rsid w:val="00C501BA"/>
    <w:rsid w:val="00C5036E"/>
    <w:rsid w:val="00C50680"/>
    <w:rsid w:val="00C50770"/>
    <w:rsid w:val="00C50C0C"/>
    <w:rsid w:val="00C51105"/>
    <w:rsid w:val="00C51B4B"/>
    <w:rsid w:val="00C51F84"/>
    <w:rsid w:val="00C521E4"/>
    <w:rsid w:val="00C5253B"/>
    <w:rsid w:val="00C52814"/>
    <w:rsid w:val="00C529EF"/>
    <w:rsid w:val="00C52C8D"/>
    <w:rsid w:val="00C52E78"/>
    <w:rsid w:val="00C52E95"/>
    <w:rsid w:val="00C531C0"/>
    <w:rsid w:val="00C531CD"/>
    <w:rsid w:val="00C535CB"/>
    <w:rsid w:val="00C54223"/>
    <w:rsid w:val="00C5467E"/>
    <w:rsid w:val="00C54F97"/>
    <w:rsid w:val="00C550E3"/>
    <w:rsid w:val="00C555E3"/>
    <w:rsid w:val="00C5636A"/>
    <w:rsid w:val="00C564BD"/>
    <w:rsid w:val="00C5698C"/>
    <w:rsid w:val="00C57518"/>
    <w:rsid w:val="00C576F3"/>
    <w:rsid w:val="00C57778"/>
    <w:rsid w:val="00C5782F"/>
    <w:rsid w:val="00C57B71"/>
    <w:rsid w:val="00C57C1D"/>
    <w:rsid w:val="00C60767"/>
    <w:rsid w:val="00C60D8B"/>
    <w:rsid w:val="00C61860"/>
    <w:rsid w:val="00C619F3"/>
    <w:rsid w:val="00C61BDD"/>
    <w:rsid w:val="00C62578"/>
    <w:rsid w:val="00C6274C"/>
    <w:rsid w:val="00C63720"/>
    <w:rsid w:val="00C63ED0"/>
    <w:rsid w:val="00C63F25"/>
    <w:rsid w:val="00C643C0"/>
    <w:rsid w:val="00C6488C"/>
    <w:rsid w:val="00C64A3A"/>
    <w:rsid w:val="00C64BA8"/>
    <w:rsid w:val="00C64BFF"/>
    <w:rsid w:val="00C65059"/>
    <w:rsid w:val="00C65132"/>
    <w:rsid w:val="00C65142"/>
    <w:rsid w:val="00C65526"/>
    <w:rsid w:val="00C664FD"/>
    <w:rsid w:val="00C668AB"/>
    <w:rsid w:val="00C66B2F"/>
    <w:rsid w:val="00C66CAA"/>
    <w:rsid w:val="00C66F69"/>
    <w:rsid w:val="00C67500"/>
    <w:rsid w:val="00C67BCB"/>
    <w:rsid w:val="00C67D4D"/>
    <w:rsid w:val="00C70E9F"/>
    <w:rsid w:val="00C71041"/>
    <w:rsid w:val="00C71D66"/>
    <w:rsid w:val="00C72483"/>
    <w:rsid w:val="00C727AF"/>
    <w:rsid w:val="00C728F5"/>
    <w:rsid w:val="00C72C40"/>
    <w:rsid w:val="00C72D6C"/>
    <w:rsid w:val="00C72DCA"/>
    <w:rsid w:val="00C72ECF"/>
    <w:rsid w:val="00C72FF7"/>
    <w:rsid w:val="00C738B4"/>
    <w:rsid w:val="00C74199"/>
    <w:rsid w:val="00C74C18"/>
    <w:rsid w:val="00C74EAC"/>
    <w:rsid w:val="00C75748"/>
    <w:rsid w:val="00C758F3"/>
    <w:rsid w:val="00C75D5B"/>
    <w:rsid w:val="00C7608F"/>
    <w:rsid w:val="00C76338"/>
    <w:rsid w:val="00C76405"/>
    <w:rsid w:val="00C76E97"/>
    <w:rsid w:val="00C76EB4"/>
    <w:rsid w:val="00C80271"/>
    <w:rsid w:val="00C807C3"/>
    <w:rsid w:val="00C80CBB"/>
    <w:rsid w:val="00C812A4"/>
    <w:rsid w:val="00C81973"/>
    <w:rsid w:val="00C81F7E"/>
    <w:rsid w:val="00C82B2E"/>
    <w:rsid w:val="00C82CCD"/>
    <w:rsid w:val="00C833C4"/>
    <w:rsid w:val="00C83A7B"/>
    <w:rsid w:val="00C83BF9"/>
    <w:rsid w:val="00C83CAA"/>
    <w:rsid w:val="00C83EC3"/>
    <w:rsid w:val="00C84DF7"/>
    <w:rsid w:val="00C84EC3"/>
    <w:rsid w:val="00C85264"/>
    <w:rsid w:val="00C85619"/>
    <w:rsid w:val="00C8592A"/>
    <w:rsid w:val="00C86B74"/>
    <w:rsid w:val="00C8754C"/>
    <w:rsid w:val="00C878B7"/>
    <w:rsid w:val="00C90AAB"/>
    <w:rsid w:val="00C90DAA"/>
    <w:rsid w:val="00C90FB5"/>
    <w:rsid w:val="00C916D4"/>
    <w:rsid w:val="00C91895"/>
    <w:rsid w:val="00C918FA"/>
    <w:rsid w:val="00C9190D"/>
    <w:rsid w:val="00C91B05"/>
    <w:rsid w:val="00C91B58"/>
    <w:rsid w:val="00C91C93"/>
    <w:rsid w:val="00C925D8"/>
    <w:rsid w:val="00C925DF"/>
    <w:rsid w:val="00C92851"/>
    <w:rsid w:val="00C92946"/>
    <w:rsid w:val="00C92E45"/>
    <w:rsid w:val="00C92E81"/>
    <w:rsid w:val="00C935C5"/>
    <w:rsid w:val="00C9387B"/>
    <w:rsid w:val="00C93F11"/>
    <w:rsid w:val="00C940FD"/>
    <w:rsid w:val="00C9435C"/>
    <w:rsid w:val="00C94AC5"/>
    <w:rsid w:val="00C94E90"/>
    <w:rsid w:val="00C95656"/>
    <w:rsid w:val="00C96007"/>
    <w:rsid w:val="00C96396"/>
    <w:rsid w:val="00C96526"/>
    <w:rsid w:val="00C96D41"/>
    <w:rsid w:val="00C97939"/>
    <w:rsid w:val="00C97D39"/>
    <w:rsid w:val="00CA01B8"/>
    <w:rsid w:val="00CA04A5"/>
    <w:rsid w:val="00CA0579"/>
    <w:rsid w:val="00CA073A"/>
    <w:rsid w:val="00CA0781"/>
    <w:rsid w:val="00CA0EF8"/>
    <w:rsid w:val="00CA11C1"/>
    <w:rsid w:val="00CA13E0"/>
    <w:rsid w:val="00CA17FC"/>
    <w:rsid w:val="00CA18C7"/>
    <w:rsid w:val="00CA1967"/>
    <w:rsid w:val="00CA21DD"/>
    <w:rsid w:val="00CA23BE"/>
    <w:rsid w:val="00CA29D2"/>
    <w:rsid w:val="00CA43C4"/>
    <w:rsid w:val="00CA449D"/>
    <w:rsid w:val="00CA5A30"/>
    <w:rsid w:val="00CA6075"/>
    <w:rsid w:val="00CA62AE"/>
    <w:rsid w:val="00CA6AAB"/>
    <w:rsid w:val="00CA6AD9"/>
    <w:rsid w:val="00CA6BBE"/>
    <w:rsid w:val="00CA6DCE"/>
    <w:rsid w:val="00CA6F4D"/>
    <w:rsid w:val="00CA7203"/>
    <w:rsid w:val="00CA79D0"/>
    <w:rsid w:val="00CA7B14"/>
    <w:rsid w:val="00CA7CAA"/>
    <w:rsid w:val="00CA7D96"/>
    <w:rsid w:val="00CA7E43"/>
    <w:rsid w:val="00CA7F1D"/>
    <w:rsid w:val="00CA7F30"/>
    <w:rsid w:val="00CB0052"/>
    <w:rsid w:val="00CB078C"/>
    <w:rsid w:val="00CB07F5"/>
    <w:rsid w:val="00CB11A5"/>
    <w:rsid w:val="00CB20B3"/>
    <w:rsid w:val="00CB2727"/>
    <w:rsid w:val="00CB2E04"/>
    <w:rsid w:val="00CB37C5"/>
    <w:rsid w:val="00CB3E03"/>
    <w:rsid w:val="00CB41D7"/>
    <w:rsid w:val="00CB4F0D"/>
    <w:rsid w:val="00CB515A"/>
    <w:rsid w:val="00CB567D"/>
    <w:rsid w:val="00CB5A07"/>
    <w:rsid w:val="00CB5B88"/>
    <w:rsid w:val="00CB5F8B"/>
    <w:rsid w:val="00CB623A"/>
    <w:rsid w:val="00CB652B"/>
    <w:rsid w:val="00CB6755"/>
    <w:rsid w:val="00CB6F59"/>
    <w:rsid w:val="00CB7123"/>
    <w:rsid w:val="00CB7390"/>
    <w:rsid w:val="00CB78E5"/>
    <w:rsid w:val="00CC0611"/>
    <w:rsid w:val="00CC07ED"/>
    <w:rsid w:val="00CC0889"/>
    <w:rsid w:val="00CC0BA8"/>
    <w:rsid w:val="00CC1590"/>
    <w:rsid w:val="00CC1CA0"/>
    <w:rsid w:val="00CC22FC"/>
    <w:rsid w:val="00CC25A1"/>
    <w:rsid w:val="00CC28E7"/>
    <w:rsid w:val="00CC2A4F"/>
    <w:rsid w:val="00CC2AC5"/>
    <w:rsid w:val="00CC2CCB"/>
    <w:rsid w:val="00CC307B"/>
    <w:rsid w:val="00CC3408"/>
    <w:rsid w:val="00CC47E8"/>
    <w:rsid w:val="00CC4DD9"/>
    <w:rsid w:val="00CC4F2A"/>
    <w:rsid w:val="00CC5006"/>
    <w:rsid w:val="00CC504C"/>
    <w:rsid w:val="00CC5A27"/>
    <w:rsid w:val="00CC5B50"/>
    <w:rsid w:val="00CC5DC3"/>
    <w:rsid w:val="00CC67C4"/>
    <w:rsid w:val="00CC6D85"/>
    <w:rsid w:val="00CC766B"/>
    <w:rsid w:val="00CC7FB5"/>
    <w:rsid w:val="00CD0512"/>
    <w:rsid w:val="00CD0970"/>
    <w:rsid w:val="00CD0D03"/>
    <w:rsid w:val="00CD0E79"/>
    <w:rsid w:val="00CD0EFE"/>
    <w:rsid w:val="00CD14BF"/>
    <w:rsid w:val="00CD1F0D"/>
    <w:rsid w:val="00CD28A3"/>
    <w:rsid w:val="00CD2A4A"/>
    <w:rsid w:val="00CD3402"/>
    <w:rsid w:val="00CD35BC"/>
    <w:rsid w:val="00CD3E2B"/>
    <w:rsid w:val="00CD4B9F"/>
    <w:rsid w:val="00CD4CBB"/>
    <w:rsid w:val="00CD4CEB"/>
    <w:rsid w:val="00CD501D"/>
    <w:rsid w:val="00CD5B44"/>
    <w:rsid w:val="00CD5C23"/>
    <w:rsid w:val="00CD609C"/>
    <w:rsid w:val="00CD612D"/>
    <w:rsid w:val="00CD641F"/>
    <w:rsid w:val="00CD6749"/>
    <w:rsid w:val="00CD67D9"/>
    <w:rsid w:val="00CD6921"/>
    <w:rsid w:val="00CD6DC3"/>
    <w:rsid w:val="00CD7195"/>
    <w:rsid w:val="00CD71CA"/>
    <w:rsid w:val="00CD77FA"/>
    <w:rsid w:val="00CD7C8B"/>
    <w:rsid w:val="00CE0347"/>
    <w:rsid w:val="00CE165E"/>
    <w:rsid w:val="00CE1C0F"/>
    <w:rsid w:val="00CE31D3"/>
    <w:rsid w:val="00CE33BC"/>
    <w:rsid w:val="00CE354B"/>
    <w:rsid w:val="00CE364A"/>
    <w:rsid w:val="00CE3881"/>
    <w:rsid w:val="00CE3F0E"/>
    <w:rsid w:val="00CE4BF1"/>
    <w:rsid w:val="00CE5104"/>
    <w:rsid w:val="00CE53F7"/>
    <w:rsid w:val="00CE543A"/>
    <w:rsid w:val="00CE549D"/>
    <w:rsid w:val="00CE5F8C"/>
    <w:rsid w:val="00CE6152"/>
    <w:rsid w:val="00CE6430"/>
    <w:rsid w:val="00CE6B84"/>
    <w:rsid w:val="00CE6D40"/>
    <w:rsid w:val="00CE6D85"/>
    <w:rsid w:val="00CE704B"/>
    <w:rsid w:val="00CE73BE"/>
    <w:rsid w:val="00CE7480"/>
    <w:rsid w:val="00CE775B"/>
    <w:rsid w:val="00CE7BBB"/>
    <w:rsid w:val="00CE7E52"/>
    <w:rsid w:val="00CF0321"/>
    <w:rsid w:val="00CF055F"/>
    <w:rsid w:val="00CF06EC"/>
    <w:rsid w:val="00CF0B2E"/>
    <w:rsid w:val="00CF0BA0"/>
    <w:rsid w:val="00CF11A5"/>
    <w:rsid w:val="00CF11DC"/>
    <w:rsid w:val="00CF13F3"/>
    <w:rsid w:val="00CF1F2F"/>
    <w:rsid w:val="00CF1F6B"/>
    <w:rsid w:val="00CF27DC"/>
    <w:rsid w:val="00CF2862"/>
    <w:rsid w:val="00CF2F7C"/>
    <w:rsid w:val="00CF2F82"/>
    <w:rsid w:val="00CF3020"/>
    <w:rsid w:val="00CF3740"/>
    <w:rsid w:val="00CF3B66"/>
    <w:rsid w:val="00CF3DE6"/>
    <w:rsid w:val="00CF46D9"/>
    <w:rsid w:val="00CF47A4"/>
    <w:rsid w:val="00CF4CBD"/>
    <w:rsid w:val="00CF5166"/>
    <w:rsid w:val="00CF5256"/>
    <w:rsid w:val="00CF5881"/>
    <w:rsid w:val="00CF635C"/>
    <w:rsid w:val="00CF6A14"/>
    <w:rsid w:val="00CF6A70"/>
    <w:rsid w:val="00CF6AD3"/>
    <w:rsid w:val="00CF6BAB"/>
    <w:rsid w:val="00CF792A"/>
    <w:rsid w:val="00CF7A06"/>
    <w:rsid w:val="00CF7CF9"/>
    <w:rsid w:val="00D002C7"/>
    <w:rsid w:val="00D00430"/>
    <w:rsid w:val="00D00DA9"/>
    <w:rsid w:val="00D01819"/>
    <w:rsid w:val="00D01A56"/>
    <w:rsid w:val="00D01D08"/>
    <w:rsid w:val="00D01F7B"/>
    <w:rsid w:val="00D01FB4"/>
    <w:rsid w:val="00D02563"/>
    <w:rsid w:val="00D02EA7"/>
    <w:rsid w:val="00D0358D"/>
    <w:rsid w:val="00D036CC"/>
    <w:rsid w:val="00D037C8"/>
    <w:rsid w:val="00D03D08"/>
    <w:rsid w:val="00D03DBB"/>
    <w:rsid w:val="00D041FF"/>
    <w:rsid w:val="00D04231"/>
    <w:rsid w:val="00D04BE0"/>
    <w:rsid w:val="00D04BE5"/>
    <w:rsid w:val="00D04D9E"/>
    <w:rsid w:val="00D04EB8"/>
    <w:rsid w:val="00D05157"/>
    <w:rsid w:val="00D05906"/>
    <w:rsid w:val="00D05DD2"/>
    <w:rsid w:val="00D06002"/>
    <w:rsid w:val="00D0608C"/>
    <w:rsid w:val="00D06612"/>
    <w:rsid w:val="00D06696"/>
    <w:rsid w:val="00D06BE7"/>
    <w:rsid w:val="00D06E6F"/>
    <w:rsid w:val="00D07118"/>
    <w:rsid w:val="00D07762"/>
    <w:rsid w:val="00D07DD1"/>
    <w:rsid w:val="00D10445"/>
    <w:rsid w:val="00D10FF5"/>
    <w:rsid w:val="00D11EEA"/>
    <w:rsid w:val="00D11F94"/>
    <w:rsid w:val="00D121F6"/>
    <w:rsid w:val="00D12701"/>
    <w:rsid w:val="00D12BAA"/>
    <w:rsid w:val="00D12C28"/>
    <w:rsid w:val="00D12CD0"/>
    <w:rsid w:val="00D12DBB"/>
    <w:rsid w:val="00D12F7D"/>
    <w:rsid w:val="00D13267"/>
    <w:rsid w:val="00D132CA"/>
    <w:rsid w:val="00D13755"/>
    <w:rsid w:val="00D13D63"/>
    <w:rsid w:val="00D1453D"/>
    <w:rsid w:val="00D14930"/>
    <w:rsid w:val="00D1509F"/>
    <w:rsid w:val="00D15552"/>
    <w:rsid w:val="00D15AA3"/>
    <w:rsid w:val="00D16096"/>
    <w:rsid w:val="00D16111"/>
    <w:rsid w:val="00D16D93"/>
    <w:rsid w:val="00D16EB3"/>
    <w:rsid w:val="00D17C40"/>
    <w:rsid w:val="00D20595"/>
    <w:rsid w:val="00D205E8"/>
    <w:rsid w:val="00D2076A"/>
    <w:rsid w:val="00D211F2"/>
    <w:rsid w:val="00D21DED"/>
    <w:rsid w:val="00D22082"/>
    <w:rsid w:val="00D2245A"/>
    <w:rsid w:val="00D2247A"/>
    <w:rsid w:val="00D2259E"/>
    <w:rsid w:val="00D22FA0"/>
    <w:rsid w:val="00D2318E"/>
    <w:rsid w:val="00D23569"/>
    <w:rsid w:val="00D2359E"/>
    <w:rsid w:val="00D23640"/>
    <w:rsid w:val="00D237AD"/>
    <w:rsid w:val="00D23D66"/>
    <w:rsid w:val="00D23DE5"/>
    <w:rsid w:val="00D2422B"/>
    <w:rsid w:val="00D245E7"/>
    <w:rsid w:val="00D24866"/>
    <w:rsid w:val="00D248CF"/>
    <w:rsid w:val="00D24B47"/>
    <w:rsid w:val="00D24BA1"/>
    <w:rsid w:val="00D255C4"/>
    <w:rsid w:val="00D25900"/>
    <w:rsid w:val="00D25955"/>
    <w:rsid w:val="00D25A6E"/>
    <w:rsid w:val="00D25B74"/>
    <w:rsid w:val="00D25C4C"/>
    <w:rsid w:val="00D25F69"/>
    <w:rsid w:val="00D25F7F"/>
    <w:rsid w:val="00D262F3"/>
    <w:rsid w:val="00D265C8"/>
    <w:rsid w:val="00D266A2"/>
    <w:rsid w:val="00D26799"/>
    <w:rsid w:val="00D26D38"/>
    <w:rsid w:val="00D26F51"/>
    <w:rsid w:val="00D26F7A"/>
    <w:rsid w:val="00D26FC7"/>
    <w:rsid w:val="00D2719B"/>
    <w:rsid w:val="00D273E9"/>
    <w:rsid w:val="00D27717"/>
    <w:rsid w:val="00D277A1"/>
    <w:rsid w:val="00D27A64"/>
    <w:rsid w:val="00D3012C"/>
    <w:rsid w:val="00D3056C"/>
    <w:rsid w:val="00D30654"/>
    <w:rsid w:val="00D30780"/>
    <w:rsid w:val="00D30A22"/>
    <w:rsid w:val="00D3170E"/>
    <w:rsid w:val="00D31905"/>
    <w:rsid w:val="00D3203C"/>
    <w:rsid w:val="00D32ACA"/>
    <w:rsid w:val="00D32FBE"/>
    <w:rsid w:val="00D33104"/>
    <w:rsid w:val="00D33809"/>
    <w:rsid w:val="00D34387"/>
    <w:rsid w:val="00D344BF"/>
    <w:rsid w:val="00D347CE"/>
    <w:rsid w:val="00D34AE4"/>
    <w:rsid w:val="00D34B49"/>
    <w:rsid w:val="00D34B5F"/>
    <w:rsid w:val="00D35F51"/>
    <w:rsid w:val="00D35FF8"/>
    <w:rsid w:val="00D3618A"/>
    <w:rsid w:val="00D3676A"/>
    <w:rsid w:val="00D368F7"/>
    <w:rsid w:val="00D36D39"/>
    <w:rsid w:val="00D36EAA"/>
    <w:rsid w:val="00D37B36"/>
    <w:rsid w:val="00D400C7"/>
    <w:rsid w:val="00D40BD2"/>
    <w:rsid w:val="00D4111B"/>
    <w:rsid w:val="00D4280D"/>
    <w:rsid w:val="00D42FCE"/>
    <w:rsid w:val="00D44375"/>
    <w:rsid w:val="00D4490E"/>
    <w:rsid w:val="00D44D95"/>
    <w:rsid w:val="00D451DF"/>
    <w:rsid w:val="00D452ED"/>
    <w:rsid w:val="00D459A5"/>
    <w:rsid w:val="00D46D30"/>
    <w:rsid w:val="00D46D6F"/>
    <w:rsid w:val="00D475DC"/>
    <w:rsid w:val="00D47D39"/>
    <w:rsid w:val="00D50E9C"/>
    <w:rsid w:val="00D51391"/>
    <w:rsid w:val="00D5162A"/>
    <w:rsid w:val="00D5169C"/>
    <w:rsid w:val="00D51F99"/>
    <w:rsid w:val="00D52047"/>
    <w:rsid w:val="00D5211C"/>
    <w:rsid w:val="00D523D6"/>
    <w:rsid w:val="00D5253E"/>
    <w:rsid w:val="00D53076"/>
    <w:rsid w:val="00D53606"/>
    <w:rsid w:val="00D539DF"/>
    <w:rsid w:val="00D53B4F"/>
    <w:rsid w:val="00D54208"/>
    <w:rsid w:val="00D54659"/>
    <w:rsid w:val="00D547BB"/>
    <w:rsid w:val="00D54872"/>
    <w:rsid w:val="00D55012"/>
    <w:rsid w:val="00D5541C"/>
    <w:rsid w:val="00D556D0"/>
    <w:rsid w:val="00D559CB"/>
    <w:rsid w:val="00D55BCD"/>
    <w:rsid w:val="00D55E52"/>
    <w:rsid w:val="00D563BB"/>
    <w:rsid w:val="00D56401"/>
    <w:rsid w:val="00D564AE"/>
    <w:rsid w:val="00D56582"/>
    <w:rsid w:val="00D57575"/>
    <w:rsid w:val="00D578D4"/>
    <w:rsid w:val="00D57A85"/>
    <w:rsid w:val="00D57CB1"/>
    <w:rsid w:val="00D57D28"/>
    <w:rsid w:val="00D6042E"/>
    <w:rsid w:val="00D607FA"/>
    <w:rsid w:val="00D60F0C"/>
    <w:rsid w:val="00D61041"/>
    <w:rsid w:val="00D61318"/>
    <w:rsid w:val="00D61A15"/>
    <w:rsid w:val="00D621D5"/>
    <w:rsid w:val="00D6261E"/>
    <w:rsid w:val="00D62D7D"/>
    <w:rsid w:val="00D63151"/>
    <w:rsid w:val="00D63B83"/>
    <w:rsid w:val="00D647A7"/>
    <w:rsid w:val="00D64C42"/>
    <w:rsid w:val="00D65897"/>
    <w:rsid w:val="00D65D25"/>
    <w:rsid w:val="00D663BB"/>
    <w:rsid w:val="00D67B31"/>
    <w:rsid w:val="00D67D77"/>
    <w:rsid w:val="00D7021B"/>
    <w:rsid w:val="00D70466"/>
    <w:rsid w:val="00D71579"/>
    <w:rsid w:val="00D71BDA"/>
    <w:rsid w:val="00D72EC1"/>
    <w:rsid w:val="00D72F4A"/>
    <w:rsid w:val="00D730D2"/>
    <w:rsid w:val="00D73105"/>
    <w:rsid w:val="00D739D8"/>
    <w:rsid w:val="00D7406B"/>
    <w:rsid w:val="00D74243"/>
    <w:rsid w:val="00D7499A"/>
    <w:rsid w:val="00D7544E"/>
    <w:rsid w:val="00D758A8"/>
    <w:rsid w:val="00D75A7A"/>
    <w:rsid w:val="00D75B41"/>
    <w:rsid w:val="00D75FBF"/>
    <w:rsid w:val="00D762C9"/>
    <w:rsid w:val="00D7638B"/>
    <w:rsid w:val="00D76812"/>
    <w:rsid w:val="00D768BA"/>
    <w:rsid w:val="00D76A53"/>
    <w:rsid w:val="00D76C2A"/>
    <w:rsid w:val="00D76EF6"/>
    <w:rsid w:val="00D77179"/>
    <w:rsid w:val="00D7759D"/>
    <w:rsid w:val="00D775DB"/>
    <w:rsid w:val="00D7790F"/>
    <w:rsid w:val="00D77BEF"/>
    <w:rsid w:val="00D8054B"/>
    <w:rsid w:val="00D80906"/>
    <w:rsid w:val="00D80CC5"/>
    <w:rsid w:val="00D81A40"/>
    <w:rsid w:val="00D81A57"/>
    <w:rsid w:val="00D81C7E"/>
    <w:rsid w:val="00D81E54"/>
    <w:rsid w:val="00D81E55"/>
    <w:rsid w:val="00D82651"/>
    <w:rsid w:val="00D82DE1"/>
    <w:rsid w:val="00D82FFB"/>
    <w:rsid w:val="00D8348C"/>
    <w:rsid w:val="00D8380B"/>
    <w:rsid w:val="00D83BBC"/>
    <w:rsid w:val="00D83C12"/>
    <w:rsid w:val="00D83C8E"/>
    <w:rsid w:val="00D83D43"/>
    <w:rsid w:val="00D83D84"/>
    <w:rsid w:val="00D83F2C"/>
    <w:rsid w:val="00D83F43"/>
    <w:rsid w:val="00D84137"/>
    <w:rsid w:val="00D844DA"/>
    <w:rsid w:val="00D847C0"/>
    <w:rsid w:val="00D84A9B"/>
    <w:rsid w:val="00D84BF4"/>
    <w:rsid w:val="00D8549F"/>
    <w:rsid w:val="00D8631D"/>
    <w:rsid w:val="00D8646D"/>
    <w:rsid w:val="00D86A5D"/>
    <w:rsid w:val="00D87191"/>
    <w:rsid w:val="00D87276"/>
    <w:rsid w:val="00D87278"/>
    <w:rsid w:val="00D8737E"/>
    <w:rsid w:val="00D9080A"/>
    <w:rsid w:val="00D90C8D"/>
    <w:rsid w:val="00D91A05"/>
    <w:rsid w:val="00D91D23"/>
    <w:rsid w:val="00D91E01"/>
    <w:rsid w:val="00D920A3"/>
    <w:rsid w:val="00D924FB"/>
    <w:rsid w:val="00D92832"/>
    <w:rsid w:val="00D92CAE"/>
    <w:rsid w:val="00D9318E"/>
    <w:rsid w:val="00D931BE"/>
    <w:rsid w:val="00D93705"/>
    <w:rsid w:val="00D93A78"/>
    <w:rsid w:val="00D93D20"/>
    <w:rsid w:val="00D942BE"/>
    <w:rsid w:val="00D944C1"/>
    <w:rsid w:val="00D945E4"/>
    <w:rsid w:val="00D94E70"/>
    <w:rsid w:val="00D95608"/>
    <w:rsid w:val="00D9565B"/>
    <w:rsid w:val="00D95A93"/>
    <w:rsid w:val="00D95C56"/>
    <w:rsid w:val="00D95FB1"/>
    <w:rsid w:val="00D96865"/>
    <w:rsid w:val="00D9686B"/>
    <w:rsid w:val="00D96936"/>
    <w:rsid w:val="00D96BDE"/>
    <w:rsid w:val="00D96FA1"/>
    <w:rsid w:val="00D97512"/>
    <w:rsid w:val="00D97977"/>
    <w:rsid w:val="00D97A83"/>
    <w:rsid w:val="00D97B32"/>
    <w:rsid w:val="00D97D94"/>
    <w:rsid w:val="00DA08DB"/>
    <w:rsid w:val="00DA08FE"/>
    <w:rsid w:val="00DA0D40"/>
    <w:rsid w:val="00DA100D"/>
    <w:rsid w:val="00DA1114"/>
    <w:rsid w:val="00DA11B0"/>
    <w:rsid w:val="00DA132E"/>
    <w:rsid w:val="00DA1386"/>
    <w:rsid w:val="00DA16A3"/>
    <w:rsid w:val="00DA16DD"/>
    <w:rsid w:val="00DA19BF"/>
    <w:rsid w:val="00DA1B09"/>
    <w:rsid w:val="00DA2289"/>
    <w:rsid w:val="00DA28C2"/>
    <w:rsid w:val="00DA31D7"/>
    <w:rsid w:val="00DA3578"/>
    <w:rsid w:val="00DA3870"/>
    <w:rsid w:val="00DA412C"/>
    <w:rsid w:val="00DA4A07"/>
    <w:rsid w:val="00DA5345"/>
    <w:rsid w:val="00DA56FC"/>
    <w:rsid w:val="00DA59E5"/>
    <w:rsid w:val="00DA5DE9"/>
    <w:rsid w:val="00DA67F8"/>
    <w:rsid w:val="00DA6B1F"/>
    <w:rsid w:val="00DA70D0"/>
    <w:rsid w:val="00DA71D2"/>
    <w:rsid w:val="00DA771D"/>
    <w:rsid w:val="00DA7980"/>
    <w:rsid w:val="00DB00B7"/>
    <w:rsid w:val="00DB0CD1"/>
    <w:rsid w:val="00DB10C9"/>
    <w:rsid w:val="00DB1724"/>
    <w:rsid w:val="00DB1822"/>
    <w:rsid w:val="00DB1A6D"/>
    <w:rsid w:val="00DB2119"/>
    <w:rsid w:val="00DB2648"/>
    <w:rsid w:val="00DB37B6"/>
    <w:rsid w:val="00DB3990"/>
    <w:rsid w:val="00DB3B93"/>
    <w:rsid w:val="00DB3FC5"/>
    <w:rsid w:val="00DB43ED"/>
    <w:rsid w:val="00DB4606"/>
    <w:rsid w:val="00DB468E"/>
    <w:rsid w:val="00DB53F1"/>
    <w:rsid w:val="00DB5521"/>
    <w:rsid w:val="00DB5763"/>
    <w:rsid w:val="00DB5778"/>
    <w:rsid w:val="00DB5D5C"/>
    <w:rsid w:val="00DB5F51"/>
    <w:rsid w:val="00DB6096"/>
    <w:rsid w:val="00DB62BB"/>
    <w:rsid w:val="00DB6756"/>
    <w:rsid w:val="00DB695D"/>
    <w:rsid w:val="00DB7163"/>
    <w:rsid w:val="00DB7646"/>
    <w:rsid w:val="00DB7662"/>
    <w:rsid w:val="00DB7BE6"/>
    <w:rsid w:val="00DB7C2F"/>
    <w:rsid w:val="00DC00A1"/>
    <w:rsid w:val="00DC04F4"/>
    <w:rsid w:val="00DC1279"/>
    <w:rsid w:val="00DC136E"/>
    <w:rsid w:val="00DC16A0"/>
    <w:rsid w:val="00DC193F"/>
    <w:rsid w:val="00DC1D0A"/>
    <w:rsid w:val="00DC223B"/>
    <w:rsid w:val="00DC2435"/>
    <w:rsid w:val="00DC294D"/>
    <w:rsid w:val="00DC2F71"/>
    <w:rsid w:val="00DC339C"/>
    <w:rsid w:val="00DC3665"/>
    <w:rsid w:val="00DC376B"/>
    <w:rsid w:val="00DC453C"/>
    <w:rsid w:val="00DC47D8"/>
    <w:rsid w:val="00DC4C17"/>
    <w:rsid w:val="00DC4D24"/>
    <w:rsid w:val="00DC4DF5"/>
    <w:rsid w:val="00DC50C4"/>
    <w:rsid w:val="00DC50FE"/>
    <w:rsid w:val="00DC52F7"/>
    <w:rsid w:val="00DC542D"/>
    <w:rsid w:val="00DC5684"/>
    <w:rsid w:val="00DC61ED"/>
    <w:rsid w:val="00DC6DAF"/>
    <w:rsid w:val="00DC7094"/>
    <w:rsid w:val="00DC7251"/>
    <w:rsid w:val="00DC751B"/>
    <w:rsid w:val="00DC78D3"/>
    <w:rsid w:val="00DC7950"/>
    <w:rsid w:val="00DD0957"/>
    <w:rsid w:val="00DD1106"/>
    <w:rsid w:val="00DD16A6"/>
    <w:rsid w:val="00DD17F8"/>
    <w:rsid w:val="00DD282C"/>
    <w:rsid w:val="00DD30AE"/>
    <w:rsid w:val="00DD3266"/>
    <w:rsid w:val="00DD340B"/>
    <w:rsid w:val="00DD3521"/>
    <w:rsid w:val="00DD3749"/>
    <w:rsid w:val="00DD3A5A"/>
    <w:rsid w:val="00DD3BAE"/>
    <w:rsid w:val="00DD3CED"/>
    <w:rsid w:val="00DD4076"/>
    <w:rsid w:val="00DD4C7C"/>
    <w:rsid w:val="00DD5779"/>
    <w:rsid w:val="00DD5820"/>
    <w:rsid w:val="00DD58CA"/>
    <w:rsid w:val="00DD5CEB"/>
    <w:rsid w:val="00DD62A0"/>
    <w:rsid w:val="00DD6C64"/>
    <w:rsid w:val="00DD6F1A"/>
    <w:rsid w:val="00DD762C"/>
    <w:rsid w:val="00DD7A35"/>
    <w:rsid w:val="00DD7C00"/>
    <w:rsid w:val="00DE05FB"/>
    <w:rsid w:val="00DE09C2"/>
    <w:rsid w:val="00DE1026"/>
    <w:rsid w:val="00DE182D"/>
    <w:rsid w:val="00DE1DD2"/>
    <w:rsid w:val="00DE2046"/>
    <w:rsid w:val="00DE264F"/>
    <w:rsid w:val="00DE315B"/>
    <w:rsid w:val="00DE3411"/>
    <w:rsid w:val="00DE3450"/>
    <w:rsid w:val="00DE3836"/>
    <w:rsid w:val="00DE3D85"/>
    <w:rsid w:val="00DE3E3F"/>
    <w:rsid w:val="00DE42DC"/>
    <w:rsid w:val="00DE4563"/>
    <w:rsid w:val="00DE4803"/>
    <w:rsid w:val="00DE4958"/>
    <w:rsid w:val="00DE580F"/>
    <w:rsid w:val="00DE5C73"/>
    <w:rsid w:val="00DE5DC9"/>
    <w:rsid w:val="00DE6062"/>
    <w:rsid w:val="00DE64E3"/>
    <w:rsid w:val="00DE6914"/>
    <w:rsid w:val="00DE6981"/>
    <w:rsid w:val="00DE7572"/>
    <w:rsid w:val="00DE7CA4"/>
    <w:rsid w:val="00DF00A3"/>
    <w:rsid w:val="00DF0389"/>
    <w:rsid w:val="00DF0D71"/>
    <w:rsid w:val="00DF134F"/>
    <w:rsid w:val="00DF174A"/>
    <w:rsid w:val="00DF18A1"/>
    <w:rsid w:val="00DF231C"/>
    <w:rsid w:val="00DF2712"/>
    <w:rsid w:val="00DF3714"/>
    <w:rsid w:val="00DF4036"/>
    <w:rsid w:val="00DF4114"/>
    <w:rsid w:val="00DF46CA"/>
    <w:rsid w:val="00DF475C"/>
    <w:rsid w:val="00DF4BFF"/>
    <w:rsid w:val="00DF4CF1"/>
    <w:rsid w:val="00DF50BB"/>
    <w:rsid w:val="00DF5E58"/>
    <w:rsid w:val="00DF604F"/>
    <w:rsid w:val="00DF6106"/>
    <w:rsid w:val="00DF643C"/>
    <w:rsid w:val="00DF64D3"/>
    <w:rsid w:val="00DF6677"/>
    <w:rsid w:val="00DF7133"/>
    <w:rsid w:val="00DF72C3"/>
    <w:rsid w:val="00DF7597"/>
    <w:rsid w:val="00DF78A4"/>
    <w:rsid w:val="00E0004C"/>
    <w:rsid w:val="00E0039E"/>
    <w:rsid w:val="00E00520"/>
    <w:rsid w:val="00E0056D"/>
    <w:rsid w:val="00E00757"/>
    <w:rsid w:val="00E00B85"/>
    <w:rsid w:val="00E00B97"/>
    <w:rsid w:val="00E00C5C"/>
    <w:rsid w:val="00E00FA3"/>
    <w:rsid w:val="00E0148E"/>
    <w:rsid w:val="00E021A1"/>
    <w:rsid w:val="00E04311"/>
    <w:rsid w:val="00E05476"/>
    <w:rsid w:val="00E066A7"/>
    <w:rsid w:val="00E06C22"/>
    <w:rsid w:val="00E06E4A"/>
    <w:rsid w:val="00E06F0E"/>
    <w:rsid w:val="00E074A6"/>
    <w:rsid w:val="00E0753C"/>
    <w:rsid w:val="00E07681"/>
    <w:rsid w:val="00E07A04"/>
    <w:rsid w:val="00E07CAC"/>
    <w:rsid w:val="00E07F54"/>
    <w:rsid w:val="00E101A5"/>
    <w:rsid w:val="00E104EC"/>
    <w:rsid w:val="00E10941"/>
    <w:rsid w:val="00E12067"/>
    <w:rsid w:val="00E121F7"/>
    <w:rsid w:val="00E12456"/>
    <w:rsid w:val="00E126A3"/>
    <w:rsid w:val="00E126C4"/>
    <w:rsid w:val="00E12DA2"/>
    <w:rsid w:val="00E13002"/>
    <w:rsid w:val="00E131B6"/>
    <w:rsid w:val="00E13746"/>
    <w:rsid w:val="00E14BAA"/>
    <w:rsid w:val="00E15395"/>
    <w:rsid w:val="00E15DED"/>
    <w:rsid w:val="00E16F64"/>
    <w:rsid w:val="00E17173"/>
    <w:rsid w:val="00E17367"/>
    <w:rsid w:val="00E1779D"/>
    <w:rsid w:val="00E17880"/>
    <w:rsid w:val="00E17A57"/>
    <w:rsid w:val="00E17BD3"/>
    <w:rsid w:val="00E17D64"/>
    <w:rsid w:val="00E20022"/>
    <w:rsid w:val="00E20175"/>
    <w:rsid w:val="00E20444"/>
    <w:rsid w:val="00E208EC"/>
    <w:rsid w:val="00E20C55"/>
    <w:rsid w:val="00E20CB9"/>
    <w:rsid w:val="00E214DD"/>
    <w:rsid w:val="00E21B02"/>
    <w:rsid w:val="00E21C0B"/>
    <w:rsid w:val="00E21CE5"/>
    <w:rsid w:val="00E21D34"/>
    <w:rsid w:val="00E221DC"/>
    <w:rsid w:val="00E228C0"/>
    <w:rsid w:val="00E23369"/>
    <w:rsid w:val="00E236C0"/>
    <w:rsid w:val="00E2391B"/>
    <w:rsid w:val="00E23CE8"/>
    <w:rsid w:val="00E23EE2"/>
    <w:rsid w:val="00E24012"/>
    <w:rsid w:val="00E24289"/>
    <w:rsid w:val="00E24350"/>
    <w:rsid w:val="00E25000"/>
    <w:rsid w:val="00E25072"/>
    <w:rsid w:val="00E25FD8"/>
    <w:rsid w:val="00E26065"/>
    <w:rsid w:val="00E26159"/>
    <w:rsid w:val="00E263AF"/>
    <w:rsid w:val="00E268B0"/>
    <w:rsid w:val="00E26D96"/>
    <w:rsid w:val="00E26E36"/>
    <w:rsid w:val="00E26E54"/>
    <w:rsid w:val="00E26F4B"/>
    <w:rsid w:val="00E279AE"/>
    <w:rsid w:val="00E27B30"/>
    <w:rsid w:val="00E3017C"/>
    <w:rsid w:val="00E302E9"/>
    <w:rsid w:val="00E3161F"/>
    <w:rsid w:val="00E317EC"/>
    <w:rsid w:val="00E31BFB"/>
    <w:rsid w:val="00E31CE6"/>
    <w:rsid w:val="00E32072"/>
    <w:rsid w:val="00E32514"/>
    <w:rsid w:val="00E32773"/>
    <w:rsid w:val="00E329B0"/>
    <w:rsid w:val="00E33582"/>
    <w:rsid w:val="00E33850"/>
    <w:rsid w:val="00E33E14"/>
    <w:rsid w:val="00E3452B"/>
    <w:rsid w:val="00E346E7"/>
    <w:rsid w:val="00E354B9"/>
    <w:rsid w:val="00E35999"/>
    <w:rsid w:val="00E35F78"/>
    <w:rsid w:val="00E36676"/>
    <w:rsid w:val="00E36861"/>
    <w:rsid w:val="00E36A23"/>
    <w:rsid w:val="00E371E7"/>
    <w:rsid w:val="00E3735D"/>
    <w:rsid w:val="00E37439"/>
    <w:rsid w:val="00E376ED"/>
    <w:rsid w:val="00E40AD1"/>
    <w:rsid w:val="00E40DFD"/>
    <w:rsid w:val="00E40E84"/>
    <w:rsid w:val="00E413EB"/>
    <w:rsid w:val="00E41841"/>
    <w:rsid w:val="00E41A2B"/>
    <w:rsid w:val="00E42208"/>
    <w:rsid w:val="00E42D99"/>
    <w:rsid w:val="00E44246"/>
    <w:rsid w:val="00E443B3"/>
    <w:rsid w:val="00E44547"/>
    <w:rsid w:val="00E44626"/>
    <w:rsid w:val="00E44B61"/>
    <w:rsid w:val="00E44CBA"/>
    <w:rsid w:val="00E44CC1"/>
    <w:rsid w:val="00E44E22"/>
    <w:rsid w:val="00E4534F"/>
    <w:rsid w:val="00E456EC"/>
    <w:rsid w:val="00E45C01"/>
    <w:rsid w:val="00E463FC"/>
    <w:rsid w:val="00E46497"/>
    <w:rsid w:val="00E46587"/>
    <w:rsid w:val="00E46A7F"/>
    <w:rsid w:val="00E46B8C"/>
    <w:rsid w:val="00E474F4"/>
    <w:rsid w:val="00E47664"/>
    <w:rsid w:val="00E479A6"/>
    <w:rsid w:val="00E47BE5"/>
    <w:rsid w:val="00E47CF9"/>
    <w:rsid w:val="00E47FB8"/>
    <w:rsid w:val="00E504A4"/>
    <w:rsid w:val="00E505B2"/>
    <w:rsid w:val="00E50B10"/>
    <w:rsid w:val="00E51062"/>
    <w:rsid w:val="00E51210"/>
    <w:rsid w:val="00E51D10"/>
    <w:rsid w:val="00E51D47"/>
    <w:rsid w:val="00E5201E"/>
    <w:rsid w:val="00E52089"/>
    <w:rsid w:val="00E5229A"/>
    <w:rsid w:val="00E529AA"/>
    <w:rsid w:val="00E529C6"/>
    <w:rsid w:val="00E52ABA"/>
    <w:rsid w:val="00E53E4E"/>
    <w:rsid w:val="00E54077"/>
    <w:rsid w:val="00E54203"/>
    <w:rsid w:val="00E542CD"/>
    <w:rsid w:val="00E54821"/>
    <w:rsid w:val="00E55185"/>
    <w:rsid w:val="00E554EE"/>
    <w:rsid w:val="00E566D4"/>
    <w:rsid w:val="00E56B00"/>
    <w:rsid w:val="00E56CC8"/>
    <w:rsid w:val="00E56EDC"/>
    <w:rsid w:val="00E56F25"/>
    <w:rsid w:val="00E57028"/>
    <w:rsid w:val="00E576FF"/>
    <w:rsid w:val="00E5782F"/>
    <w:rsid w:val="00E57EB7"/>
    <w:rsid w:val="00E60352"/>
    <w:rsid w:val="00E603D2"/>
    <w:rsid w:val="00E605B1"/>
    <w:rsid w:val="00E6087A"/>
    <w:rsid w:val="00E60AB4"/>
    <w:rsid w:val="00E60B83"/>
    <w:rsid w:val="00E60F0A"/>
    <w:rsid w:val="00E613AE"/>
    <w:rsid w:val="00E617ED"/>
    <w:rsid w:val="00E61982"/>
    <w:rsid w:val="00E61C52"/>
    <w:rsid w:val="00E61F0E"/>
    <w:rsid w:val="00E61F83"/>
    <w:rsid w:val="00E624F1"/>
    <w:rsid w:val="00E625A6"/>
    <w:rsid w:val="00E62934"/>
    <w:rsid w:val="00E632D2"/>
    <w:rsid w:val="00E639D4"/>
    <w:rsid w:val="00E63FD9"/>
    <w:rsid w:val="00E6484C"/>
    <w:rsid w:val="00E64EDB"/>
    <w:rsid w:val="00E65232"/>
    <w:rsid w:val="00E6556F"/>
    <w:rsid w:val="00E6559F"/>
    <w:rsid w:val="00E66175"/>
    <w:rsid w:val="00E66E1A"/>
    <w:rsid w:val="00E66E23"/>
    <w:rsid w:val="00E67161"/>
    <w:rsid w:val="00E67AB9"/>
    <w:rsid w:val="00E67B70"/>
    <w:rsid w:val="00E67ED3"/>
    <w:rsid w:val="00E70046"/>
    <w:rsid w:val="00E70932"/>
    <w:rsid w:val="00E709EB"/>
    <w:rsid w:val="00E70AA5"/>
    <w:rsid w:val="00E70C2D"/>
    <w:rsid w:val="00E710B0"/>
    <w:rsid w:val="00E71447"/>
    <w:rsid w:val="00E71820"/>
    <w:rsid w:val="00E71B60"/>
    <w:rsid w:val="00E71C6D"/>
    <w:rsid w:val="00E72176"/>
    <w:rsid w:val="00E7296C"/>
    <w:rsid w:val="00E72DF0"/>
    <w:rsid w:val="00E72ECF"/>
    <w:rsid w:val="00E7304D"/>
    <w:rsid w:val="00E73AF0"/>
    <w:rsid w:val="00E73CEF"/>
    <w:rsid w:val="00E74054"/>
    <w:rsid w:val="00E7426B"/>
    <w:rsid w:val="00E74374"/>
    <w:rsid w:val="00E74996"/>
    <w:rsid w:val="00E74A68"/>
    <w:rsid w:val="00E74F08"/>
    <w:rsid w:val="00E74F7D"/>
    <w:rsid w:val="00E75129"/>
    <w:rsid w:val="00E75AEF"/>
    <w:rsid w:val="00E75EDD"/>
    <w:rsid w:val="00E75FBD"/>
    <w:rsid w:val="00E763A0"/>
    <w:rsid w:val="00E7679E"/>
    <w:rsid w:val="00E76D6A"/>
    <w:rsid w:val="00E772B7"/>
    <w:rsid w:val="00E80422"/>
    <w:rsid w:val="00E80A96"/>
    <w:rsid w:val="00E81916"/>
    <w:rsid w:val="00E81F00"/>
    <w:rsid w:val="00E8317A"/>
    <w:rsid w:val="00E83279"/>
    <w:rsid w:val="00E83F34"/>
    <w:rsid w:val="00E8479F"/>
    <w:rsid w:val="00E85F9D"/>
    <w:rsid w:val="00E861AD"/>
    <w:rsid w:val="00E866EF"/>
    <w:rsid w:val="00E8698D"/>
    <w:rsid w:val="00E876D5"/>
    <w:rsid w:val="00E87CAA"/>
    <w:rsid w:val="00E9050D"/>
    <w:rsid w:val="00E90537"/>
    <w:rsid w:val="00E90D0F"/>
    <w:rsid w:val="00E90D65"/>
    <w:rsid w:val="00E90E61"/>
    <w:rsid w:val="00E917E6"/>
    <w:rsid w:val="00E91B55"/>
    <w:rsid w:val="00E91ECD"/>
    <w:rsid w:val="00E91F2C"/>
    <w:rsid w:val="00E92864"/>
    <w:rsid w:val="00E92FBD"/>
    <w:rsid w:val="00E937C1"/>
    <w:rsid w:val="00E939F8"/>
    <w:rsid w:val="00E93A03"/>
    <w:rsid w:val="00E93DD2"/>
    <w:rsid w:val="00E94C50"/>
    <w:rsid w:val="00E94EBF"/>
    <w:rsid w:val="00E9511D"/>
    <w:rsid w:val="00E957B1"/>
    <w:rsid w:val="00E957B9"/>
    <w:rsid w:val="00E95858"/>
    <w:rsid w:val="00E95880"/>
    <w:rsid w:val="00E95B2E"/>
    <w:rsid w:val="00E95DB9"/>
    <w:rsid w:val="00E95DBD"/>
    <w:rsid w:val="00E95FF6"/>
    <w:rsid w:val="00E9611A"/>
    <w:rsid w:val="00E961EF"/>
    <w:rsid w:val="00E96334"/>
    <w:rsid w:val="00E96349"/>
    <w:rsid w:val="00E96385"/>
    <w:rsid w:val="00E96423"/>
    <w:rsid w:val="00E96961"/>
    <w:rsid w:val="00E96C25"/>
    <w:rsid w:val="00E97B9C"/>
    <w:rsid w:val="00E97E3F"/>
    <w:rsid w:val="00EA071E"/>
    <w:rsid w:val="00EA17BC"/>
    <w:rsid w:val="00EA2087"/>
    <w:rsid w:val="00EA251B"/>
    <w:rsid w:val="00EA284D"/>
    <w:rsid w:val="00EA35B2"/>
    <w:rsid w:val="00EA367A"/>
    <w:rsid w:val="00EA3960"/>
    <w:rsid w:val="00EA3D53"/>
    <w:rsid w:val="00EA4116"/>
    <w:rsid w:val="00EA42E3"/>
    <w:rsid w:val="00EA4A2C"/>
    <w:rsid w:val="00EA5388"/>
    <w:rsid w:val="00EA53F5"/>
    <w:rsid w:val="00EA55EB"/>
    <w:rsid w:val="00EA566E"/>
    <w:rsid w:val="00EA5A20"/>
    <w:rsid w:val="00EA5EFB"/>
    <w:rsid w:val="00EA61A6"/>
    <w:rsid w:val="00EA645C"/>
    <w:rsid w:val="00EA64F5"/>
    <w:rsid w:val="00EA709E"/>
    <w:rsid w:val="00EA7365"/>
    <w:rsid w:val="00EA79AE"/>
    <w:rsid w:val="00EB004F"/>
    <w:rsid w:val="00EB03A1"/>
    <w:rsid w:val="00EB0852"/>
    <w:rsid w:val="00EB0A44"/>
    <w:rsid w:val="00EB0F44"/>
    <w:rsid w:val="00EB146A"/>
    <w:rsid w:val="00EB148C"/>
    <w:rsid w:val="00EB1AE6"/>
    <w:rsid w:val="00EB232E"/>
    <w:rsid w:val="00EB33C3"/>
    <w:rsid w:val="00EB3443"/>
    <w:rsid w:val="00EB37B7"/>
    <w:rsid w:val="00EB39DF"/>
    <w:rsid w:val="00EB448A"/>
    <w:rsid w:val="00EB48E1"/>
    <w:rsid w:val="00EB4ED7"/>
    <w:rsid w:val="00EB569A"/>
    <w:rsid w:val="00EB612C"/>
    <w:rsid w:val="00EB63AA"/>
    <w:rsid w:val="00EB63DF"/>
    <w:rsid w:val="00EB6898"/>
    <w:rsid w:val="00EB6C0E"/>
    <w:rsid w:val="00EB7372"/>
    <w:rsid w:val="00EB74DE"/>
    <w:rsid w:val="00EB7C06"/>
    <w:rsid w:val="00EB7FAA"/>
    <w:rsid w:val="00EB7FFD"/>
    <w:rsid w:val="00EC0072"/>
    <w:rsid w:val="00EC01EE"/>
    <w:rsid w:val="00EC0AE1"/>
    <w:rsid w:val="00EC14E3"/>
    <w:rsid w:val="00EC1BD2"/>
    <w:rsid w:val="00EC1E69"/>
    <w:rsid w:val="00EC2599"/>
    <w:rsid w:val="00EC2A1B"/>
    <w:rsid w:val="00EC32A5"/>
    <w:rsid w:val="00EC4562"/>
    <w:rsid w:val="00EC4DFD"/>
    <w:rsid w:val="00EC4EBD"/>
    <w:rsid w:val="00EC4F04"/>
    <w:rsid w:val="00EC5345"/>
    <w:rsid w:val="00EC5900"/>
    <w:rsid w:val="00EC66E0"/>
    <w:rsid w:val="00EC68A3"/>
    <w:rsid w:val="00EC76B6"/>
    <w:rsid w:val="00ED00CA"/>
    <w:rsid w:val="00ED013A"/>
    <w:rsid w:val="00ED0496"/>
    <w:rsid w:val="00ED1958"/>
    <w:rsid w:val="00ED1E30"/>
    <w:rsid w:val="00ED2462"/>
    <w:rsid w:val="00ED28E6"/>
    <w:rsid w:val="00ED2B81"/>
    <w:rsid w:val="00ED3B5E"/>
    <w:rsid w:val="00ED3BCD"/>
    <w:rsid w:val="00ED3D55"/>
    <w:rsid w:val="00ED464C"/>
    <w:rsid w:val="00ED4779"/>
    <w:rsid w:val="00ED5402"/>
    <w:rsid w:val="00ED5464"/>
    <w:rsid w:val="00ED5888"/>
    <w:rsid w:val="00ED58D6"/>
    <w:rsid w:val="00ED62EA"/>
    <w:rsid w:val="00ED6A92"/>
    <w:rsid w:val="00ED6EA2"/>
    <w:rsid w:val="00ED739A"/>
    <w:rsid w:val="00ED76CF"/>
    <w:rsid w:val="00ED7B15"/>
    <w:rsid w:val="00ED7C06"/>
    <w:rsid w:val="00EE0336"/>
    <w:rsid w:val="00EE08CA"/>
    <w:rsid w:val="00EE0E17"/>
    <w:rsid w:val="00EE0E7C"/>
    <w:rsid w:val="00EE1361"/>
    <w:rsid w:val="00EE1941"/>
    <w:rsid w:val="00EE1C62"/>
    <w:rsid w:val="00EE1F9E"/>
    <w:rsid w:val="00EE36C0"/>
    <w:rsid w:val="00EE3B44"/>
    <w:rsid w:val="00EE3B5D"/>
    <w:rsid w:val="00EE411F"/>
    <w:rsid w:val="00EE4205"/>
    <w:rsid w:val="00EE4DB3"/>
    <w:rsid w:val="00EE5023"/>
    <w:rsid w:val="00EE510F"/>
    <w:rsid w:val="00EE56D0"/>
    <w:rsid w:val="00EE5769"/>
    <w:rsid w:val="00EE5DC0"/>
    <w:rsid w:val="00EE5FC1"/>
    <w:rsid w:val="00EE632C"/>
    <w:rsid w:val="00EE6563"/>
    <w:rsid w:val="00EE6E15"/>
    <w:rsid w:val="00EE7953"/>
    <w:rsid w:val="00EF070F"/>
    <w:rsid w:val="00EF10A0"/>
    <w:rsid w:val="00EF16E9"/>
    <w:rsid w:val="00EF1E7F"/>
    <w:rsid w:val="00EF1FDC"/>
    <w:rsid w:val="00EF2049"/>
    <w:rsid w:val="00EF28C3"/>
    <w:rsid w:val="00EF2945"/>
    <w:rsid w:val="00EF2A23"/>
    <w:rsid w:val="00EF370B"/>
    <w:rsid w:val="00EF39EC"/>
    <w:rsid w:val="00EF3B92"/>
    <w:rsid w:val="00EF45C6"/>
    <w:rsid w:val="00EF470A"/>
    <w:rsid w:val="00EF5388"/>
    <w:rsid w:val="00EF59DB"/>
    <w:rsid w:val="00EF59FB"/>
    <w:rsid w:val="00EF60EB"/>
    <w:rsid w:val="00EF6319"/>
    <w:rsid w:val="00EF68C7"/>
    <w:rsid w:val="00EF6964"/>
    <w:rsid w:val="00EF6F6E"/>
    <w:rsid w:val="00EF7779"/>
    <w:rsid w:val="00EF7B02"/>
    <w:rsid w:val="00EF7FC2"/>
    <w:rsid w:val="00F00079"/>
    <w:rsid w:val="00F004A8"/>
    <w:rsid w:val="00F019D0"/>
    <w:rsid w:val="00F01B3E"/>
    <w:rsid w:val="00F01C37"/>
    <w:rsid w:val="00F02130"/>
    <w:rsid w:val="00F023CF"/>
    <w:rsid w:val="00F02751"/>
    <w:rsid w:val="00F0293F"/>
    <w:rsid w:val="00F02D2E"/>
    <w:rsid w:val="00F02F8E"/>
    <w:rsid w:val="00F0372D"/>
    <w:rsid w:val="00F03B9F"/>
    <w:rsid w:val="00F0425E"/>
    <w:rsid w:val="00F04329"/>
    <w:rsid w:val="00F04B4D"/>
    <w:rsid w:val="00F04CB7"/>
    <w:rsid w:val="00F04CEE"/>
    <w:rsid w:val="00F05236"/>
    <w:rsid w:val="00F05D83"/>
    <w:rsid w:val="00F05E28"/>
    <w:rsid w:val="00F06102"/>
    <w:rsid w:val="00F06E91"/>
    <w:rsid w:val="00F06FCA"/>
    <w:rsid w:val="00F0746A"/>
    <w:rsid w:val="00F07ADA"/>
    <w:rsid w:val="00F07D0F"/>
    <w:rsid w:val="00F10B78"/>
    <w:rsid w:val="00F10F0E"/>
    <w:rsid w:val="00F11320"/>
    <w:rsid w:val="00F116AF"/>
    <w:rsid w:val="00F11810"/>
    <w:rsid w:val="00F11867"/>
    <w:rsid w:val="00F11A3A"/>
    <w:rsid w:val="00F11AFA"/>
    <w:rsid w:val="00F11D56"/>
    <w:rsid w:val="00F11EF4"/>
    <w:rsid w:val="00F120D6"/>
    <w:rsid w:val="00F12FA1"/>
    <w:rsid w:val="00F13010"/>
    <w:rsid w:val="00F1361D"/>
    <w:rsid w:val="00F13B8E"/>
    <w:rsid w:val="00F14162"/>
    <w:rsid w:val="00F1432A"/>
    <w:rsid w:val="00F14F3A"/>
    <w:rsid w:val="00F152A9"/>
    <w:rsid w:val="00F15A03"/>
    <w:rsid w:val="00F15DBF"/>
    <w:rsid w:val="00F15FB4"/>
    <w:rsid w:val="00F16323"/>
    <w:rsid w:val="00F164FD"/>
    <w:rsid w:val="00F16619"/>
    <w:rsid w:val="00F16D93"/>
    <w:rsid w:val="00F16F3D"/>
    <w:rsid w:val="00F1732C"/>
    <w:rsid w:val="00F174FE"/>
    <w:rsid w:val="00F176B4"/>
    <w:rsid w:val="00F17B01"/>
    <w:rsid w:val="00F21270"/>
    <w:rsid w:val="00F2151D"/>
    <w:rsid w:val="00F2174D"/>
    <w:rsid w:val="00F21CB0"/>
    <w:rsid w:val="00F23365"/>
    <w:rsid w:val="00F238D7"/>
    <w:rsid w:val="00F239AC"/>
    <w:rsid w:val="00F23BD6"/>
    <w:rsid w:val="00F23FD6"/>
    <w:rsid w:val="00F24104"/>
    <w:rsid w:val="00F24932"/>
    <w:rsid w:val="00F24F41"/>
    <w:rsid w:val="00F24F53"/>
    <w:rsid w:val="00F2515B"/>
    <w:rsid w:val="00F25D70"/>
    <w:rsid w:val="00F25FC4"/>
    <w:rsid w:val="00F26253"/>
    <w:rsid w:val="00F26C8F"/>
    <w:rsid w:val="00F271F3"/>
    <w:rsid w:val="00F277AE"/>
    <w:rsid w:val="00F27B38"/>
    <w:rsid w:val="00F27C17"/>
    <w:rsid w:val="00F3067F"/>
    <w:rsid w:val="00F306D5"/>
    <w:rsid w:val="00F3080F"/>
    <w:rsid w:val="00F317B2"/>
    <w:rsid w:val="00F31966"/>
    <w:rsid w:val="00F31C54"/>
    <w:rsid w:val="00F327A3"/>
    <w:rsid w:val="00F32AF8"/>
    <w:rsid w:val="00F32DA8"/>
    <w:rsid w:val="00F3379C"/>
    <w:rsid w:val="00F343A4"/>
    <w:rsid w:val="00F3441D"/>
    <w:rsid w:val="00F348DE"/>
    <w:rsid w:val="00F34FE2"/>
    <w:rsid w:val="00F3526A"/>
    <w:rsid w:val="00F354DC"/>
    <w:rsid w:val="00F356B7"/>
    <w:rsid w:val="00F35869"/>
    <w:rsid w:val="00F3594E"/>
    <w:rsid w:val="00F35B74"/>
    <w:rsid w:val="00F35CF8"/>
    <w:rsid w:val="00F36140"/>
    <w:rsid w:val="00F36BB5"/>
    <w:rsid w:val="00F36D62"/>
    <w:rsid w:val="00F373D4"/>
    <w:rsid w:val="00F37468"/>
    <w:rsid w:val="00F3747C"/>
    <w:rsid w:val="00F37646"/>
    <w:rsid w:val="00F3786B"/>
    <w:rsid w:val="00F37DE2"/>
    <w:rsid w:val="00F407FC"/>
    <w:rsid w:val="00F41637"/>
    <w:rsid w:val="00F41881"/>
    <w:rsid w:val="00F41C10"/>
    <w:rsid w:val="00F42023"/>
    <w:rsid w:val="00F42E60"/>
    <w:rsid w:val="00F42ECF"/>
    <w:rsid w:val="00F42FD4"/>
    <w:rsid w:val="00F43147"/>
    <w:rsid w:val="00F4342F"/>
    <w:rsid w:val="00F434A0"/>
    <w:rsid w:val="00F437B7"/>
    <w:rsid w:val="00F44459"/>
    <w:rsid w:val="00F44E9D"/>
    <w:rsid w:val="00F463D9"/>
    <w:rsid w:val="00F4670C"/>
    <w:rsid w:val="00F46822"/>
    <w:rsid w:val="00F46E9D"/>
    <w:rsid w:val="00F46EED"/>
    <w:rsid w:val="00F4732C"/>
    <w:rsid w:val="00F47419"/>
    <w:rsid w:val="00F47F87"/>
    <w:rsid w:val="00F5008D"/>
    <w:rsid w:val="00F501AD"/>
    <w:rsid w:val="00F5027E"/>
    <w:rsid w:val="00F50844"/>
    <w:rsid w:val="00F50DDD"/>
    <w:rsid w:val="00F511B5"/>
    <w:rsid w:val="00F51643"/>
    <w:rsid w:val="00F51ADB"/>
    <w:rsid w:val="00F51EA7"/>
    <w:rsid w:val="00F51F39"/>
    <w:rsid w:val="00F51F99"/>
    <w:rsid w:val="00F5220F"/>
    <w:rsid w:val="00F52379"/>
    <w:rsid w:val="00F52740"/>
    <w:rsid w:val="00F536FD"/>
    <w:rsid w:val="00F53789"/>
    <w:rsid w:val="00F53865"/>
    <w:rsid w:val="00F53A33"/>
    <w:rsid w:val="00F53CD1"/>
    <w:rsid w:val="00F54345"/>
    <w:rsid w:val="00F545AA"/>
    <w:rsid w:val="00F54A45"/>
    <w:rsid w:val="00F54DC7"/>
    <w:rsid w:val="00F5557E"/>
    <w:rsid w:val="00F559A7"/>
    <w:rsid w:val="00F55D22"/>
    <w:rsid w:val="00F56239"/>
    <w:rsid w:val="00F5625B"/>
    <w:rsid w:val="00F575DD"/>
    <w:rsid w:val="00F576CD"/>
    <w:rsid w:val="00F57A1A"/>
    <w:rsid w:val="00F60045"/>
    <w:rsid w:val="00F600E5"/>
    <w:rsid w:val="00F601A0"/>
    <w:rsid w:val="00F60C9B"/>
    <w:rsid w:val="00F6125A"/>
    <w:rsid w:val="00F615E2"/>
    <w:rsid w:val="00F61BA9"/>
    <w:rsid w:val="00F6273E"/>
    <w:rsid w:val="00F628EE"/>
    <w:rsid w:val="00F65180"/>
    <w:rsid w:val="00F65496"/>
    <w:rsid w:val="00F65958"/>
    <w:rsid w:val="00F65BA9"/>
    <w:rsid w:val="00F65BF2"/>
    <w:rsid w:val="00F65DB6"/>
    <w:rsid w:val="00F66970"/>
    <w:rsid w:val="00F66B37"/>
    <w:rsid w:val="00F66FDE"/>
    <w:rsid w:val="00F67813"/>
    <w:rsid w:val="00F6788F"/>
    <w:rsid w:val="00F67CC5"/>
    <w:rsid w:val="00F67D11"/>
    <w:rsid w:val="00F71032"/>
    <w:rsid w:val="00F712AE"/>
    <w:rsid w:val="00F71372"/>
    <w:rsid w:val="00F7156E"/>
    <w:rsid w:val="00F719C2"/>
    <w:rsid w:val="00F729AC"/>
    <w:rsid w:val="00F72FF0"/>
    <w:rsid w:val="00F73429"/>
    <w:rsid w:val="00F73B9D"/>
    <w:rsid w:val="00F73F89"/>
    <w:rsid w:val="00F747DF"/>
    <w:rsid w:val="00F7492E"/>
    <w:rsid w:val="00F74A47"/>
    <w:rsid w:val="00F7500C"/>
    <w:rsid w:val="00F75128"/>
    <w:rsid w:val="00F7612D"/>
    <w:rsid w:val="00F762B9"/>
    <w:rsid w:val="00F76791"/>
    <w:rsid w:val="00F76835"/>
    <w:rsid w:val="00F768ED"/>
    <w:rsid w:val="00F76AF2"/>
    <w:rsid w:val="00F76CEB"/>
    <w:rsid w:val="00F77038"/>
    <w:rsid w:val="00F772B3"/>
    <w:rsid w:val="00F779B5"/>
    <w:rsid w:val="00F77CFD"/>
    <w:rsid w:val="00F80080"/>
    <w:rsid w:val="00F803CB"/>
    <w:rsid w:val="00F80A49"/>
    <w:rsid w:val="00F80B85"/>
    <w:rsid w:val="00F80F8F"/>
    <w:rsid w:val="00F81478"/>
    <w:rsid w:val="00F8181B"/>
    <w:rsid w:val="00F81EEF"/>
    <w:rsid w:val="00F82156"/>
    <w:rsid w:val="00F8230E"/>
    <w:rsid w:val="00F82369"/>
    <w:rsid w:val="00F824F9"/>
    <w:rsid w:val="00F82602"/>
    <w:rsid w:val="00F82C2C"/>
    <w:rsid w:val="00F83003"/>
    <w:rsid w:val="00F834FF"/>
    <w:rsid w:val="00F835FA"/>
    <w:rsid w:val="00F83E55"/>
    <w:rsid w:val="00F84140"/>
    <w:rsid w:val="00F84499"/>
    <w:rsid w:val="00F8449F"/>
    <w:rsid w:val="00F84EF6"/>
    <w:rsid w:val="00F85AF1"/>
    <w:rsid w:val="00F864D8"/>
    <w:rsid w:val="00F86CED"/>
    <w:rsid w:val="00F86ED0"/>
    <w:rsid w:val="00F8758F"/>
    <w:rsid w:val="00F877FF"/>
    <w:rsid w:val="00F90930"/>
    <w:rsid w:val="00F909D0"/>
    <w:rsid w:val="00F91D18"/>
    <w:rsid w:val="00F91D57"/>
    <w:rsid w:val="00F91FA8"/>
    <w:rsid w:val="00F92330"/>
    <w:rsid w:val="00F923DD"/>
    <w:rsid w:val="00F9309A"/>
    <w:rsid w:val="00F938F4"/>
    <w:rsid w:val="00F944CF"/>
    <w:rsid w:val="00F9470C"/>
    <w:rsid w:val="00F954AF"/>
    <w:rsid w:val="00F95A25"/>
    <w:rsid w:val="00F95AFE"/>
    <w:rsid w:val="00F96273"/>
    <w:rsid w:val="00F96D1B"/>
    <w:rsid w:val="00F97755"/>
    <w:rsid w:val="00F97AA9"/>
    <w:rsid w:val="00F97B7D"/>
    <w:rsid w:val="00FA02DE"/>
    <w:rsid w:val="00FA0664"/>
    <w:rsid w:val="00FA0C5B"/>
    <w:rsid w:val="00FA144B"/>
    <w:rsid w:val="00FA1D78"/>
    <w:rsid w:val="00FA1FC1"/>
    <w:rsid w:val="00FA26B8"/>
    <w:rsid w:val="00FA2A9A"/>
    <w:rsid w:val="00FA33E7"/>
    <w:rsid w:val="00FA3604"/>
    <w:rsid w:val="00FA361A"/>
    <w:rsid w:val="00FA3E07"/>
    <w:rsid w:val="00FA3F9F"/>
    <w:rsid w:val="00FA40FA"/>
    <w:rsid w:val="00FA42A7"/>
    <w:rsid w:val="00FA44E1"/>
    <w:rsid w:val="00FA4CB5"/>
    <w:rsid w:val="00FA5220"/>
    <w:rsid w:val="00FA5342"/>
    <w:rsid w:val="00FA56A1"/>
    <w:rsid w:val="00FA6424"/>
    <w:rsid w:val="00FA64E1"/>
    <w:rsid w:val="00FA7B55"/>
    <w:rsid w:val="00FB016D"/>
    <w:rsid w:val="00FB04E2"/>
    <w:rsid w:val="00FB05EA"/>
    <w:rsid w:val="00FB0C03"/>
    <w:rsid w:val="00FB0D7A"/>
    <w:rsid w:val="00FB0FF9"/>
    <w:rsid w:val="00FB1489"/>
    <w:rsid w:val="00FB15EC"/>
    <w:rsid w:val="00FB1C9C"/>
    <w:rsid w:val="00FB2986"/>
    <w:rsid w:val="00FB2EB9"/>
    <w:rsid w:val="00FB3251"/>
    <w:rsid w:val="00FB3C2B"/>
    <w:rsid w:val="00FB4011"/>
    <w:rsid w:val="00FB4142"/>
    <w:rsid w:val="00FB4429"/>
    <w:rsid w:val="00FB48B4"/>
    <w:rsid w:val="00FB48C6"/>
    <w:rsid w:val="00FB4C8A"/>
    <w:rsid w:val="00FB5068"/>
    <w:rsid w:val="00FB50EE"/>
    <w:rsid w:val="00FB54A1"/>
    <w:rsid w:val="00FB5AE2"/>
    <w:rsid w:val="00FB5C64"/>
    <w:rsid w:val="00FB656F"/>
    <w:rsid w:val="00FB68B4"/>
    <w:rsid w:val="00FB6987"/>
    <w:rsid w:val="00FB6FA3"/>
    <w:rsid w:val="00FB704A"/>
    <w:rsid w:val="00FB7BA7"/>
    <w:rsid w:val="00FB7C5C"/>
    <w:rsid w:val="00FC023D"/>
    <w:rsid w:val="00FC0317"/>
    <w:rsid w:val="00FC06B3"/>
    <w:rsid w:val="00FC0F25"/>
    <w:rsid w:val="00FC10C2"/>
    <w:rsid w:val="00FC122F"/>
    <w:rsid w:val="00FC24E4"/>
    <w:rsid w:val="00FC25D4"/>
    <w:rsid w:val="00FC2977"/>
    <w:rsid w:val="00FC2AED"/>
    <w:rsid w:val="00FC2EC8"/>
    <w:rsid w:val="00FC2F94"/>
    <w:rsid w:val="00FC3129"/>
    <w:rsid w:val="00FC3776"/>
    <w:rsid w:val="00FC3D0C"/>
    <w:rsid w:val="00FC3D6C"/>
    <w:rsid w:val="00FC4043"/>
    <w:rsid w:val="00FC430B"/>
    <w:rsid w:val="00FC445A"/>
    <w:rsid w:val="00FC4A05"/>
    <w:rsid w:val="00FC4C09"/>
    <w:rsid w:val="00FC53A3"/>
    <w:rsid w:val="00FC5577"/>
    <w:rsid w:val="00FC55F1"/>
    <w:rsid w:val="00FC6152"/>
    <w:rsid w:val="00FC622B"/>
    <w:rsid w:val="00FC73A5"/>
    <w:rsid w:val="00FC7535"/>
    <w:rsid w:val="00FC77D1"/>
    <w:rsid w:val="00FC7980"/>
    <w:rsid w:val="00FC7AF1"/>
    <w:rsid w:val="00FC7B9A"/>
    <w:rsid w:val="00FC7BE6"/>
    <w:rsid w:val="00FC7E5C"/>
    <w:rsid w:val="00FD06B1"/>
    <w:rsid w:val="00FD080B"/>
    <w:rsid w:val="00FD0B78"/>
    <w:rsid w:val="00FD1330"/>
    <w:rsid w:val="00FD1C4A"/>
    <w:rsid w:val="00FD1E82"/>
    <w:rsid w:val="00FD1F0E"/>
    <w:rsid w:val="00FD20A0"/>
    <w:rsid w:val="00FD24C7"/>
    <w:rsid w:val="00FD25AC"/>
    <w:rsid w:val="00FD2DD1"/>
    <w:rsid w:val="00FD3335"/>
    <w:rsid w:val="00FD33C8"/>
    <w:rsid w:val="00FD35CA"/>
    <w:rsid w:val="00FD36BA"/>
    <w:rsid w:val="00FD3B8E"/>
    <w:rsid w:val="00FD4B6F"/>
    <w:rsid w:val="00FD52E2"/>
    <w:rsid w:val="00FD5391"/>
    <w:rsid w:val="00FD57ED"/>
    <w:rsid w:val="00FD5923"/>
    <w:rsid w:val="00FD5AB7"/>
    <w:rsid w:val="00FD5D36"/>
    <w:rsid w:val="00FD6138"/>
    <w:rsid w:val="00FD63E5"/>
    <w:rsid w:val="00FD68C1"/>
    <w:rsid w:val="00FD691F"/>
    <w:rsid w:val="00FD6AB3"/>
    <w:rsid w:val="00FD6E04"/>
    <w:rsid w:val="00FD7741"/>
    <w:rsid w:val="00FD7BB0"/>
    <w:rsid w:val="00FD7D0C"/>
    <w:rsid w:val="00FE019D"/>
    <w:rsid w:val="00FE0A7F"/>
    <w:rsid w:val="00FE0F6F"/>
    <w:rsid w:val="00FE10FF"/>
    <w:rsid w:val="00FE156F"/>
    <w:rsid w:val="00FE1816"/>
    <w:rsid w:val="00FE1A99"/>
    <w:rsid w:val="00FE1CB1"/>
    <w:rsid w:val="00FE238F"/>
    <w:rsid w:val="00FE261D"/>
    <w:rsid w:val="00FE287D"/>
    <w:rsid w:val="00FE29C9"/>
    <w:rsid w:val="00FE3060"/>
    <w:rsid w:val="00FE327D"/>
    <w:rsid w:val="00FE3F92"/>
    <w:rsid w:val="00FE5149"/>
    <w:rsid w:val="00FE5CDE"/>
    <w:rsid w:val="00FE625D"/>
    <w:rsid w:val="00FE63D2"/>
    <w:rsid w:val="00FE6E74"/>
    <w:rsid w:val="00FE7246"/>
    <w:rsid w:val="00FE756D"/>
    <w:rsid w:val="00FE7590"/>
    <w:rsid w:val="00FE7638"/>
    <w:rsid w:val="00FE7D51"/>
    <w:rsid w:val="00FF092F"/>
    <w:rsid w:val="00FF1209"/>
    <w:rsid w:val="00FF1305"/>
    <w:rsid w:val="00FF1548"/>
    <w:rsid w:val="00FF188D"/>
    <w:rsid w:val="00FF20C5"/>
    <w:rsid w:val="00FF22A2"/>
    <w:rsid w:val="00FF22A4"/>
    <w:rsid w:val="00FF2860"/>
    <w:rsid w:val="00FF2D60"/>
    <w:rsid w:val="00FF2E72"/>
    <w:rsid w:val="00FF3EF8"/>
    <w:rsid w:val="00FF3FFD"/>
    <w:rsid w:val="00FF4119"/>
    <w:rsid w:val="00FF4611"/>
    <w:rsid w:val="00FF507B"/>
    <w:rsid w:val="00FF57F6"/>
    <w:rsid w:val="00FF5F2C"/>
    <w:rsid w:val="00FF6438"/>
    <w:rsid w:val="00FF67C8"/>
    <w:rsid w:val="00FF68FA"/>
    <w:rsid w:val="00FF6E4E"/>
    <w:rsid w:val="00FF738B"/>
    <w:rsid w:val="00FF744B"/>
    <w:rsid w:val="00FF772B"/>
    <w:rsid w:val="00FF77D3"/>
    <w:rsid w:val="00FF7A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1D83A04C"/>
  <w14:defaultImageDpi w14:val="300"/>
  <w15:docId w15:val="{A2714713-6E0D-47E7-ACD8-928C4B13D5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E21AC"/>
    <w:rPr>
      <w:rFonts w:ascii="Times New Roman" w:eastAsia="Times New Roman" w:hAnsi="Times New Roman" w:cs="Times New Roman"/>
      <w:lang w:val="en-ID"/>
    </w:rPr>
  </w:style>
  <w:style w:type="paragraph" w:styleId="Heading1">
    <w:name w:val="heading 1"/>
    <w:basedOn w:val="Normal"/>
    <w:link w:val="Heading1Char"/>
    <w:uiPriority w:val="9"/>
    <w:qFormat/>
    <w:rsid w:val="00A32305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0136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76B1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F0F1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0F1C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BF0F1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F0F1C"/>
  </w:style>
  <w:style w:type="character" w:styleId="PageNumber">
    <w:name w:val="page number"/>
    <w:basedOn w:val="DefaultParagraphFont"/>
    <w:uiPriority w:val="99"/>
    <w:semiHidden/>
    <w:unhideWhenUsed/>
    <w:rsid w:val="00BF0F1C"/>
  </w:style>
  <w:style w:type="paragraph" w:styleId="ListParagraph">
    <w:name w:val="List Paragraph"/>
    <w:basedOn w:val="Normal"/>
    <w:uiPriority w:val="34"/>
    <w:qFormat/>
    <w:rsid w:val="0085621C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A32305"/>
    <w:rPr>
      <w:rFonts w:ascii="Times" w:hAnsi="Times"/>
      <w:b/>
      <w:bCs/>
      <w:kern w:val="36"/>
      <w:sz w:val="48"/>
      <w:szCs w:val="48"/>
    </w:rPr>
  </w:style>
  <w:style w:type="character" w:customStyle="1" w:styleId="a-size-large">
    <w:name w:val="a-size-large"/>
    <w:basedOn w:val="DefaultParagraphFont"/>
    <w:rsid w:val="00A32305"/>
  </w:style>
  <w:style w:type="table" w:styleId="TableGrid">
    <w:name w:val="Table Grid"/>
    <w:basedOn w:val="TableNormal"/>
    <w:uiPriority w:val="39"/>
    <w:rsid w:val="00DA67F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6263F8"/>
  </w:style>
  <w:style w:type="paragraph" w:styleId="Bibliography">
    <w:name w:val="Bibliography"/>
    <w:basedOn w:val="Normal"/>
    <w:next w:val="Normal"/>
    <w:uiPriority w:val="37"/>
    <w:unhideWhenUsed/>
    <w:rsid w:val="00CA0EF8"/>
  </w:style>
  <w:style w:type="character" w:styleId="Hyperlink">
    <w:name w:val="Hyperlink"/>
    <w:basedOn w:val="DefaultParagraphFont"/>
    <w:uiPriority w:val="99"/>
    <w:unhideWhenUsed/>
    <w:rsid w:val="007D6613"/>
    <w:rPr>
      <w:color w:val="0000FF" w:themeColor="hyperlink"/>
      <w:u w:val="single"/>
    </w:rPr>
  </w:style>
  <w:style w:type="paragraph" w:customStyle="1" w:styleId="mcenormal">
    <w:name w:val="mce_normal"/>
    <w:basedOn w:val="Normal"/>
    <w:rsid w:val="00AA011D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3695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36951"/>
  </w:style>
  <w:style w:type="paragraph" w:customStyle="1" w:styleId="Default">
    <w:name w:val="Default"/>
    <w:rsid w:val="00136951"/>
    <w:pPr>
      <w:widowControl w:val="0"/>
      <w:autoSpaceDE w:val="0"/>
      <w:autoSpaceDN w:val="0"/>
      <w:adjustRightInd w:val="0"/>
    </w:pPr>
    <w:rPr>
      <w:rFonts w:ascii="Times New Roman" w:eastAsia="Calibri" w:hAnsi="Times New Roman" w:cs="Times New Roman"/>
      <w:color w:val="000000"/>
    </w:rPr>
  </w:style>
  <w:style w:type="paragraph" w:styleId="NormalWeb">
    <w:name w:val="Normal (Web)"/>
    <w:basedOn w:val="Normal"/>
    <w:uiPriority w:val="99"/>
    <w:unhideWhenUsed/>
    <w:rsid w:val="00D21DED"/>
    <w:pPr>
      <w:spacing w:before="100" w:beforeAutospacing="1" w:after="100" w:afterAutospacing="1"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8122F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122F6"/>
    <w:rPr>
      <w:rFonts w:ascii="Courier New" w:eastAsia="Times New Roman" w:hAnsi="Courier New" w:cs="Courier New"/>
      <w:sz w:val="20"/>
      <w:szCs w:val="20"/>
      <w:lang w:val="en-ID"/>
    </w:rPr>
  </w:style>
  <w:style w:type="character" w:styleId="Emphasis">
    <w:name w:val="Emphasis"/>
    <w:basedOn w:val="DefaultParagraphFont"/>
    <w:uiPriority w:val="20"/>
    <w:qFormat/>
    <w:rsid w:val="00B3742F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43CB0"/>
    <w:rPr>
      <w:color w:val="605E5C"/>
      <w:shd w:val="clear" w:color="auto" w:fill="E1DFDD"/>
    </w:rPr>
  </w:style>
  <w:style w:type="table" w:customStyle="1" w:styleId="PlainTable21">
    <w:name w:val="Plain Table 21"/>
    <w:basedOn w:val="TableNormal"/>
    <w:uiPriority w:val="99"/>
    <w:rsid w:val="002741E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CommentReference">
    <w:name w:val="annotation reference"/>
    <w:basedOn w:val="DefaultParagraphFont"/>
    <w:unhideWhenUsed/>
    <w:rsid w:val="007B63E6"/>
    <w:rPr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1D1069"/>
    <w:rPr>
      <w:color w:val="800080" w:themeColor="followed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B01369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ID"/>
    </w:rPr>
  </w:style>
  <w:style w:type="character" w:styleId="Strong">
    <w:name w:val="Strong"/>
    <w:basedOn w:val="DefaultParagraphFont"/>
    <w:uiPriority w:val="22"/>
    <w:qFormat/>
    <w:rsid w:val="00B01369"/>
    <w:rPr>
      <w:b/>
      <w:bCs/>
    </w:rPr>
  </w:style>
  <w:style w:type="paragraph" w:styleId="CommentText">
    <w:name w:val="annotation text"/>
    <w:basedOn w:val="Normal"/>
    <w:link w:val="CommentTextChar"/>
    <w:unhideWhenUsed/>
    <w:rsid w:val="00EF7B02"/>
  </w:style>
  <w:style w:type="character" w:customStyle="1" w:styleId="CommentTextChar">
    <w:name w:val="Comment Text Char"/>
    <w:basedOn w:val="DefaultParagraphFont"/>
    <w:link w:val="CommentText"/>
    <w:rsid w:val="00EF7B02"/>
    <w:rPr>
      <w:rFonts w:ascii="Times New Roman" w:eastAsia="Times New Roman" w:hAnsi="Times New Roman" w:cs="Times New Roman"/>
      <w:lang w:val="en-ID"/>
    </w:rPr>
  </w:style>
  <w:style w:type="character" w:customStyle="1" w:styleId="viiyi">
    <w:name w:val="viiyi"/>
    <w:basedOn w:val="DefaultParagraphFont"/>
    <w:rsid w:val="00EA4116"/>
  </w:style>
  <w:style w:type="character" w:customStyle="1" w:styleId="jlqj4b">
    <w:name w:val="jlqj4b"/>
    <w:basedOn w:val="DefaultParagraphFont"/>
    <w:rsid w:val="00EA4116"/>
  </w:style>
  <w:style w:type="character" w:customStyle="1" w:styleId="material-icons-extended">
    <w:name w:val="material-icons-extended"/>
    <w:basedOn w:val="DefaultParagraphFont"/>
    <w:rsid w:val="00EA4116"/>
  </w:style>
  <w:style w:type="character" w:customStyle="1" w:styleId="Heading3Char">
    <w:name w:val="Heading 3 Char"/>
    <w:basedOn w:val="DefaultParagraphFont"/>
    <w:link w:val="Heading3"/>
    <w:uiPriority w:val="9"/>
    <w:rsid w:val="00776B12"/>
    <w:rPr>
      <w:rFonts w:asciiTheme="majorHAnsi" w:eastAsiaTheme="majorEastAsia" w:hAnsiTheme="majorHAnsi" w:cstheme="majorBidi"/>
      <w:color w:val="243F60" w:themeColor="accent1" w:themeShade="7F"/>
      <w:lang w:val="en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51E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51E0"/>
    <w:rPr>
      <w:rFonts w:ascii="Times New Roman" w:eastAsia="Times New Roman" w:hAnsi="Times New Roman" w:cs="Times New Roman"/>
      <w:b/>
      <w:bCs/>
      <w:sz w:val="20"/>
      <w:szCs w:val="20"/>
      <w:lang w:val="en-ID"/>
    </w:rPr>
  </w:style>
  <w:style w:type="paragraph" w:styleId="TOCHeading">
    <w:name w:val="TOC Heading"/>
    <w:basedOn w:val="Heading1"/>
    <w:next w:val="Normal"/>
    <w:uiPriority w:val="39"/>
    <w:unhideWhenUsed/>
    <w:qFormat/>
    <w:rsid w:val="003C18B9"/>
    <w:pPr>
      <w:keepNext/>
      <w:keepLines/>
      <w:spacing w:before="480" w:beforeAutospacing="0" w:after="480" w:afterAutospacing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7D61E1"/>
    <w:pPr>
      <w:tabs>
        <w:tab w:val="left" w:pos="1701"/>
        <w:tab w:val="left" w:pos="1843"/>
        <w:tab w:val="left" w:pos="2127"/>
        <w:tab w:val="left" w:pos="2694"/>
        <w:tab w:val="right" w:pos="7928"/>
      </w:tabs>
      <w:spacing w:before="120" w:after="120"/>
      <w:ind w:left="1843" w:hanging="425"/>
    </w:pPr>
    <w:rPr>
      <w:rFonts w:eastAsiaTheme="minorEastAsia" w:cstheme="minorBidi"/>
      <w:szCs w:val="2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8D3DC8"/>
    <w:pPr>
      <w:tabs>
        <w:tab w:val="left" w:pos="284"/>
        <w:tab w:val="left" w:pos="1134"/>
        <w:tab w:val="left" w:pos="1701"/>
        <w:tab w:val="right" w:pos="7928"/>
      </w:tabs>
      <w:spacing w:line="480" w:lineRule="auto"/>
      <w:jc w:val="both"/>
    </w:pPr>
    <w:rPr>
      <w:rFonts w:eastAsiaTheme="minorEastAsia" w:cstheme="minorBidi"/>
      <w:noProof/>
      <w:szCs w:val="22"/>
      <w:lang w:val="en-US"/>
    </w:rPr>
  </w:style>
  <w:style w:type="paragraph" w:customStyle="1" w:styleId="JudulBabdenganNomor">
    <w:name w:val="Judul Bab dengan Nomor"/>
    <w:basedOn w:val="Heading1"/>
    <w:link w:val="JudulBabdenganNomorChar"/>
    <w:qFormat/>
    <w:rsid w:val="003C18B9"/>
    <w:pPr>
      <w:keepNext/>
      <w:keepLines/>
      <w:spacing w:before="0" w:beforeAutospacing="0" w:after="480" w:afterAutospacing="0"/>
      <w:jc w:val="center"/>
    </w:pPr>
    <w:rPr>
      <w:rFonts w:ascii="Times New Roman" w:eastAsiaTheme="majorEastAsia" w:hAnsi="Times New Roman" w:cstheme="majorBidi"/>
      <w:kern w:val="0"/>
      <w:sz w:val="28"/>
      <w:szCs w:val="28"/>
      <w:lang w:val="en-US" w:eastAsia="ja-JP"/>
    </w:rPr>
  </w:style>
  <w:style w:type="character" w:customStyle="1" w:styleId="JudulBabdenganNomorChar">
    <w:name w:val="Judul Bab dengan Nomor Char"/>
    <w:basedOn w:val="DefaultParagraphFont"/>
    <w:link w:val="JudulBabdenganNomor"/>
    <w:rsid w:val="003C18B9"/>
    <w:rPr>
      <w:rFonts w:ascii="Times New Roman" w:eastAsiaTheme="majorEastAsia" w:hAnsi="Times New Roman" w:cstheme="majorBidi"/>
      <w:b/>
      <w:bCs/>
      <w:sz w:val="28"/>
      <w:szCs w:val="28"/>
      <w:lang w:eastAsia="ja-JP"/>
    </w:rPr>
  </w:style>
  <w:style w:type="paragraph" w:customStyle="1" w:styleId="Standard">
    <w:name w:val="Standard"/>
    <w:rsid w:val="00156717"/>
    <w:pPr>
      <w:suppressAutoHyphens/>
      <w:autoSpaceDN w:val="0"/>
      <w:textAlignment w:val="baseline"/>
    </w:pPr>
    <w:rPr>
      <w:rFonts w:ascii="Times New Roman" w:eastAsia="Times New Roman" w:hAnsi="Times New Roman" w:cs="Times New Roman"/>
      <w:kern w:val="3"/>
      <w:lang w:val="en-ID"/>
    </w:rPr>
  </w:style>
  <w:style w:type="character" w:customStyle="1" w:styleId="y2iqfc">
    <w:name w:val="y2iqfc"/>
    <w:basedOn w:val="DefaultParagraphFont"/>
    <w:rsid w:val="00B9231B"/>
  </w:style>
  <w:style w:type="paragraph" w:styleId="Caption">
    <w:name w:val="caption"/>
    <w:basedOn w:val="Normal"/>
    <w:next w:val="Normal"/>
    <w:uiPriority w:val="35"/>
    <w:unhideWhenUsed/>
    <w:qFormat/>
    <w:rsid w:val="00312639"/>
    <w:pPr>
      <w:spacing w:after="200"/>
    </w:pPr>
    <w:rPr>
      <w:i/>
      <w:iCs/>
      <w:color w:val="1F497D" w:themeColor="text2"/>
      <w:sz w:val="18"/>
      <w:szCs w:val="18"/>
    </w:rPr>
  </w:style>
  <w:style w:type="character" w:customStyle="1" w:styleId="freebirdanalyticsviewquestiontitle">
    <w:name w:val="freebirdanalyticsviewquestiontitle"/>
    <w:basedOn w:val="DefaultParagraphFont"/>
    <w:rsid w:val="00364680"/>
  </w:style>
  <w:style w:type="character" w:customStyle="1" w:styleId="freebirdanalyticsviewquestionresponsescount">
    <w:name w:val="freebirdanalyticsviewquestionresponsescount"/>
    <w:basedOn w:val="DefaultParagraphFont"/>
    <w:rsid w:val="00364680"/>
  </w:style>
  <w:style w:type="paragraph" w:styleId="FootnoteText">
    <w:name w:val="footnote text"/>
    <w:basedOn w:val="Normal"/>
    <w:link w:val="FootnoteTextChar"/>
    <w:uiPriority w:val="99"/>
    <w:semiHidden/>
    <w:unhideWhenUsed/>
    <w:rsid w:val="00C11F31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11F31"/>
    <w:rPr>
      <w:rFonts w:ascii="Times New Roman" w:eastAsia="Times New Roman" w:hAnsi="Times New Roman" w:cs="Times New Roman"/>
      <w:sz w:val="20"/>
      <w:szCs w:val="20"/>
      <w:lang w:val="en-ID"/>
    </w:rPr>
  </w:style>
  <w:style w:type="character" w:styleId="FootnoteReference">
    <w:name w:val="footnote reference"/>
    <w:basedOn w:val="DefaultParagraphFont"/>
    <w:uiPriority w:val="99"/>
    <w:semiHidden/>
    <w:unhideWhenUsed/>
    <w:rsid w:val="00C11F31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5570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5570E"/>
    <w:rPr>
      <w:rFonts w:ascii="Times New Roman" w:eastAsia="Times New Roman" w:hAnsi="Times New Roman" w:cs="Times New Roman"/>
      <w:sz w:val="20"/>
      <w:szCs w:val="20"/>
      <w:lang w:val="en-ID"/>
    </w:rPr>
  </w:style>
  <w:style w:type="character" w:styleId="EndnoteReference">
    <w:name w:val="endnote reference"/>
    <w:basedOn w:val="DefaultParagraphFont"/>
    <w:uiPriority w:val="99"/>
    <w:semiHidden/>
    <w:unhideWhenUsed/>
    <w:rsid w:val="0015570E"/>
    <w:rPr>
      <w:vertAlign w:val="superscript"/>
    </w:rPr>
  </w:style>
  <w:style w:type="paragraph" w:styleId="NoSpacing">
    <w:name w:val="No Spacing"/>
    <w:uiPriority w:val="1"/>
    <w:qFormat/>
    <w:rsid w:val="00E7304D"/>
    <w:rPr>
      <w:rFonts w:ascii="Times New Roman" w:eastAsia="Times New Roman" w:hAnsi="Times New Roman" w:cs="Times New Roman"/>
      <w:lang w:val="en-ID"/>
    </w:rPr>
  </w:style>
  <w:style w:type="paragraph" w:customStyle="1" w:styleId="MDPI31text">
    <w:name w:val="MDPI_3.1_text"/>
    <w:qFormat/>
    <w:rsid w:val="00590B34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szCs w:val="22"/>
      <w:lang w:eastAsia="de-DE" w:bidi="en-US"/>
    </w:rPr>
  </w:style>
  <w:style w:type="paragraph" w:customStyle="1" w:styleId="MDPI22heading2">
    <w:name w:val="MDPI_2.2_heading2"/>
    <w:qFormat/>
    <w:rsid w:val="00590B34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sz w:val="20"/>
      <w:szCs w:val="22"/>
      <w:lang w:eastAsia="de-DE" w:bidi="en-US"/>
    </w:rPr>
  </w:style>
  <w:style w:type="paragraph" w:customStyle="1" w:styleId="AbstractText">
    <w:name w:val="Abstract Text"/>
    <w:basedOn w:val="Normal"/>
    <w:qFormat/>
    <w:rsid w:val="00791959"/>
    <w:pPr>
      <w:spacing w:before="120" w:after="120"/>
      <w:jc w:val="both"/>
    </w:pPr>
    <w:rPr>
      <w:lang w:val="en-GB" w:eastAsia="es-ES"/>
    </w:rPr>
  </w:style>
  <w:style w:type="character" w:customStyle="1" w:styleId="qu">
    <w:name w:val="qu"/>
    <w:basedOn w:val="DefaultParagraphFont"/>
    <w:rsid w:val="00D9565B"/>
  </w:style>
  <w:style w:type="character" w:customStyle="1" w:styleId="gd">
    <w:name w:val="gd"/>
    <w:basedOn w:val="DefaultParagraphFont"/>
    <w:rsid w:val="00D9565B"/>
  </w:style>
  <w:style w:type="character" w:customStyle="1" w:styleId="go">
    <w:name w:val="go"/>
    <w:basedOn w:val="DefaultParagraphFont"/>
    <w:rsid w:val="00D9565B"/>
  </w:style>
  <w:style w:type="character" w:customStyle="1" w:styleId="g3">
    <w:name w:val="g3"/>
    <w:basedOn w:val="DefaultParagraphFont"/>
    <w:rsid w:val="00D9565B"/>
  </w:style>
  <w:style w:type="character" w:customStyle="1" w:styleId="hb">
    <w:name w:val="hb"/>
    <w:basedOn w:val="DefaultParagraphFont"/>
    <w:rsid w:val="00D9565B"/>
  </w:style>
  <w:style w:type="character" w:customStyle="1" w:styleId="g2">
    <w:name w:val="g2"/>
    <w:basedOn w:val="DefaultParagraphFont"/>
    <w:rsid w:val="00D9565B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CA62AE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  <w:lang w:val="en-US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CA62AE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CA62AE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  <w:lang w:val="en-US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CA62AE"/>
    <w:rPr>
      <w:rFonts w:ascii="Arial" w:eastAsia="Times New Roman" w:hAnsi="Arial" w:cs="Arial"/>
      <w:vanish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095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072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6825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61780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79382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4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090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182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818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1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806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7380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5493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700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70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6717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98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6040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72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517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4749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4002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82153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314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4209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838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358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29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340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1800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451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0133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9500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7877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5324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4900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695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705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327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1068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76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044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537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2334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12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019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96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68159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8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7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31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3718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68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5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0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2143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48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72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9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31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903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143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667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712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6758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81689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9014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328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5476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09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6674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8616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4062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9023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0023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6869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04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62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28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5541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1737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95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217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287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9354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03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468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377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7613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405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867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6412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5020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872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63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0320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3065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08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4239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3358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80024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28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7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256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5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4314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38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1296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317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8972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69330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242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3539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160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5043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567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709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62879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7982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818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4472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54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8783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034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2164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00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813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043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840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06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806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707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26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850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1344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5427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27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277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0921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7656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81618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5554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12969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39017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094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1432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7918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6526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15978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429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783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30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92885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21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9720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282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9573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6376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87237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08122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156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690335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91366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864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84147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9666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16158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8356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2794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94983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2577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57984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38958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4454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43433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6474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9805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21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10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530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94189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1856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66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2194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5237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6554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38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601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993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6628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56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8011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9168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5101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43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126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9999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0385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57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589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35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2882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80804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15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1661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18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96128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8501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42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244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8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5234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7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4488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305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7521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81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603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308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0309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72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217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5148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13449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9430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41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3066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784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9174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61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11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0432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288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69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2377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224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8204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85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077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018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56203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50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0644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136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7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048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865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7266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31884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722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43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9120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09503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50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0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017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8451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36735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288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234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6922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2624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225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0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052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199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40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6235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943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5528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453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9140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0547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161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4803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062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1728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8043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91226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2669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0273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4740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5736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805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2769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40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1621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526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4087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3772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9266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196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164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7495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50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6514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348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668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723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8598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07840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45579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76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4838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2438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5234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94159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4630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796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374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0907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950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2211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892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3791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036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283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99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59319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2835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568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6449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64111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4688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091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8941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2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1630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062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530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557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37875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232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2158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641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7303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259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2905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618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9589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20150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5802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08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5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61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8596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5053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6870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67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9002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928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3226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73100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3868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138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7978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07160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467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1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6868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73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0999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34441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7729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228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4093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75076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419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8251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32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2592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458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7053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692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3787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504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32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295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737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439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909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602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7665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964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098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110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89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2888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7631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1442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097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879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3711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296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688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65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0115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547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0001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21571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9113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134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123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3624682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20571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119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273246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07014711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14110601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25419766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972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6353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3116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1875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101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412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92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854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2665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659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700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3131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691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911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1763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38854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80908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7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8005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5302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394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9435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64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5259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4596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75423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2342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6711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36728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404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6224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067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382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03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5287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5593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237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246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742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2842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2869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360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012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9402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4280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08948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479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050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264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3656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8579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8545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47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830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9382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3292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791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0173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950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921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335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3435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62528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1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9765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4456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887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961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127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47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6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866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526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59341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215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4158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2504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1243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21522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327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526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700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5515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341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38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523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47890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403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942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2602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8516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7928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114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075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735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8890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54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42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3877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45974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1921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4216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82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2551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142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8196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06639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4872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95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559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8195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423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15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95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892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2686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07675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5589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024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871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03329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1786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5831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8913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5117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4456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139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5202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3970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95836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530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731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2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78066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641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413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61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277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756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46053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19719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74546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125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8042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846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7646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52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45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209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345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637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19469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9092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97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8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1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3744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58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2265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9944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37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498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599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2483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16478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167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079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695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4661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2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9590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7583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446159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379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347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791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6917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34719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561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60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70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24874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0088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9463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3738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138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60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98314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74043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614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3005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0835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8431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209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1183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0901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61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838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154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88100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1412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225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84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0040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030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50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8488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7264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2723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98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82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2411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90228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2639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70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311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324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12675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74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979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8126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982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9572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65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4494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556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38815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4238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665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137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91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9014769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26365057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35993788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7382516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73906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5758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0146766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063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263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631375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784735071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131996675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465240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610703890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1700468103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708839614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43471573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3716175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244389076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6846711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2541725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8403126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175311406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5793177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2082407443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20635539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637910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04937858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1323553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3686738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33784955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99787929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8588883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634482398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3508800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8404629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8635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2309674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4562926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78199557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3724650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0900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205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297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833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3173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4933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9644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8527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37850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1627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13207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1287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1181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51946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696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6447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054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733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88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527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99388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77609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7332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87205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9312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1270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24617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757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9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663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5907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042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80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3160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20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1863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8476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01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0586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45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893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94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1300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42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7276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50904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6905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55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06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65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490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6878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83754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7560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5427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6817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8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803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44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1569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6085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37629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9235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12913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79880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46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6640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3118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2629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412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41882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34984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84508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36297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446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122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140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889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5711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842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193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471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99564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752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06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663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3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0004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0441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388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41140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4945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1029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68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47430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93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364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828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0765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05514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995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67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9649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09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9370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388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859909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626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939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953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3395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761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234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271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29786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781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062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970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0168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927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90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7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0546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39106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0529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30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61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15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266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128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0986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5584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7981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3496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0610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01036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28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008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293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03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971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043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462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4580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3253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097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8067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085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6466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941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27185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211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672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9828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243834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744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983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749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15307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21845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2798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0348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2211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18859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184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65455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223123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8402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281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34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525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445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4851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531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9454300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739859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898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319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073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14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944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67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200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413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147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872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6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2246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7186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878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24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10483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16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7488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072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1807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90771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54780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1126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973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00202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485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680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747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479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531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815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556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411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791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6622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275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8390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969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924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03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336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157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4492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0489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6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76055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50874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6572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333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275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9597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8349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7220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5944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7505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81355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678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654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533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6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6594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3638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600738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751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4065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9459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230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7790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1857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401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8767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894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78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56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5862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091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37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950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164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92676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4654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98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724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4451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75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5017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053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569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8472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94098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9035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183721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213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1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779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37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2128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894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90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2589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3477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380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697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608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67832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78905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01968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91602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638291701">
                              <w:marLeft w:val="0"/>
                              <w:marRight w:val="0"/>
                              <w:marTop w:val="10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5988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25450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583566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3660330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903286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629578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7866657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0405893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68234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225529021">
                      <w:marLeft w:val="0"/>
                      <w:marRight w:val="0"/>
                      <w:marTop w:val="10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8657659">
                          <w:marLeft w:val="0"/>
                          <w:marRight w:val="0"/>
                          <w:marTop w:val="6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984106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62662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69911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776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333142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0861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390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7934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7762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43651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1494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898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575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3653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853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738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70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2179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430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94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771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996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5288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94804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32055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9087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183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636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71168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3553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700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0158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7902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610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41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379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709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3625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0503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7070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592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980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285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451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741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699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0772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43313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79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611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1480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331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6703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8516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8164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697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43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75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046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502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8316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5902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4790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7253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1626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48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195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913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293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691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07690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1103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56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618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0937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504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222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177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781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783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25144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25813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4820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4531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59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753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8280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564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790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66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608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6507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138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796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5760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42025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4843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5964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0754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5678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293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74397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0575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462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0141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67165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4453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44096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5437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44280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8936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80130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1267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622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5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961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2532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7272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2680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420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11913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112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667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382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186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8022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003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744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850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8021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2539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6345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7870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77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37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259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64510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78897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4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74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595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470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199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286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99911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802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6147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7233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336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367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31515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68632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1922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6658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812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77301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2652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911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14414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05750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9952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1978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916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58975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653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81182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2967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9428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44812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29809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4378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9286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574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16580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23202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45755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4301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5230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6739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37313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0154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40390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3221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5429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64716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75313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1654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6191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8002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6214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33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96640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996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5973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0833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420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5155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87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7327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16558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0328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5249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880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791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48186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9311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143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257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5599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6800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515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684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949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5379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093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1613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4189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6049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367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6549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2792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9323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517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1286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169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5052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883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2003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7222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525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096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69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640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26090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866302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03395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0571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028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24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5090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656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80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89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1587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5806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5461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79382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31034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171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253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513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6679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9540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53061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230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5931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355422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918247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229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596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41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6873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47300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588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691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26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8695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803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235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0264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57267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79842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849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868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229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8409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5048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896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8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804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3988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87201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004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2325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86539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7131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3003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7857723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851425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884877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828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453822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310102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715223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10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094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704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2167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311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25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66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08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9119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2071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1543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320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13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149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0082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8711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5650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4184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7740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55549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7429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1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7335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663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4495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733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49441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89623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85761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890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452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3942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36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944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739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07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687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178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216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5199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0444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333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17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024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135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0518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1879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508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8600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9213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507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7587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0251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1323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6178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5299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2165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40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159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4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7985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79336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9555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8600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522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8251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621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60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9002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406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5643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9844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38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50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7407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93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66622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0498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2440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9584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932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965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293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60193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121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02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6789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9173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2242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587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3069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52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4358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803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405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195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9300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100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795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095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882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162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1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53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379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7625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21585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2532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4768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064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7261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6701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783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64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698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02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6005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480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119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879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06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7826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664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33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755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8410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947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67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28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7866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05809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150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3787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16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4205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8774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223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426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9628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6405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58652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366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757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58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45436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5631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2887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5727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7644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675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7087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30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4292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774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458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6010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67356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70912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6278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8164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0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5838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90694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060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941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444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256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24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8428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633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33798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96755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0262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4666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1119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13165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28133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71459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73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611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1492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8653664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69483119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99258988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63461875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3472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207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0129386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597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69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923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860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6015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783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422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6495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5351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856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14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966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67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1049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72153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965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2814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3768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50673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470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414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2118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91891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43275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898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588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184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514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769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513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282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7135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91973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640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9954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88325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46310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882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05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125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491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33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97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788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010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5228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267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86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93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7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30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34504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95086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94333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11074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25250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380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1908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227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9583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4450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324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1228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49869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6750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5186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1170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30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4602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9014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5390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02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1064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348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21055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703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274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2414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3887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4256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5710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634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0082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8620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4455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3072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802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53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607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2857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6442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984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086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9327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50808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8227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316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1136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86716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69372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84705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975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556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4326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8554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17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2043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81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028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8863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092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0736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4714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17776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457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64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2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1487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0067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4409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885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0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9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86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420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089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18531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033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18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349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293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0530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7198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357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189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7373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3138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56654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2952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57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7210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6335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4906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40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1201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4486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862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87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90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633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5461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96189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666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462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8418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715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816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946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4767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4663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10357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60789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19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000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8878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56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799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678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885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218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884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35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769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54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5740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1873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83769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157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80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87014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379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84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1561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875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296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418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252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0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2468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445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62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022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243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7102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22513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963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3957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829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38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6102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01808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532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9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274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470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8720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7095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14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70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1021519">
                  <w:marLeft w:val="-240"/>
                  <w:marRight w:val="-24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57210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9801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6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165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7202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6222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299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0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889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0971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9292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07108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0430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2606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2729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26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515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11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70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562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198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9127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374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1414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515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5373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9032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441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5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2342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315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2962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275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877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96861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554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3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428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4071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4964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0143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63011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316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6577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963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9060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220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627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0533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7121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30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383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873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0013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367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44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889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484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02250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3471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214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2970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2088140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22741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785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941017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3072683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71869605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7280302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699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435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9995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1939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510111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56583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099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13640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10759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864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930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065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412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4985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18183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39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044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057957">
              <w:marLeft w:val="0"/>
              <w:marRight w:val="0"/>
              <w:marTop w:val="12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710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0067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67272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4999276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7665769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2461085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8666013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auto"/>
                                            <w:left w:val="single" w:sz="2" w:space="0" w:color="auto"/>
                                            <w:bottom w:val="single" w:sz="6" w:space="0" w:color="auto"/>
                                            <w:right w:val="single" w:sz="2" w:space="0" w:color="auto"/>
                                          </w:divBdr>
                                          <w:divsChild>
                                            <w:div w:id="1646855283">
                                              <w:marLeft w:val="0"/>
                                              <w:marRight w:val="0"/>
                                              <w:marTop w:val="100"/>
                                              <w:marBottom w:val="10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17474103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39894190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  <w:divsChild>
                                                        <w:div w:id="165443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single" w:sz="2" w:space="0" w:color="D9D9E3"/>
                                                            <w:left w:val="single" w:sz="2" w:space="0" w:color="D9D9E3"/>
                                                            <w:bottom w:val="single" w:sz="2" w:space="0" w:color="D9D9E3"/>
                                                            <w:right w:val="single" w:sz="2" w:space="0" w:color="D9D9E3"/>
                                                          </w:divBdr>
                                                          <w:divsChild>
                                                            <w:div w:id="168454753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single" w:sz="2" w:space="0" w:color="D9D9E3"/>
                                                                <w:left w:val="single" w:sz="2" w:space="0" w:color="D9D9E3"/>
                                                                <w:bottom w:val="single" w:sz="2" w:space="0" w:color="D9D9E3"/>
                                                                <w:right w:val="single" w:sz="2" w:space="0" w:color="D9D9E3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983190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12604">
              <w:marLeft w:val="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363285">
              <w:marLeft w:val="3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492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09903">
              <w:marLeft w:val="3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325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04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1766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89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31589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91275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4651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77930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6211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1614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233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516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493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839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53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629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3345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558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06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1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36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1249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226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0681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4615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9947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7188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8478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4630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2830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482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792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649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6579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764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46555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3088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882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72435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53772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8641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89502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899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444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366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8472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004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949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3984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6914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050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7790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1855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8379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64597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47321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21551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8694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83896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848400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5592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29720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90236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121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7712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4980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5401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92569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77328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0754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90198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53159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92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7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8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10098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53201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131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282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1481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45371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63570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616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168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9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156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6587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26842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577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235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275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515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442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357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0784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0455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359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267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310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64494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0490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1311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6526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53010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31034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08294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72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67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6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4914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09955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1223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0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58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342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22718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31908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5744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38689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6941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616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609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620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0784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742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146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7066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8069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016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577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349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09778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223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4888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5021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898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78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10062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683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8826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218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9334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03197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3157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96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111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655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5133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581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6413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022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9907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936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56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156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3703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0800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750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34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585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919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9090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349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987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93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4515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3820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0019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820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203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6926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9697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523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124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739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0700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8492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186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7336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82859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7378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51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44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958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9552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2955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4704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043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0971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45602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85382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42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979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491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0671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787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913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00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31139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3475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9899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784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5837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1065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945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6754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4078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3420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018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48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4039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5937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608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030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13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7923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1191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882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64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2107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7346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173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6446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415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5906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673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90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415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23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7939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38533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2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424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4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3539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19606632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4111613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10390812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468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1946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5517485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008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78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608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71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16793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2852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2658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5722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23419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370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4350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05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901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1219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775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36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84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4303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528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753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305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94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4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594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5639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4683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253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85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42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47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9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994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887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5224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3066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309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92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763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4799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355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250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2228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234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7026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1745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616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97318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94361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04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5087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8009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009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2398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925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390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927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6991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126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771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299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3788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273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162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11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44529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277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181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0615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1798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314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369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67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80752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57683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0372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22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0140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834035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06742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753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225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1278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9343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988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701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691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589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2275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3548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8456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09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6343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3625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184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087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8821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8979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2637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99533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636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1509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2959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20934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447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693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95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1656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72585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012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4910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3837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718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4327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65497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527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306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0740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9812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881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951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668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4915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82517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928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26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432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0302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869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4912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2552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5713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165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523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4277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7983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543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273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0256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3891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558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2949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8465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6748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72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9125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02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5994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056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31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3523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69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3079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345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6776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987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766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9793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4411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99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4496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227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5878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51011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51705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651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931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285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464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2316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740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537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517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728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5775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509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91403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5582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8477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8287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3269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5980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42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9432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78375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2675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0529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6015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12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523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3783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184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0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8797078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4691928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7352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18925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00264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5907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34793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17185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700822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794308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8931587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452561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17656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0130996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8530363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6808120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0377229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single" w:sz="2" w:space="0" w:color="EFEFEF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89145987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37553892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48690054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68455090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1200551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15469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4611836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714179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120"/>
                                                                                                          <w:marBottom w:val="12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3056906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08811996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2606145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820271703">
                                                                                                                  <w:marLeft w:val="15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0472074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  <w:div w:id="98127083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56125302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8297515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12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1524617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0784973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08282351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6130021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2004821289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492766668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403137748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single" w:sz="2" w:space="0" w:color="auto"/>
                                                                                                                                    <w:left w:val="single" w:sz="2" w:space="0" w:color="auto"/>
                                                                                                                                    <w:bottom w:val="single" w:sz="6" w:space="0" w:color="auto"/>
                                                                                                                                    <w:right w:val="single" w:sz="2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300965263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100"/>
                                                                                                                                      <w:marBottom w:val="10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29122347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367533561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389572594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832532153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<w:div w:id="1037044293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2018850418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5561991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102206">
                                                                                                      <w:marLeft w:val="30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69639545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900870651">
                                                                                                      <w:marLeft w:val="30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588348971">
                                                                                                      <w:marLeft w:val="6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59436121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  <w:div w:id="114585727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71681322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132778740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9029784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7956785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60618662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5620467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33138938">
                                                                      <w:marLeft w:val="0"/>
                                                                      <w:marRight w:val="9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66042651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19938693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41404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43685787">
                                      <w:marLeft w:val="15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43283515">
                                          <w:marLeft w:val="30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796996944">
                                          <w:marLeft w:val="30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952474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0237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08896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8880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71945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9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958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921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3270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5442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02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1115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41765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0031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568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037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5384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42437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910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341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021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0913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4451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4588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8165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6327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19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2017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67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777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945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3354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8473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47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2499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516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9034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259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040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184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3496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444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02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5212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492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1279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7663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3633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3977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0129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5593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028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73122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7837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638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42784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9121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1300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1606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0034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87367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6230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990817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15637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209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41865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034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23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0321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0458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723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465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1206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589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158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69987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541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07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29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72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768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6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8228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269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5200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4738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0018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427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86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5699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7173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572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9490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166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8858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61816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611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7886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19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646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69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3905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178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07662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49593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451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524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481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992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502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947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676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1462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10148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556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7508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806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8935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61150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0838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737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55432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9779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2632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2139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3256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4115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91844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90696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3150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7408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7505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48941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2154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408677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71008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0617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849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9076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706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7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624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4377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975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76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6327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650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17149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995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3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37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029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787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4368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408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403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543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2513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5581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992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6173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332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6358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69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802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6264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409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2867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938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7821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5611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436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02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1745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7278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03050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36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7201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895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9318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158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7823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54171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6941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2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7046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61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2120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01252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4106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5896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8309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8317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8368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41455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60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60581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7943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99354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394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6310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365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80747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30002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034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04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3381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84440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26605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7169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119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5129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252476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33652959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57273306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15831158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5809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5652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5446305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1328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304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1488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76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364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3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159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1173973">
              <w:marLeft w:val="0"/>
              <w:marRight w:val="0"/>
              <w:marTop w:val="12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78774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5601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37927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8711838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5586685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7406393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9521250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auto"/>
                                            <w:left w:val="single" w:sz="2" w:space="0" w:color="auto"/>
                                            <w:bottom w:val="single" w:sz="6" w:space="0" w:color="auto"/>
                                            <w:right w:val="single" w:sz="2" w:space="0" w:color="auto"/>
                                          </w:divBdr>
                                          <w:divsChild>
                                            <w:div w:id="1586643348">
                                              <w:marLeft w:val="0"/>
                                              <w:marRight w:val="0"/>
                                              <w:marTop w:val="100"/>
                                              <w:marBottom w:val="10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6857496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44774852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  <w:divsChild>
                                                        <w:div w:id="157971008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single" w:sz="2" w:space="0" w:color="D9D9E3"/>
                                                            <w:left w:val="single" w:sz="2" w:space="0" w:color="D9D9E3"/>
                                                            <w:bottom w:val="single" w:sz="2" w:space="0" w:color="D9D9E3"/>
                                                            <w:right w:val="single" w:sz="2" w:space="0" w:color="D9D9E3"/>
                                                          </w:divBdr>
                                                          <w:divsChild>
                                                            <w:div w:id="124715698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single" w:sz="2" w:space="0" w:color="D9D9E3"/>
                                                                <w:left w:val="single" w:sz="2" w:space="0" w:color="D9D9E3"/>
                                                                <w:bottom w:val="single" w:sz="2" w:space="0" w:color="D9D9E3"/>
                                                                <w:right w:val="single" w:sz="2" w:space="0" w:color="D9D9E3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162703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3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4956">
              <w:marLeft w:val="3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903147">
              <w:marLeft w:val="3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114671">
              <w:marLeft w:val="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230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97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506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575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75932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771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343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512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5345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106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1633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2143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0710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379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80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6316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084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7654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491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1914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8923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4212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0042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506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92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205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44842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761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460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4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909003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241633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542744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057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3784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726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607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115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1200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584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045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1897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76575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1358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51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8509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8290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1719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1718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394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7674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30401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909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435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100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973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719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017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952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1556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747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37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5508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634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77165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49920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4546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25729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4188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7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77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925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0652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81468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484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275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83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6908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515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224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364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1328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98731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4719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5618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387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67240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271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393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0062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3474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401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432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05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0494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867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019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22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019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1245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338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7688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316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6205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7723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74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174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26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2162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697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44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7225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776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6671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6014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7229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88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57183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46072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199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1760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3293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3042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1378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6738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0439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990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237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296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6047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088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244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8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302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26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2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9526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6285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3134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7930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0815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4225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9977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31289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8180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2726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324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8667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9903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9437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75796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808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222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80639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903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59441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7092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06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297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076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644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2401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32853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511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0462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12857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36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77131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78537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8871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7464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8078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232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6999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94860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4544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338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08840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264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0361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4579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21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8941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68654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388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9897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60340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07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238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021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197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024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2334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612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04286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7497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694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9836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46306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1948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8332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343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79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984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3706384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79875228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66331323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9108538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125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8502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940061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4669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593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0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91412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666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5453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5649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2062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401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894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1487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797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2198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0578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1135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940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9388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8795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2042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18741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9365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947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1118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9457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4377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28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7862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28111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530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1784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5817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3891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258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182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876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2427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03114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0389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61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56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0037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894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593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4247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2829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136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0933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5479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492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8055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049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1546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8645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635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5566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404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7491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303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3678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2016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1473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6459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541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51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097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40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9014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4604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2365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2960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267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7985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97263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51400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8129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7728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72110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9283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17292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804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92103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1870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26962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289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877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410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7702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556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37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7086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2423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8987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37719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097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8230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142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130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61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614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311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680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2843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1252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515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934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90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67438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95834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546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65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55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2148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658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93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586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3532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6118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386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45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7220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4114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6045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680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0391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224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4968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59775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810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2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943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20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2617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0957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023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750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7776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204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57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798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6105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4546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78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170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6643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7780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3839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6075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09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970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0465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240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45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8790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2037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384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090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0115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7350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699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01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790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5585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993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906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2842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943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0851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5900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7748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506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660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78878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114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914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346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0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148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61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8789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113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310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367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131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011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9354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8410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362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795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8430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614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604133">
          <w:marLeft w:val="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776584">
          <w:marLeft w:val="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626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71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959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3094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83005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8704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884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54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3360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381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56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068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218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767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954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48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372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778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045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06671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1548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3053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7756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639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01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27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372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645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9034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716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1093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845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901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854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52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022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366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3216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35490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112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186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5624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79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164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443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0538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9075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8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39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8733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4387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517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8635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903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2074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558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4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708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1643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06842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657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7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5589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2886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730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3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46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74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045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5583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4358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84113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6269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7859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63548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6818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457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4065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640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63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125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245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562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6655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02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769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7581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3840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118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2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1367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26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7956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1712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884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82433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09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61675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208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435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5866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16380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88970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285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228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301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6919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358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40908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49259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75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369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869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0684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621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64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49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172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2265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3780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150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9722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888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0308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373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7354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6415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2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577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58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792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7720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9200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93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446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6610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730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52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138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1587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6966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04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240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610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347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88325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055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390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7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3924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179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439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472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550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91287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52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945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419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914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487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73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947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0089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683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9204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24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546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695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0778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5779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3273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865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7857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543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3167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67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36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2268036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429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2968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8587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2640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53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402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53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3889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688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9704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9429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35425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792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5755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8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8207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39645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5940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60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84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90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71424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0988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373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55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3601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174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906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60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920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401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0618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3929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4467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683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627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5198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2899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91798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7705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0963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07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40203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8221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07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15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54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312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91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3069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319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2696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616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75283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596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00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61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62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40780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4792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648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511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5069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65373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08557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9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636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8862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2399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54500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1834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385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0805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320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2291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948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37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664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2885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54202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23378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3063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2261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24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6445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418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4472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969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138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9020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3615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873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4228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55984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634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5926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330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5227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889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121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8464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2910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5801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112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159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13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0208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1203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790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04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1573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2314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0858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4380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61079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50091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4278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725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571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915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717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83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7743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122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5856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423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8757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221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5213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981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93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200077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178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748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973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4529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7022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872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7516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9848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88808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7161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7239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9697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5407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024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930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08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1302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190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75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076974">
          <w:marLeft w:val="60"/>
          <w:marRight w:val="6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954383">
          <w:marLeft w:val="60"/>
          <w:marRight w:val="6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459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11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91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8591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61652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768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680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965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0089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88447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7877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9553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37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3788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916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988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385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55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16081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5735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032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28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19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323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1067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3086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6223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977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59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2995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66666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857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8461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029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7261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250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220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35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49171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282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2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79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9858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41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84165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6911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2318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3048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3717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978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3264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174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10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1418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88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0735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6128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35962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9766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384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132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546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2422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927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339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1852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13340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602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181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4730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8701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826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48112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91061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00953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844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34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771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79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6101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30947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4338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98638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918390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878541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66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2729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78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73565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64281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4692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6633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933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3770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30305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4716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8860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737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0749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60722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>
  <b:Source>
    <b:Tag>Placeholder1</b:Tag>
    <b:SourceType>Book</b:SourceType>
    <b:Guid>{FA2FB3D5-60DC-534C-8540-B91D1746873A}</b:Guid>
    <b:RefOrder>2</b:RefOrder>
  </b:Source>
  <b:Source>
    <b:Tag>Ari02</b:Tag>
    <b:SourceType>Book</b:SourceType>
    <b:Guid>{E292FF60-3FAD-D841-B7E7-66133CD06F8E}</b:Guid>
    <b:Author>
      <b:Author>
        <b:NameList>
          <b:Person>
            <b:Last>Arikunto</b:Last>
            <b:First>Suharsimi</b:First>
          </b:Person>
        </b:NameList>
      </b:Author>
    </b:Author>
    <b:Title>Prosedur Penelitian : Suatu Pendekatan Praktek.  </b:Title>
    <b:Publisher>PT. Rineka Cipta. </b:Publisher>
    <b:Year>2002</b:Year>
    <b:RefOrder>1</b:RefOrder>
  </b:Source>
  <b:Source>
    <b:Tag>Kat07</b:Tag>
    <b:SourceType>JournalArticle</b:SourceType>
    <b:Guid>{D0153D23-4AE4-4A8E-A066-C20D643E9E8B}</b:Guid>
    <b:Author>
      <b:Author>
        <b:NameList>
          <b:Person>
            <b:Last>Katayama</b:Last>
            <b:First>Akemi</b:First>
          </b:Person>
        </b:NameList>
      </b:Author>
    </b:Author>
    <b:Title>Japanese EFL Students’ Preferences toward Correction of Classroom Oral Errors</b:Title>
    <b:JournalName>Asian EFL Journal</b:JournalName>
    <b:Year>2007</b:Year>
    <b:RefOrder>1</b:RefOrder>
  </b:Source>
</b:Sources>
</file>

<file path=customXml/itemProps1.xml><?xml version="1.0" encoding="utf-8"?>
<ds:datastoreItem xmlns:ds="http://schemas.openxmlformats.org/officeDocument/2006/customXml" ds:itemID="{807E2FA0-8629-4FB1-A2EA-310148596F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058</TotalTime>
  <Pages>22</Pages>
  <Words>2879</Words>
  <Characters>16412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 Hairul Umam</dc:creator>
  <cp:keywords/>
  <dc:description/>
  <cp:lastModifiedBy>Christine Manara</cp:lastModifiedBy>
  <cp:revision>57</cp:revision>
  <cp:lastPrinted>2023-07-31T09:13:00Z</cp:lastPrinted>
  <dcterms:created xsi:type="dcterms:W3CDTF">2023-05-26T06:16:00Z</dcterms:created>
  <dcterms:modified xsi:type="dcterms:W3CDTF">2026-04-17T05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2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6971c23-e86d-3e92-b883-e537ec1e89e4</vt:lpwstr>
  </property>
  <property fmtid="{D5CDD505-2E9C-101B-9397-08002B2CF9AE}" pid="24" name="Mendeley Citation Style_1">
    <vt:lpwstr>http://www.zotero.org/styles/apa</vt:lpwstr>
  </property>
</Properties>
</file>